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11A9BA" w14:textId="311AC639" w:rsidR="00851092" w:rsidRPr="00AF0083" w:rsidRDefault="00851092" w:rsidP="00930724">
      <w:pPr>
        <w:adjustRightInd w:val="0"/>
        <w:snapToGrid w:val="0"/>
        <w:spacing w:after="0"/>
      </w:pPr>
      <w:r w:rsidRPr="00AF0083">
        <w:rPr>
          <w:b/>
        </w:rPr>
        <w:t>Name of Journal:</w:t>
      </w:r>
      <w:r w:rsidRPr="00AF0083">
        <w:t xml:space="preserve"> </w:t>
      </w:r>
      <w:r w:rsidRPr="00AF0083">
        <w:rPr>
          <w:b/>
          <w:bCs/>
          <w:i/>
          <w:iCs/>
        </w:rPr>
        <w:t>World Journal of Gastroenterology</w:t>
      </w:r>
    </w:p>
    <w:p w14:paraId="6B335098" w14:textId="19A6CD8C" w:rsidR="00346EFB" w:rsidRPr="00AF0083" w:rsidRDefault="00346EFB" w:rsidP="00930724">
      <w:pPr>
        <w:pStyle w:val="10"/>
        <w:adjustRightInd w:val="0"/>
        <w:snapToGrid w:val="0"/>
        <w:spacing w:line="360" w:lineRule="auto"/>
        <w:jc w:val="both"/>
        <w:rPr>
          <w:rFonts w:ascii="Book Antiqua" w:hAnsi="Book Antiqua"/>
          <w:b/>
          <w:i/>
          <w:color w:val="auto"/>
          <w:sz w:val="24"/>
          <w:szCs w:val="24"/>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AF0083">
        <w:rPr>
          <w:rFonts w:ascii="Book Antiqua" w:hAnsi="Book Antiqua" w:cs="Times New Roman"/>
          <w:b/>
          <w:color w:val="auto"/>
          <w:sz w:val="24"/>
          <w:szCs w:val="24"/>
          <w:lang w:eastAsia="zh-CN"/>
        </w:rPr>
        <w:t>Manuscript NO:</w:t>
      </w:r>
      <w:bookmarkEnd w:id="0"/>
      <w:bookmarkEnd w:id="1"/>
      <w:bookmarkEnd w:id="2"/>
      <w:bookmarkEnd w:id="3"/>
      <w:bookmarkEnd w:id="4"/>
      <w:r w:rsidRPr="00AF0083">
        <w:rPr>
          <w:rFonts w:ascii="Book Antiqua" w:hAnsi="Book Antiqua" w:cs="Times New Roman"/>
          <w:b/>
          <w:color w:val="auto"/>
          <w:sz w:val="24"/>
          <w:szCs w:val="24"/>
          <w:lang w:eastAsia="zh-CN"/>
        </w:rPr>
        <w:t xml:space="preserve"> </w:t>
      </w:r>
      <w:bookmarkEnd w:id="5"/>
      <w:bookmarkEnd w:id="6"/>
      <w:bookmarkEnd w:id="7"/>
      <w:bookmarkEnd w:id="8"/>
      <w:bookmarkEnd w:id="9"/>
      <w:bookmarkEnd w:id="10"/>
      <w:bookmarkEnd w:id="11"/>
      <w:r w:rsidR="001B26B7" w:rsidRPr="00AF0083">
        <w:rPr>
          <w:rFonts w:ascii="Book Antiqua" w:hAnsi="Book Antiqua" w:cs="Times New Roman"/>
          <w:b/>
          <w:color w:val="auto"/>
          <w:sz w:val="24"/>
          <w:szCs w:val="24"/>
          <w:lang w:val="en-US" w:eastAsia="zh-CN"/>
        </w:rPr>
        <w:t>51821</w:t>
      </w:r>
    </w:p>
    <w:p w14:paraId="56A8EB75" w14:textId="1FB68330" w:rsidR="00851092" w:rsidRDefault="00851092" w:rsidP="00930724">
      <w:pPr>
        <w:adjustRightInd w:val="0"/>
        <w:snapToGrid w:val="0"/>
        <w:spacing w:after="0"/>
        <w:rPr>
          <w:b/>
          <w:bCs/>
        </w:rPr>
      </w:pPr>
      <w:r w:rsidRPr="00AF0083">
        <w:rPr>
          <w:b/>
        </w:rPr>
        <w:t>Manuscript Type</w:t>
      </w:r>
      <w:r w:rsidRPr="00AF0083">
        <w:rPr>
          <w:b/>
          <w:bCs/>
        </w:rPr>
        <w:t xml:space="preserve">: </w:t>
      </w:r>
      <w:r w:rsidR="00594B43" w:rsidRPr="00594B43">
        <w:rPr>
          <w:b/>
          <w:bCs/>
          <w:caps/>
        </w:rPr>
        <w:t>Systematic Review</w:t>
      </w:r>
    </w:p>
    <w:p w14:paraId="0723C32A" w14:textId="77777777" w:rsidR="00AF0083" w:rsidRPr="00AF0083" w:rsidRDefault="00AF0083" w:rsidP="00930724">
      <w:pPr>
        <w:adjustRightInd w:val="0"/>
        <w:snapToGrid w:val="0"/>
        <w:spacing w:after="0"/>
      </w:pPr>
    </w:p>
    <w:p w14:paraId="295DCBC2" w14:textId="2A984A0D" w:rsidR="00C72664" w:rsidRDefault="007F465C" w:rsidP="00930724">
      <w:pPr>
        <w:adjustRightInd w:val="0"/>
        <w:snapToGrid w:val="0"/>
        <w:spacing w:after="0"/>
        <w:rPr>
          <w:b/>
          <w:bCs/>
        </w:rPr>
      </w:pPr>
      <w:r w:rsidRPr="00AF0083">
        <w:rPr>
          <w:b/>
          <w:bCs/>
        </w:rPr>
        <w:t>Chronic pancreatitis and the heart disease</w:t>
      </w:r>
      <w:r w:rsidR="00E53781" w:rsidRPr="00AF0083">
        <w:rPr>
          <w:b/>
          <w:bCs/>
        </w:rPr>
        <w:t xml:space="preserve">: </w:t>
      </w:r>
      <w:r w:rsidR="00AF0083" w:rsidRPr="00AF0083">
        <w:rPr>
          <w:b/>
          <w:bCs/>
        </w:rPr>
        <w:t>S</w:t>
      </w:r>
      <w:r w:rsidRPr="00AF0083">
        <w:rPr>
          <w:b/>
          <w:bCs/>
        </w:rPr>
        <w:t>till terra incognita</w:t>
      </w:r>
      <w:r w:rsidR="0033038D" w:rsidRPr="00AF0083">
        <w:rPr>
          <w:b/>
          <w:bCs/>
        </w:rPr>
        <w:t>?</w:t>
      </w:r>
      <w:r w:rsidR="00E53781" w:rsidRPr="00AF0083">
        <w:rPr>
          <w:b/>
          <w:bCs/>
        </w:rPr>
        <w:t xml:space="preserve"> </w:t>
      </w:r>
    </w:p>
    <w:p w14:paraId="2F5DADF7" w14:textId="77777777" w:rsidR="00AF0083" w:rsidRPr="00AF0083" w:rsidRDefault="00AF0083" w:rsidP="00930724">
      <w:pPr>
        <w:adjustRightInd w:val="0"/>
        <w:snapToGrid w:val="0"/>
        <w:spacing w:after="0"/>
        <w:rPr>
          <w:b/>
          <w:bCs/>
        </w:rPr>
      </w:pPr>
    </w:p>
    <w:p w14:paraId="29E1CCE6" w14:textId="65192775" w:rsidR="007F465C" w:rsidRPr="00AF0083" w:rsidRDefault="00851092" w:rsidP="00930724">
      <w:pPr>
        <w:adjustRightInd w:val="0"/>
        <w:snapToGrid w:val="0"/>
        <w:spacing w:after="0"/>
      </w:pPr>
      <w:r w:rsidRPr="00AF0083">
        <w:rPr>
          <w:bCs/>
        </w:rPr>
        <w:t xml:space="preserve">Nikolic S </w:t>
      </w:r>
      <w:r w:rsidRPr="00AF0083">
        <w:rPr>
          <w:i/>
          <w:iCs/>
        </w:rPr>
        <w:t>et al.</w:t>
      </w:r>
      <w:r w:rsidR="006855DE" w:rsidRPr="00AF0083">
        <w:t xml:space="preserve"> </w:t>
      </w:r>
      <w:r w:rsidR="00AF0083" w:rsidRPr="00AF0083">
        <w:t>Chronic pancreatitis and heart disease</w:t>
      </w:r>
    </w:p>
    <w:p w14:paraId="7BC06AAE" w14:textId="77777777" w:rsidR="007F465C" w:rsidRPr="00AF0083" w:rsidRDefault="007F465C" w:rsidP="00930724">
      <w:pPr>
        <w:adjustRightInd w:val="0"/>
        <w:snapToGrid w:val="0"/>
        <w:spacing w:after="0"/>
      </w:pPr>
    </w:p>
    <w:p w14:paraId="6112D1C5" w14:textId="5F44406B" w:rsidR="00851092" w:rsidRPr="001A6021" w:rsidRDefault="002C6A72" w:rsidP="00930724">
      <w:pPr>
        <w:adjustRightInd w:val="0"/>
        <w:snapToGrid w:val="0"/>
        <w:spacing w:after="0"/>
        <w:rPr>
          <w:bCs/>
          <w:lang w:val="sv-SE"/>
        </w:rPr>
      </w:pPr>
      <w:r w:rsidRPr="001A6021">
        <w:rPr>
          <w:bCs/>
          <w:lang w:val="sv-SE"/>
        </w:rPr>
        <w:t xml:space="preserve">Sara Nikolic, Ana Dugic, </w:t>
      </w:r>
      <w:r w:rsidR="00341474" w:rsidRPr="001A6021">
        <w:rPr>
          <w:bCs/>
          <w:lang w:val="sv-SE"/>
        </w:rPr>
        <w:t>Corinna</w:t>
      </w:r>
      <w:r w:rsidRPr="001A6021">
        <w:rPr>
          <w:bCs/>
          <w:lang w:val="sv-SE"/>
        </w:rPr>
        <w:t xml:space="preserve"> Steiner, Apostolos </w:t>
      </w:r>
      <w:r w:rsidR="00921CA2" w:rsidRPr="001A6021">
        <w:rPr>
          <w:bCs/>
          <w:lang w:val="sv-SE"/>
        </w:rPr>
        <w:t xml:space="preserve">V </w:t>
      </w:r>
      <w:r w:rsidRPr="001A6021">
        <w:rPr>
          <w:bCs/>
          <w:lang w:val="sv-SE"/>
        </w:rPr>
        <w:t>Tsolakis, Ida Marie Haugen Löfman, J-Matthias Löhr</w:t>
      </w:r>
      <w:r w:rsidR="001A6021" w:rsidRPr="001A6021">
        <w:rPr>
          <w:rFonts w:hint="eastAsia"/>
          <w:bCs/>
          <w:lang w:val="sv-SE" w:eastAsia="zh-CN"/>
        </w:rPr>
        <w:t>,</w:t>
      </w:r>
      <w:r w:rsidRPr="001A6021">
        <w:rPr>
          <w:bCs/>
          <w:lang w:val="sv-SE"/>
        </w:rPr>
        <w:t xml:space="preserve"> Miroslav Vujasinovic</w:t>
      </w:r>
    </w:p>
    <w:p w14:paraId="2A064E81" w14:textId="076C74AD" w:rsidR="00687760" w:rsidRPr="00AF0083" w:rsidRDefault="00687760" w:rsidP="00930724">
      <w:pPr>
        <w:adjustRightInd w:val="0"/>
        <w:snapToGrid w:val="0"/>
        <w:spacing w:after="0"/>
        <w:rPr>
          <w:b/>
          <w:lang w:val="sv-SE"/>
        </w:rPr>
      </w:pPr>
    </w:p>
    <w:p w14:paraId="4EFE7FD5" w14:textId="5868337E" w:rsidR="00851092" w:rsidRDefault="00851092" w:rsidP="00930724">
      <w:pPr>
        <w:adjustRightInd w:val="0"/>
        <w:snapToGrid w:val="0"/>
        <w:spacing w:after="0"/>
      </w:pPr>
      <w:r w:rsidRPr="00AF0083">
        <w:rPr>
          <w:b/>
        </w:rPr>
        <w:t xml:space="preserve">Sara </w:t>
      </w:r>
      <w:proofErr w:type="spellStart"/>
      <w:r w:rsidRPr="00AF0083">
        <w:rPr>
          <w:b/>
        </w:rPr>
        <w:t>Nikolic</w:t>
      </w:r>
      <w:proofErr w:type="spellEnd"/>
      <w:r w:rsidRPr="00AF0083">
        <w:rPr>
          <w:b/>
        </w:rPr>
        <w:t xml:space="preserve">, </w:t>
      </w:r>
      <w:proofErr w:type="spellStart"/>
      <w:r w:rsidRPr="00AF0083">
        <w:rPr>
          <w:b/>
        </w:rPr>
        <w:t>Miroslav</w:t>
      </w:r>
      <w:proofErr w:type="spellEnd"/>
      <w:r w:rsidRPr="00AF0083">
        <w:rPr>
          <w:b/>
        </w:rPr>
        <w:t xml:space="preserve"> </w:t>
      </w:r>
      <w:proofErr w:type="spellStart"/>
      <w:r w:rsidRPr="00AF0083">
        <w:rPr>
          <w:b/>
        </w:rPr>
        <w:t>Vujasinovic</w:t>
      </w:r>
      <w:proofErr w:type="spellEnd"/>
      <w:r w:rsidR="001B26B7" w:rsidRPr="00AF0083">
        <w:rPr>
          <w:b/>
        </w:rPr>
        <w:t>,</w:t>
      </w:r>
      <w:r w:rsidRPr="00AF0083">
        <w:rPr>
          <w:b/>
        </w:rPr>
        <w:t xml:space="preserve"> </w:t>
      </w:r>
      <w:r w:rsidR="001B26B7" w:rsidRPr="00AF0083">
        <w:t>Department of Medicine</w:t>
      </w:r>
      <w:r w:rsidRPr="00AF0083">
        <w:t xml:space="preserve"> Huddinge, Karolinska Institute, Stockholm</w:t>
      </w:r>
      <w:r w:rsidR="001B26B7" w:rsidRPr="00AF0083">
        <w:t xml:space="preserve"> </w:t>
      </w:r>
      <w:r w:rsidR="00885113" w:rsidRPr="00AF0083">
        <w:rPr>
          <w:bCs/>
        </w:rPr>
        <w:t>141</w:t>
      </w:r>
      <w:r w:rsidR="0060671C" w:rsidRPr="00AF0083">
        <w:rPr>
          <w:bCs/>
        </w:rPr>
        <w:t>83</w:t>
      </w:r>
      <w:r w:rsidRPr="00AF0083">
        <w:t>, Sweden</w:t>
      </w:r>
    </w:p>
    <w:p w14:paraId="308C54D2" w14:textId="77777777" w:rsidR="001A6021" w:rsidRPr="00AF0083" w:rsidRDefault="001A6021" w:rsidP="00930724">
      <w:pPr>
        <w:adjustRightInd w:val="0"/>
        <w:snapToGrid w:val="0"/>
        <w:spacing w:after="0"/>
      </w:pPr>
    </w:p>
    <w:p w14:paraId="3EA0CA68" w14:textId="129ED349" w:rsidR="00885113" w:rsidRDefault="00885113" w:rsidP="00930724">
      <w:pPr>
        <w:adjustRightInd w:val="0"/>
        <w:snapToGrid w:val="0"/>
        <w:spacing w:after="0"/>
      </w:pPr>
      <w:r w:rsidRPr="00AF0083">
        <w:rPr>
          <w:b/>
        </w:rPr>
        <w:t>Sara Nikolic</w:t>
      </w:r>
      <w:r w:rsidRPr="001A6021">
        <w:rPr>
          <w:b/>
          <w:bCs/>
        </w:rPr>
        <w:t>,</w:t>
      </w:r>
      <w:r w:rsidRPr="00AF0083">
        <w:rPr>
          <w:b/>
        </w:rPr>
        <w:t xml:space="preserve"> </w:t>
      </w:r>
      <w:r w:rsidRPr="00AF0083">
        <w:t>Department of Gastroenterology, Division of Internal Medicine, University Medical Centre Maribor, Maribor 2000, Slovenia</w:t>
      </w:r>
    </w:p>
    <w:p w14:paraId="721C4692" w14:textId="77777777" w:rsidR="001A6021" w:rsidRPr="00AF0083" w:rsidRDefault="001A6021" w:rsidP="00930724">
      <w:pPr>
        <w:adjustRightInd w:val="0"/>
        <w:snapToGrid w:val="0"/>
        <w:spacing w:after="0"/>
      </w:pPr>
    </w:p>
    <w:p w14:paraId="147AE779" w14:textId="140826FB" w:rsidR="00851092" w:rsidRDefault="00851092" w:rsidP="00930724">
      <w:pPr>
        <w:adjustRightInd w:val="0"/>
        <w:snapToGrid w:val="0"/>
        <w:spacing w:after="0"/>
      </w:pPr>
      <w:r w:rsidRPr="00AF0083">
        <w:rPr>
          <w:b/>
        </w:rPr>
        <w:t xml:space="preserve">Ana </w:t>
      </w:r>
      <w:proofErr w:type="spellStart"/>
      <w:r w:rsidRPr="00AF0083">
        <w:rPr>
          <w:b/>
        </w:rPr>
        <w:t>Dugic</w:t>
      </w:r>
      <w:proofErr w:type="spellEnd"/>
      <w:r w:rsidR="00341474" w:rsidRPr="00AF0083">
        <w:rPr>
          <w:b/>
        </w:rPr>
        <w:t xml:space="preserve">, </w:t>
      </w:r>
      <w:r w:rsidR="00341474" w:rsidRPr="00AF0083">
        <w:t>Department of Medicine,</w:t>
      </w:r>
      <w:r w:rsidR="00341474" w:rsidRPr="00AF0083">
        <w:rPr>
          <w:b/>
        </w:rPr>
        <w:t xml:space="preserve"> </w:t>
      </w:r>
      <w:proofErr w:type="spellStart"/>
      <w:r w:rsidR="00341474" w:rsidRPr="00AF0083">
        <w:t>Klinikum</w:t>
      </w:r>
      <w:proofErr w:type="spellEnd"/>
      <w:r w:rsidR="00341474" w:rsidRPr="00AF0083">
        <w:t xml:space="preserve"> Bayreuth, Bayreuth</w:t>
      </w:r>
      <w:r w:rsidR="00F67942">
        <w:t xml:space="preserve"> </w:t>
      </w:r>
      <w:r w:rsidR="00F67942" w:rsidRPr="00F67942">
        <w:t>95445</w:t>
      </w:r>
      <w:r w:rsidR="00341474" w:rsidRPr="00AF0083">
        <w:t>, Germany</w:t>
      </w:r>
    </w:p>
    <w:p w14:paraId="56704A9D" w14:textId="77777777" w:rsidR="001A6021" w:rsidRPr="00AF0083" w:rsidRDefault="001A6021" w:rsidP="00930724">
      <w:pPr>
        <w:adjustRightInd w:val="0"/>
        <w:snapToGrid w:val="0"/>
        <w:spacing w:after="0"/>
        <w:rPr>
          <w:b/>
        </w:rPr>
      </w:pPr>
    </w:p>
    <w:p w14:paraId="4A0EBF4F" w14:textId="54AD8BCD" w:rsidR="00851092" w:rsidRDefault="00851092" w:rsidP="00930724">
      <w:pPr>
        <w:adjustRightInd w:val="0"/>
        <w:snapToGrid w:val="0"/>
        <w:spacing w:after="0"/>
      </w:pPr>
      <w:proofErr w:type="spellStart"/>
      <w:r w:rsidRPr="00AF0083">
        <w:rPr>
          <w:b/>
        </w:rPr>
        <w:t>Corin</w:t>
      </w:r>
      <w:r w:rsidR="00341474" w:rsidRPr="00AF0083">
        <w:rPr>
          <w:b/>
        </w:rPr>
        <w:t>n</w:t>
      </w:r>
      <w:r w:rsidRPr="00AF0083">
        <w:rPr>
          <w:b/>
        </w:rPr>
        <w:t>a</w:t>
      </w:r>
      <w:proofErr w:type="spellEnd"/>
      <w:r w:rsidRPr="00AF0083">
        <w:rPr>
          <w:b/>
        </w:rPr>
        <w:t xml:space="preserve"> Steiner, </w:t>
      </w:r>
      <w:proofErr w:type="spellStart"/>
      <w:r w:rsidR="00885113" w:rsidRPr="00AF0083">
        <w:rPr>
          <w:b/>
        </w:rPr>
        <w:t>Apostolos</w:t>
      </w:r>
      <w:proofErr w:type="spellEnd"/>
      <w:r w:rsidR="00885113" w:rsidRPr="00AF0083">
        <w:rPr>
          <w:b/>
        </w:rPr>
        <w:t xml:space="preserve"> V </w:t>
      </w:r>
      <w:proofErr w:type="spellStart"/>
      <w:r w:rsidR="00885113" w:rsidRPr="00AF0083">
        <w:rPr>
          <w:b/>
        </w:rPr>
        <w:t>Tsoliakis</w:t>
      </w:r>
      <w:proofErr w:type="spellEnd"/>
      <w:r w:rsidR="00885113" w:rsidRPr="00AF0083">
        <w:rPr>
          <w:b/>
        </w:rPr>
        <w:t xml:space="preserve">, </w:t>
      </w:r>
      <w:proofErr w:type="spellStart"/>
      <w:r w:rsidRPr="00AF0083">
        <w:rPr>
          <w:b/>
        </w:rPr>
        <w:t>Miroslav</w:t>
      </w:r>
      <w:proofErr w:type="spellEnd"/>
      <w:r w:rsidRPr="00AF0083">
        <w:rPr>
          <w:b/>
        </w:rPr>
        <w:t xml:space="preserve"> </w:t>
      </w:r>
      <w:proofErr w:type="spellStart"/>
      <w:r w:rsidRPr="00AF0083">
        <w:rPr>
          <w:b/>
        </w:rPr>
        <w:t>Vujasinovic</w:t>
      </w:r>
      <w:proofErr w:type="spellEnd"/>
      <w:r w:rsidRPr="00AF0083">
        <w:rPr>
          <w:b/>
        </w:rPr>
        <w:t xml:space="preserve">, </w:t>
      </w:r>
      <w:r w:rsidRPr="00AF0083">
        <w:rPr>
          <w:b/>
          <w:bCs/>
        </w:rPr>
        <w:t xml:space="preserve">J-Matthias </w:t>
      </w:r>
      <w:proofErr w:type="spellStart"/>
      <w:r w:rsidRPr="00AF0083">
        <w:rPr>
          <w:b/>
          <w:bCs/>
        </w:rPr>
        <w:t>Löhr</w:t>
      </w:r>
      <w:proofErr w:type="spellEnd"/>
      <w:r w:rsidRPr="00AF0083">
        <w:rPr>
          <w:b/>
          <w:bCs/>
        </w:rPr>
        <w:t xml:space="preserve">, </w:t>
      </w:r>
      <w:r w:rsidRPr="00AF0083">
        <w:t>Department for Digestive Diseases, Karolinska University Hospital,</w:t>
      </w:r>
      <w:r w:rsidR="001B26B7" w:rsidRPr="00AF0083">
        <w:rPr>
          <w:rFonts w:cs="Arial"/>
          <w:b/>
          <w:bCs/>
          <w:shd w:val="clear" w:color="auto" w:fill="FFFFFF"/>
        </w:rPr>
        <w:t xml:space="preserve"> </w:t>
      </w:r>
      <w:r w:rsidRPr="00AF0083">
        <w:t>Stockholm</w:t>
      </w:r>
      <w:r w:rsidR="001B26B7" w:rsidRPr="00AF0083">
        <w:t xml:space="preserve"> </w:t>
      </w:r>
      <w:r w:rsidR="00885113" w:rsidRPr="00AF0083">
        <w:rPr>
          <w:bCs/>
        </w:rPr>
        <w:t>141</w:t>
      </w:r>
      <w:r w:rsidR="001B26B7" w:rsidRPr="00AF0083">
        <w:rPr>
          <w:bCs/>
        </w:rPr>
        <w:t>86</w:t>
      </w:r>
      <w:r w:rsidRPr="00AF0083">
        <w:t>, Sweden</w:t>
      </w:r>
    </w:p>
    <w:p w14:paraId="5A2EE900" w14:textId="77777777" w:rsidR="001A6021" w:rsidRPr="00AF0083" w:rsidRDefault="001A6021" w:rsidP="00930724">
      <w:pPr>
        <w:adjustRightInd w:val="0"/>
        <w:snapToGrid w:val="0"/>
        <w:spacing w:after="0"/>
        <w:rPr>
          <w:b/>
        </w:rPr>
      </w:pPr>
    </w:p>
    <w:p w14:paraId="32CE15F0" w14:textId="20D91968" w:rsidR="003F759E" w:rsidRDefault="00851092" w:rsidP="00930724">
      <w:pPr>
        <w:adjustRightInd w:val="0"/>
        <w:snapToGrid w:val="0"/>
        <w:spacing w:after="0"/>
        <w:rPr>
          <w:bCs/>
        </w:rPr>
      </w:pPr>
      <w:r w:rsidRPr="00AF0083">
        <w:rPr>
          <w:b/>
        </w:rPr>
        <w:t xml:space="preserve">Ida Marie Haugen </w:t>
      </w:r>
      <w:proofErr w:type="spellStart"/>
      <w:r w:rsidRPr="00AF0083">
        <w:rPr>
          <w:b/>
        </w:rPr>
        <w:t>Löfman</w:t>
      </w:r>
      <w:proofErr w:type="spellEnd"/>
      <w:r w:rsidR="00341474" w:rsidRPr="00AF0083">
        <w:rPr>
          <w:b/>
        </w:rPr>
        <w:t xml:space="preserve">, </w:t>
      </w:r>
      <w:r w:rsidR="00341474" w:rsidRPr="00AF0083">
        <w:t>Unit of Cardiology, Hear</w:t>
      </w:r>
      <w:r w:rsidR="0060671C" w:rsidRPr="00AF0083">
        <w:t>t and Vascular Theme,</w:t>
      </w:r>
      <w:r w:rsidR="00341474" w:rsidRPr="00AF0083">
        <w:t xml:space="preserve"> Karolinska University Hospital</w:t>
      </w:r>
      <w:r w:rsidR="0060671C" w:rsidRPr="00AF0083">
        <w:t xml:space="preserve"> Huddinge, Stockholm </w:t>
      </w:r>
      <w:r w:rsidR="00885113" w:rsidRPr="00AF0083">
        <w:rPr>
          <w:bCs/>
        </w:rPr>
        <w:t>141</w:t>
      </w:r>
      <w:r w:rsidR="0060671C" w:rsidRPr="00AF0083">
        <w:rPr>
          <w:bCs/>
        </w:rPr>
        <w:t>86, Sweden</w:t>
      </w:r>
    </w:p>
    <w:p w14:paraId="43B06DC4" w14:textId="77777777" w:rsidR="001A6021" w:rsidRPr="00AF0083" w:rsidRDefault="001A6021" w:rsidP="00930724">
      <w:pPr>
        <w:adjustRightInd w:val="0"/>
        <w:snapToGrid w:val="0"/>
        <w:spacing w:after="0"/>
        <w:rPr>
          <w:bCs/>
        </w:rPr>
      </w:pPr>
    </w:p>
    <w:p w14:paraId="0D9B939B" w14:textId="626FE0E0" w:rsidR="00C34893" w:rsidRDefault="00C34893" w:rsidP="00930724">
      <w:pPr>
        <w:adjustRightInd w:val="0"/>
        <w:snapToGrid w:val="0"/>
        <w:spacing w:after="0"/>
        <w:rPr>
          <w:bCs/>
        </w:rPr>
      </w:pPr>
      <w:r w:rsidRPr="00AF0083">
        <w:rPr>
          <w:b/>
        </w:rPr>
        <w:t xml:space="preserve">Ida Marie Haugen </w:t>
      </w:r>
      <w:proofErr w:type="spellStart"/>
      <w:r w:rsidRPr="00AF0083">
        <w:rPr>
          <w:b/>
        </w:rPr>
        <w:t>Löfman</w:t>
      </w:r>
      <w:proofErr w:type="spellEnd"/>
      <w:r w:rsidRPr="00AF0083">
        <w:t xml:space="preserve">, </w:t>
      </w:r>
      <w:r w:rsidR="0060671C" w:rsidRPr="00AF0083">
        <w:t xml:space="preserve">Department of Medicine </w:t>
      </w:r>
      <w:proofErr w:type="spellStart"/>
      <w:r w:rsidR="0060671C" w:rsidRPr="00AF0083">
        <w:t>Solna</w:t>
      </w:r>
      <w:proofErr w:type="spellEnd"/>
      <w:r w:rsidR="0060671C" w:rsidRPr="00AF0083">
        <w:t xml:space="preserve">, </w:t>
      </w:r>
      <w:proofErr w:type="spellStart"/>
      <w:r w:rsidR="0060671C" w:rsidRPr="00AF0083">
        <w:t>Karolinska</w:t>
      </w:r>
      <w:proofErr w:type="spellEnd"/>
      <w:r w:rsidR="0060671C" w:rsidRPr="00AF0083">
        <w:t xml:space="preserve"> Institute, Stockholm</w:t>
      </w:r>
      <w:r w:rsidRPr="00AF0083">
        <w:t xml:space="preserve"> </w:t>
      </w:r>
      <w:r w:rsidR="00885113" w:rsidRPr="00AF0083">
        <w:t>171</w:t>
      </w:r>
      <w:r w:rsidR="0060671C" w:rsidRPr="00AF0083">
        <w:t>76</w:t>
      </w:r>
      <w:r w:rsidRPr="00AF0083">
        <w:rPr>
          <w:bCs/>
        </w:rPr>
        <w:t>, Sweden</w:t>
      </w:r>
    </w:p>
    <w:p w14:paraId="7912E80F" w14:textId="77777777" w:rsidR="001A6021" w:rsidRPr="00AF0083" w:rsidRDefault="001A6021" w:rsidP="00930724">
      <w:pPr>
        <w:adjustRightInd w:val="0"/>
        <w:snapToGrid w:val="0"/>
        <w:spacing w:after="0"/>
        <w:rPr>
          <w:bCs/>
        </w:rPr>
      </w:pPr>
    </w:p>
    <w:p w14:paraId="546222DC" w14:textId="2EC9E871" w:rsidR="00885113" w:rsidRDefault="00885113" w:rsidP="00930724">
      <w:pPr>
        <w:adjustRightInd w:val="0"/>
        <w:snapToGrid w:val="0"/>
        <w:spacing w:after="0"/>
        <w:rPr>
          <w:bCs/>
        </w:rPr>
      </w:pPr>
      <w:proofErr w:type="spellStart"/>
      <w:r w:rsidRPr="00AF0083">
        <w:rPr>
          <w:b/>
          <w:bCs/>
        </w:rPr>
        <w:t>Apostolos</w:t>
      </w:r>
      <w:proofErr w:type="spellEnd"/>
      <w:r w:rsidRPr="00AF0083">
        <w:rPr>
          <w:b/>
          <w:bCs/>
        </w:rPr>
        <w:t xml:space="preserve"> V </w:t>
      </w:r>
      <w:proofErr w:type="spellStart"/>
      <w:r w:rsidRPr="00AF0083">
        <w:rPr>
          <w:b/>
          <w:bCs/>
        </w:rPr>
        <w:t>Tsolakis</w:t>
      </w:r>
      <w:proofErr w:type="spellEnd"/>
      <w:r w:rsidRPr="00AF0083">
        <w:rPr>
          <w:b/>
          <w:bCs/>
        </w:rPr>
        <w:t>,</w:t>
      </w:r>
      <w:r w:rsidR="001A6021" w:rsidRPr="00AF0083">
        <w:rPr>
          <w:bCs/>
        </w:rPr>
        <w:t xml:space="preserve"> </w:t>
      </w:r>
      <w:r w:rsidRPr="00AF0083">
        <w:rPr>
          <w:bCs/>
        </w:rPr>
        <w:t>Department of Oncology and Pathology, Karolinska Institute, Stockholm 1717</w:t>
      </w:r>
      <w:r w:rsidR="00582797" w:rsidRPr="00AF0083">
        <w:rPr>
          <w:bCs/>
        </w:rPr>
        <w:t>6</w:t>
      </w:r>
      <w:r w:rsidRPr="00AF0083">
        <w:rPr>
          <w:bCs/>
        </w:rPr>
        <w:t>, Sweden</w:t>
      </w:r>
      <w:r w:rsidR="00162BC7">
        <w:rPr>
          <w:bCs/>
        </w:rPr>
        <w:t xml:space="preserve">  </w:t>
      </w:r>
    </w:p>
    <w:p w14:paraId="4E8BF609" w14:textId="77777777" w:rsidR="001A6021" w:rsidRPr="00AF0083" w:rsidRDefault="001A6021" w:rsidP="00930724">
      <w:pPr>
        <w:adjustRightInd w:val="0"/>
        <w:snapToGrid w:val="0"/>
        <w:spacing w:after="0"/>
        <w:rPr>
          <w:bCs/>
        </w:rPr>
      </w:pPr>
    </w:p>
    <w:p w14:paraId="35E89AD0" w14:textId="112F667E" w:rsidR="00885113" w:rsidRDefault="00885113" w:rsidP="00930724">
      <w:pPr>
        <w:adjustRightInd w:val="0"/>
        <w:snapToGrid w:val="0"/>
        <w:spacing w:after="0"/>
        <w:rPr>
          <w:bCs/>
        </w:rPr>
      </w:pPr>
      <w:proofErr w:type="spellStart"/>
      <w:r w:rsidRPr="00AF0083">
        <w:rPr>
          <w:b/>
          <w:bCs/>
        </w:rPr>
        <w:t>Apostolos</w:t>
      </w:r>
      <w:proofErr w:type="spellEnd"/>
      <w:r w:rsidRPr="00AF0083">
        <w:rPr>
          <w:b/>
          <w:bCs/>
        </w:rPr>
        <w:t xml:space="preserve"> V </w:t>
      </w:r>
      <w:proofErr w:type="spellStart"/>
      <w:r w:rsidRPr="00AF0083">
        <w:rPr>
          <w:b/>
          <w:bCs/>
        </w:rPr>
        <w:t>Tsolakis</w:t>
      </w:r>
      <w:proofErr w:type="spellEnd"/>
      <w:r w:rsidRPr="00AF0083">
        <w:rPr>
          <w:b/>
          <w:bCs/>
        </w:rPr>
        <w:t>,</w:t>
      </w:r>
      <w:r w:rsidR="001A6021" w:rsidRPr="00AF0083">
        <w:rPr>
          <w:bCs/>
        </w:rPr>
        <w:t xml:space="preserve"> </w:t>
      </w:r>
      <w:r w:rsidRPr="00AF0083">
        <w:rPr>
          <w:bCs/>
        </w:rPr>
        <w:t xml:space="preserve">Cancer Centre </w:t>
      </w:r>
      <w:proofErr w:type="spellStart"/>
      <w:r w:rsidRPr="00AF0083">
        <w:rPr>
          <w:bCs/>
        </w:rPr>
        <w:t>Karolinska</w:t>
      </w:r>
      <w:proofErr w:type="spellEnd"/>
      <w:r w:rsidRPr="00AF0083">
        <w:rPr>
          <w:bCs/>
        </w:rPr>
        <w:t xml:space="preserve">, CCK, </w:t>
      </w:r>
      <w:proofErr w:type="spellStart"/>
      <w:r w:rsidRPr="00AF0083">
        <w:rPr>
          <w:bCs/>
        </w:rPr>
        <w:t>Karolinska</w:t>
      </w:r>
      <w:proofErr w:type="spellEnd"/>
      <w:r w:rsidRPr="00AF0083">
        <w:rPr>
          <w:bCs/>
        </w:rPr>
        <w:t xml:space="preserve"> University Hospital, Stockholm 17176, Sweden</w:t>
      </w:r>
    </w:p>
    <w:p w14:paraId="627B9A8E" w14:textId="77777777" w:rsidR="001A6021" w:rsidRPr="00AF0083" w:rsidRDefault="001A6021" w:rsidP="00930724">
      <w:pPr>
        <w:adjustRightInd w:val="0"/>
        <w:snapToGrid w:val="0"/>
        <w:spacing w:after="0"/>
        <w:rPr>
          <w:bCs/>
        </w:rPr>
      </w:pPr>
    </w:p>
    <w:p w14:paraId="272C62AB" w14:textId="3AE52EED" w:rsidR="003F759E" w:rsidRPr="00AF0083" w:rsidRDefault="00851092" w:rsidP="00930724">
      <w:pPr>
        <w:adjustRightInd w:val="0"/>
        <w:snapToGrid w:val="0"/>
        <w:spacing w:after="0"/>
        <w:rPr>
          <w:lang w:eastAsia="sv-SE"/>
        </w:rPr>
      </w:pPr>
      <w:r w:rsidRPr="00AF0083">
        <w:rPr>
          <w:b/>
          <w:bCs/>
        </w:rPr>
        <w:t xml:space="preserve">J-Matthias </w:t>
      </w:r>
      <w:proofErr w:type="spellStart"/>
      <w:r w:rsidRPr="00AF0083">
        <w:rPr>
          <w:b/>
          <w:bCs/>
        </w:rPr>
        <w:t>Löhr</w:t>
      </w:r>
      <w:proofErr w:type="spellEnd"/>
      <w:r w:rsidRPr="00AF0083">
        <w:rPr>
          <w:bCs/>
        </w:rPr>
        <w:t xml:space="preserve">, </w:t>
      </w:r>
      <w:r w:rsidRPr="00AF0083" w:rsidDel="00D75A11">
        <w:rPr>
          <w:lang w:eastAsia="sv-SE"/>
        </w:rPr>
        <w:t>Department</w:t>
      </w:r>
      <w:r w:rsidRPr="00AF0083">
        <w:rPr>
          <w:lang w:eastAsia="sv-SE"/>
        </w:rPr>
        <w:t xml:space="preserve"> of Clinical Science, Intervention, and Technology (CLINTEC), Karolinska Institute, Stockholm</w:t>
      </w:r>
      <w:r w:rsidR="006C63E4" w:rsidRPr="00AF0083">
        <w:rPr>
          <w:lang w:eastAsia="sv-SE"/>
        </w:rPr>
        <w:t xml:space="preserve"> </w:t>
      </w:r>
      <w:r w:rsidR="006C63E4" w:rsidRPr="00AF0083">
        <w:rPr>
          <w:bCs/>
        </w:rPr>
        <w:t>1717</w:t>
      </w:r>
      <w:r w:rsidR="00582797" w:rsidRPr="00AF0083">
        <w:rPr>
          <w:bCs/>
        </w:rPr>
        <w:t>6</w:t>
      </w:r>
      <w:r w:rsidRPr="00AF0083">
        <w:rPr>
          <w:lang w:eastAsia="sv-SE"/>
        </w:rPr>
        <w:t>, Sweden</w:t>
      </w:r>
    </w:p>
    <w:p w14:paraId="010CFC44" w14:textId="77777777" w:rsidR="00921CA2" w:rsidRPr="00AF0083" w:rsidRDefault="00921CA2" w:rsidP="00930724">
      <w:pPr>
        <w:adjustRightInd w:val="0"/>
        <w:snapToGrid w:val="0"/>
        <w:spacing w:after="0"/>
        <w:rPr>
          <w:lang w:eastAsia="sv-SE"/>
        </w:rPr>
      </w:pPr>
    </w:p>
    <w:p w14:paraId="5E02D701" w14:textId="219263DB" w:rsidR="003F759E" w:rsidRPr="00AF0083" w:rsidRDefault="001A6021" w:rsidP="00930724">
      <w:pPr>
        <w:adjustRightInd w:val="0"/>
        <w:snapToGrid w:val="0"/>
        <w:spacing w:after="0"/>
        <w:rPr>
          <w:rStyle w:val="st1"/>
          <w:lang w:val="sv-SE"/>
        </w:rPr>
      </w:pPr>
      <w:r w:rsidRPr="001A6021">
        <w:rPr>
          <w:b/>
          <w:color w:val="000000"/>
          <w:shd w:val="clear" w:color="auto" w:fill="FFFFFF"/>
          <w:lang w:eastAsia="zh-CN"/>
        </w:rPr>
        <w:t>ORCID number</w:t>
      </w:r>
      <w:r w:rsidRPr="001A6021">
        <w:rPr>
          <w:b/>
          <w:color w:val="000000"/>
          <w:lang w:eastAsia="zh-CN"/>
        </w:rPr>
        <w:t>:</w:t>
      </w:r>
      <w:r>
        <w:rPr>
          <w:b/>
          <w:color w:val="000000"/>
          <w:lang w:eastAsia="zh-CN"/>
        </w:rPr>
        <w:t xml:space="preserve"> </w:t>
      </w:r>
      <w:r w:rsidR="006C63E4" w:rsidRPr="00AF0083">
        <w:rPr>
          <w:lang w:val="sv-SE"/>
        </w:rPr>
        <w:t>Sara Nikolic (</w:t>
      </w:r>
      <w:r w:rsidR="00F4489A" w:rsidRPr="00AF0083">
        <w:rPr>
          <w:lang w:val="sv-SE"/>
        </w:rPr>
        <w:t>0000-0003-3751-2619</w:t>
      </w:r>
      <w:r w:rsidR="006C63E4" w:rsidRPr="00AF0083">
        <w:rPr>
          <w:lang w:val="sv-SE"/>
        </w:rPr>
        <w:t>); Ana Dugic (</w:t>
      </w:r>
      <w:r w:rsidR="0005199B" w:rsidRPr="00AF0083">
        <w:rPr>
          <w:lang w:val="sv-SE"/>
        </w:rPr>
        <w:t>0000-0002-1893-0754</w:t>
      </w:r>
      <w:r w:rsidR="006C63E4" w:rsidRPr="00AF0083">
        <w:rPr>
          <w:lang w:val="sv-SE"/>
        </w:rPr>
        <w:t xml:space="preserve">); </w:t>
      </w:r>
      <w:r w:rsidR="00341474" w:rsidRPr="00AF0083">
        <w:rPr>
          <w:lang w:val="sv-SE"/>
        </w:rPr>
        <w:t>Corinna S</w:t>
      </w:r>
      <w:r w:rsidR="006C63E4" w:rsidRPr="00AF0083">
        <w:rPr>
          <w:lang w:val="sv-SE"/>
        </w:rPr>
        <w:t>teiner</w:t>
      </w:r>
      <w:r w:rsidR="00E37C9F" w:rsidRPr="00AF0083">
        <w:rPr>
          <w:lang w:val="sv-SE"/>
        </w:rPr>
        <w:t xml:space="preserve"> </w:t>
      </w:r>
      <w:r w:rsidR="006C63E4" w:rsidRPr="00AF0083">
        <w:rPr>
          <w:lang w:val="sv-SE"/>
        </w:rPr>
        <w:t>(</w:t>
      </w:r>
      <w:r w:rsidR="00E37C9F" w:rsidRPr="00AF0083">
        <w:rPr>
          <w:lang w:val="sv-SE"/>
        </w:rPr>
        <w:t>0000-0002-8871-2584</w:t>
      </w:r>
      <w:r w:rsidR="006C63E4" w:rsidRPr="00AF0083">
        <w:rPr>
          <w:lang w:val="sv-SE"/>
        </w:rPr>
        <w:t xml:space="preserve">); </w:t>
      </w:r>
      <w:r w:rsidR="00341474" w:rsidRPr="00AF0083">
        <w:rPr>
          <w:lang w:val="sv-SE"/>
        </w:rPr>
        <w:t xml:space="preserve">Apostolos </w:t>
      </w:r>
      <w:r w:rsidR="006C63E4" w:rsidRPr="00AF0083">
        <w:rPr>
          <w:lang w:val="sv-SE"/>
        </w:rPr>
        <w:t>V Tsolakis</w:t>
      </w:r>
      <w:r w:rsidR="00341474" w:rsidRPr="00AF0083">
        <w:rPr>
          <w:lang w:val="sv-SE"/>
        </w:rPr>
        <w:t xml:space="preserve"> </w:t>
      </w:r>
      <w:r w:rsidR="006C63E4" w:rsidRPr="00AF0083">
        <w:rPr>
          <w:lang w:val="sv-SE"/>
        </w:rPr>
        <w:t>(</w:t>
      </w:r>
      <w:r w:rsidR="00341474" w:rsidRPr="00AF0083">
        <w:rPr>
          <w:lang w:val="sv-SE"/>
        </w:rPr>
        <w:t>0000-0002-6784-5572</w:t>
      </w:r>
      <w:r w:rsidR="006C63E4" w:rsidRPr="00AF0083">
        <w:rPr>
          <w:lang w:val="sv-SE"/>
        </w:rPr>
        <w:t>);</w:t>
      </w:r>
      <w:r w:rsidR="00341474" w:rsidRPr="00AF0083">
        <w:rPr>
          <w:lang w:val="sv-SE"/>
        </w:rPr>
        <w:t xml:space="preserve"> </w:t>
      </w:r>
      <w:r w:rsidR="003D70AC" w:rsidRPr="00AF0083">
        <w:rPr>
          <w:lang w:val="sv-SE"/>
        </w:rPr>
        <w:t xml:space="preserve">Ida Marie Haugen Löfman </w:t>
      </w:r>
      <w:r w:rsidR="006C63E4" w:rsidRPr="00AF0083">
        <w:rPr>
          <w:lang w:val="sv-SE"/>
        </w:rPr>
        <w:t>(</w:t>
      </w:r>
      <w:r w:rsidR="00F62D39" w:rsidRPr="00AF0083">
        <w:rPr>
          <w:lang w:val="sv-SE"/>
        </w:rPr>
        <w:t>0000-0002-6648-6846</w:t>
      </w:r>
      <w:r w:rsidR="006C63E4" w:rsidRPr="00AF0083">
        <w:rPr>
          <w:lang w:val="sv-SE"/>
        </w:rPr>
        <w:t xml:space="preserve">); </w:t>
      </w:r>
      <w:r w:rsidR="003D70AC" w:rsidRPr="00AF0083">
        <w:rPr>
          <w:lang w:val="sv-SE"/>
        </w:rPr>
        <w:t xml:space="preserve">Miroslav Vujasinovic </w:t>
      </w:r>
      <w:r w:rsidR="006C63E4" w:rsidRPr="00AF0083">
        <w:rPr>
          <w:lang w:val="sv-SE"/>
        </w:rPr>
        <w:t>(</w:t>
      </w:r>
      <w:r w:rsidR="00341474" w:rsidRPr="00AF0083">
        <w:rPr>
          <w:lang w:val="sv-SE"/>
        </w:rPr>
        <w:t>0000-0002-6496-295X</w:t>
      </w:r>
      <w:r w:rsidR="006C63E4" w:rsidRPr="00AF0083">
        <w:rPr>
          <w:lang w:val="sv-SE"/>
        </w:rPr>
        <w:t>); J-Matthias Löhr (</w:t>
      </w:r>
      <w:r w:rsidR="00341474" w:rsidRPr="00AF0083">
        <w:rPr>
          <w:lang w:val="sv-SE"/>
        </w:rPr>
        <w:t>0000</w:t>
      </w:r>
      <w:r w:rsidR="00341474" w:rsidRPr="00AF0083">
        <w:rPr>
          <w:rStyle w:val="st1"/>
          <w:lang w:val="sv-SE"/>
        </w:rPr>
        <w:t>-0002-7647-198X</w:t>
      </w:r>
      <w:r w:rsidR="006C63E4" w:rsidRPr="00AF0083">
        <w:rPr>
          <w:rStyle w:val="st1"/>
          <w:lang w:val="sv-SE"/>
        </w:rPr>
        <w:t>).</w:t>
      </w:r>
    </w:p>
    <w:p w14:paraId="2DFF2A0A" w14:textId="77777777" w:rsidR="00F4489A" w:rsidRPr="00AF0083" w:rsidRDefault="00F4489A" w:rsidP="00930724">
      <w:pPr>
        <w:adjustRightInd w:val="0"/>
        <w:snapToGrid w:val="0"/>
        <w:spacing w:after="0"/>
        <w:rPr>
          <w:rStyle w:val="st1"/>
        </w:rPr>
      </w:pPr>
    </w:p>
    <w:p w14:paraId="30FC91F5" w14:textId="2F282BAF" w:rsidR="003F759E" w:rsidRPr="00AF0083" w:rsidRDefault="001A6021" w:rsidP="00930724">
      <w:pPr>
        <w:adjustRightInd w:val="0"/>
        <w:snapToGrid w:val="0"/>
        <w:spacing w:after="0"/>
      </w:pPr>
      <w:bookmarkStart w:id="12" w:name="OLE_LINK46"/>
      <w:bookmarkStart w:id="13" w:name="OLE_LINK49"/>
      <w:r w:rsidRPr="001A6021">
        <w:rPr>
          <w:b/>
          <w:lang w:eastAsia="zh-CN"/>
        </w:rPr>
        <w:t>Author contributions</w:t>
      </w:r>
      <w:bookmarkEnd w:id="12"/>
      <w:bookmarkEnd w:id="13"/>
      <w:r w:rsidRPr="001A6021">
        <w:rPr>
          <w:b/>
          <w:lang w:eastAsia="zh-CN"/>
        </w:rPr>
        <w:t>:</w:t>
      </w:r>
      <w:r w:rsidR="00341474" w:rsidRPr="00AF0083">
        <w:t xml:space="preserve"> </w:t>
      </w:r>
      <w:r w:rsidR="006C63E4" w:rsidRPr="00AF0083">
        <w:t xml:space="preserve">Nikolic S </w:t>
      </w:r>
      <w:r w:rsidR="003D70AC" w:rsidRPr="00AF0083">
        <w:t xml:space="preserve">and Vujasinovic M </w:t>
      </w:r>
      <w:r w:rsidR="006C63E4" w:rsidRPr="00AF0083">
        <w:t xml:space="preserve">contributed to the conception and design of the study, literature review and selection of the eligible studies, analysis and interpretation of data and drafting of the manuscript; </w:t>
      </w:r>
      <w:proofErr w:type="spellStart"/>
      <w:r w:rsidR="006C63E4" w:rsidRPr="00AF0083">
        <w:t>Dugic</w:t>
      </w:r>
      <w:proofErr w:type="spellEnd"/>
      <w:r w:rsidR="006C63E4" w:rsidRPr="00AF0083">
        <w:t xml:space="preserve"> A contributed to literature review, selection of the eligible studies</w:t>
      </w:r>
      <w:r w:rsidR="003D70AC" w:rsidRPr="00AF0083">
        <w:t>,</w:t>
      </w:r>
      <w:r w:rsidR="006C63E4" w:rsidRPr="00AF0083">
        <w:t xml:space="preserve"> analysis of data</w:t>
      </w:r>
      <w:r>
        <w:t>,</w:t>
      </w:r>
      <w:r w:rsidR="003D70AC" w:rsidRPr="00AF0083">
        <w:t xml:space="preserve"> and critical revision and editing;</w:t>
      </w:r>
      <w:r w:rsidR="006C63E4" w:rsidRPr="00AF0083">
        <w:t xml:space="preserve"> </w:t>
      </w:r>
      <w:r w:rsidR="003D70AC" w:rsidRPr="00AF0083">
        <w:t xml:space="preserve">Steiner C , </w:t>
      </w:r>
      <w:proofErr w:type="spellStart"/>
      <w:r w:rsidR="003D70AC" w:rsidRPr="00AF0083">
        <w:t>Tsolakis</w:t>
      </w:r>
      <w:proofErr w:type="spellEnd"/>
      <w:r w:rsidR="003D70AC" w:rsidRPr="00AF0083">
        <w:t xml:space="preserve"> AV, </w:t>
      </w:r>
      <w:r w:rsidRPr="001A6021">
        <w:t xml:space="preserve">Haugen </w:t>
      </w:r>
      <w:proofErr w:type="spellStart"/>
      <w:r w:rsidRPr="001A6021">
        <w:t>Löfman</w:t>
      </w:r>
      <w:proofErr w:type="spellEnd"/>
      <w:r w:rsidR="003D70AC" w:rsidRPr="00AF0083">
        <w:t xml:space="preserve"> IM, contributed to critical revision and editing;</w:t>
      </w:r>
      <w:r w:rsidR="006C63E4" w:rsidRPr="00AF0083">
        <w:t xml:space="preserve"> </w:t>
      </w:r>
      <w:bookmarkStart w:id="14" w:name="_Hlk24702241"/>
      <w:proofErr w:type="spellStart"/>
      <w:r w:rsidR="003D70AC" w:rsidRPr="00AF0083">
        <w:t>Löhr</w:t>
      </w:r>
      <w:proofErr w:type="spellEnd"/>
      <w:r w:rsidR="003D70AC" w:rsidRPr="00AF0083">
        <w:t xml:space="preserve"> JM</w:t>
      </w:r>
      <w:bookmarkEnd w:id="14"/>
      <w:r w:rsidR="003D70AC" w:rsidRPr="00AF0083">
        <w:t xml:space="preserve"> contributed to literature review and analysis, drafting of the manuscript and critical revision and editing. </w:t>
      </w:r>
    </w:p>
    <w:p w14:paraId="60322DDE" w14:textId="77777777" w:rsidR="00346EFB" w:rsidRPr="00AF0083" w:rsidRDefault="00346EFB" w:rsidP="00930724">
      <w:pPr>
        <w:adjustRightInd w:val="0"/>
        <w:snapToGrid w:val="0"/>
        <w:spacing w:after="0"/>
      </w:pPr>
    </w:p>
    <w:p w14:paraId="724B6BC3" w14:textId="47E6E96E" w:rsidR="00341474" w:rsidRPr="00AF0083" w:rsidRDefault="00F93252" w:rsidP="00930724">
      <w:pPr>
        <w:adjustRightInd w:val="0"/>
        <w:snapToGrid w:val="0"/>
        <w:spacing w:after="0"/>
      </w:pPr>
      <w:r w:rsidRPr="00AF0083">
        <w:rPr>
          <w:b/>
        </w:rPr>
        <w:t>Conflict-of-interest statement:</w:t>
      </w:r>
      <w:r w:rsidRPr="00AF0083">
        <w:t xml:space="preserve"> </w:t>
      </w:r>
      <w:proofErr w:type="spellStart"/>
      <w:r w:rsidR="001F339B" w:rsidRPr="001F339B">
        <w:t>Vujasinovic</w:t>
      </w:r>
      <w:proofErr w:type="spellEnd"/>
      <w:r w:rsidR="001F339B" w:rsidRPr="001F339B">
        <w:t xml:space="preserve"> M</w:t>
      </w:r>
      <w:r w:rsidR="001978AC" w:rsidRPr="00AF0083">
        <w:t xml:space="preserve"> and</w:t>
      </w:r>
      <w:r w:rsidR="00570AFD" w:rsidRPr="00570AFD">
        <w:t xml:space="preserve"> </w:t>
      </w:r>
      <w:proofErr w:type="spellStart"/>
      <w:r w:rsidR="00570AFD" w:rsidRPr="00570AFD">
        <w:t>Löhr</w:t>
      </w:r>
      <w:proofErr w:type="spellEnd"/>
      <w:r w:rsidR="00570AFD" w:rsidRPr="00570AFD">
        <w:t xml:space="preserve"> JM</w:t>
      </w:r>
      <w:r w:rsidR="001978AC" w:rsidRPr="00AF0083">
        <w:t xml:space="preserve"> </w:t>
      </w:r>
      <w:r w:rsidR="006E4FD0" w:rsidRPr="00AF0083">
        <w:t>have</w:t>
      </w:r>
      <w:r w:rsidR="001978AC" w:rsidRPr="00AF0083">
        <w:t xml:space="preserve"> worked as speaker</w:t>
      </w:r>
      <w:r w:rsidR="006855DE" w:rsidRPr="00AF0083">
        <w:t>s</w:t>
      </w:r>
      <w:r w:rsidR="001978AC" w:rsidRPr="00AF0083">
        <w:t xml:space="preserve"> for Mylan and Abbott Laboratories.</w:t>
      </w:r>
      <w:r w:rsidR="00E53781" w:rsidRPr="00AF0083">
        <w:t xml:space="preserve"> </w:t>
      </w:r>
      <w:r w:rsidR="00570AFD" w:rsidRPr="00570AFD">
        <w:t>Nikolic S</w:t>
      </w:r>
      <w:r w:rsidR="00E53781" w:rsidRPr="00AF0083">
        <w:t xml:space="preserve"> has worked as </w:t>
      </w:r>
      <w:r w:rsidR="006855DE" w:rsidRPr="00AF0083">
        <w:t xml:space="preserve">a </w:t>
      </w:r>
      <w:r w:rsidR="00E53781" w:rsidRPr="00AF0083">
        <w:t xml:space="preserve">speaker for </w:t>
      </w:r>
      <w:proofErr w:type="spellStart"/>
      <w:r w:rsidR="00E53781" w:rsidRPr="00AF0083">
        <w:t>Mylan</w:t>
      </w:r>
      <w:proofErr w:type="spellEnd"/>
      <w:r w:rsidR="00E53781" w:rsidRPr="00AF0083">
        <w:t xml:space="preserve">, </w:t>
      </w:r>
      <w:proofErr w:type="spellStart"/>
      <w:r w:rsidR="00F62D39" w:rsidRPr="00AF0083">
        <w:t>Krka</w:t>
      </w:r>
      <w:proofErr w:type="spellEnd"/>
      <w:r w:rsidR="00F62D39" w:rsidRPr="00AF0083">
        <w:t xml:space="preserve">, </w:t>
      </w:r>
      <w:proofErr w:type="spellStart"/>
      <w:r w:rsidR="00E53781" w:rsidRPr="00AF0083">
        <w:t>Servier</w:t>
      </w:r>
      <w:proofErr w:type="spellEnd"/>
      <w:r w:rsidR="00E53781" w:rsidRPr="00AF0083">
        <w:t xml:space="preserve"> and </w:t>
      </w:r>
      <w:proofErr w:type="spellStart"/>
      <w:r w:rsidR="00E53781" w:rsidRPr="00AF0083">
        <w:t>Ferring</w:t>
      </w:r>
      <w:proofErr w:type="spellEnd"/>
      <w:r w:rsidR="00E53781" w:rsidRPr="00AF0083">
        <w:t>.</w:t>
      </w:r>
      <w:r w:rsidR="001978AC" w:rsidRPr="00AF0083">
        <w:t xml:space="preserve"> Authors declare n</w:t>
      </w:r>
      <w:r w:rsidRPr="00AF0083">
        <w:t>o potential conflicts of interest</w:t>
      </w:r>
      <w:r w:rsidR="001978AC" w:rsidRPr="00AF0083">
        <w:t xml:space="preserve"> and no financial support regarding </w:t>
      </w:r>
      <w:r w:rsidR="006855DE" w:rsidRPr="00AF0083">
        <w:t xml:space="preserve">presenting the </w:t>
      </w:r>
      <w:r w:rsidR="001978AC" w:rsidRPr="00AF0083">
        <w:t>manuscript</w:t>
      </w:r>
      <w:r w:rsidRPr="00AF0083">
        <w:t>.</w:t>
      </w:r>
      <w:r w:rsidR="006855DE" w:rsidRPr="00AF0083">
        <w:t xml:space="preserve"> </w:t>
      </w:r>
    </w:p>
    <w:p w14:paraId="52720336" w14:textId="77777777" w:rsidR="003F759E" w:rsidRPr="00AF0083" w:rsidRDefault="003F759E" w:rsidP="00930724">
      <w:pPr>
        <w:adjustRightInd w:val="0"/>
        <w:snapToGrid w:val="0"/>
        <w:spacing w:after="0"/>
      </w:pPr>
    </w:p>
    <w:p w14:paraId="7AF213B1" w14:textId="162DBC99" w:rsidR="00F4489A" w:rsidRPr="00AF0083" w:rsidRDefault="00F051D3" w:rsidP="00930724">
      <w:pPr>
        <w:adjustRightInd w:val="0"/>
        <w:snapToGrid w:val="0"/>
        <w:spacing w:after="0"/>
      </w:pPr>
      <w:r w:rsidRPr="00F051D3">
        <w:rPr>
          <w:b/>
          <w:bCs/>
        </w:rPr>
        <w:t>PRISMA 2009 Checklist statement:</w:t>
      </w:r>
      <w:r w:rsidR="003F759E" w:rsidRPr="00AF0083">
        <w:rPr>
          <w:b/>
          <w:bCs/>
        </w:rPr>
        <w:t xml:space="preserve"> </w:t>
      </w:r>
      <w:r w:rsidR="003F759E" w:rsidRPr="00AF0083">
        <w:t>The authors have read the PRISMA 2009 Checklist, and the manuscript was prepared and revised according to the PRISMA 2009 Checklist.</w:t>
      </w:r>
    </w:p>
    <w:p w14:paraId="742773D8" w14:textId="28941AA9" w:rsidR="00AF0083" w:rsidRPr="00AF0083" w:rsidRDefault="00AF0083" w:rsidP="00930724">
      <w:pPr>
        <w:adjustRightInd w:val="0"/>
        <w:snapToGrid w:val="0"/>
        <w:spacing w:after="0"/>
      </w:pPr>
    </w:p>
    <w:p w14:paraId="39001CE6" w14:textId="77777777" w:rsidR="00570AFD" w:rsidRPr="00570AFD" w:rsidRDefault="00570AFD" w:rsidP="00930724">
      <w:pPr>
        <w:snapToGrid w:val="0"/>
        <w:spacing w:after="0"/>
        <w:rPr>
          <w:lang w:eastAsia="zh-CN"/>
        </w:rPr>
      </w:pPr>
      <w:bookmarkStart w:id="15" w:name="OLE_LINK25"/>
      <w:bookmarkStart w:id="16" w:name="OLE_LINK26"/>
      <w:bookmarkStart w:id="17" w:name="OLE_LINK375"/>
      <w:bookmarkStart w:id="18" w:name="OLE_LINK32"/>
      <w:bookmarkStart w:id="19" w:name="OLE_LINK381"/>
      <w:bookmarkStart w:id="20" w:name="OLE_LINK413"/>
      <w:bookmarkStart w:id="21" w:name="OLE_LINK61"/>
      <w:bookmarkStart w:id="22" w:name="OLE_LINK615"/>
      <w:bookmarkStart w:id="23" w:name="OLE_LINK69"/>
      <w:bookmarkStart w:id="24" w:name="OLE_LINK140"/>
      <w:r w:rsidRPr="00570AFD">
        <w:rPr>
          <w:b/>
          <w:color w:val="000000"/>
          <w:lang w:eastAsia="zh-CN"/>
        </w:rPr>
        <w:t xml:space="preserve">Open-Access: </w:t>
      </w:r>
      <w:r w:rsidRPr="00570AFD">
        <w:rPr>
          <w:color w:val="000000"/>
          <w:lang w:eastAsia="zh-CN"/>
        </w:rPr>
        <w:t xml:space="preserve">This is an </w:t>
      </w:r>
      <w:r w:rsidRPr="00570AFD">
        <w:rPr>
          <w:rFonts w:cs="宋体"/>
          <w:lang w:eastAsia="zh-CN"/>
        </w:rPr>
        <w:t xml:space="preserve">open-access article that was </w:t>
      </w:r>
      <w:r w:rsidRPr="00570AFD">
        <w:rPr>
          <w:lang w:eastAsia="zh-CN"/>
        </w:rPr>
        <w:t xml:space="preserve">selected by an in-house editor and fully peer-reviewed by external reviewers. It is </w:t>
      </w:r>
      <w:r w:rsidRPr="00570AFD">
        <w:rPr>
          <w:rFonts w:cs="宋体"/>
          <w:lang w:eastAsia="zh-CN"/>
        </w:rPr>
        <w:t xml:space="preserve">distributed in accordance with </w:t>
      </w:r>
      <w:r w:rsidRPr="00570AFD">
        <w:rPr>
          <w:lang w:eastAsia="zh-CN"/>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70AFD">
          <w:rPr>
            <w:color w:val="0000FF"/>
            <w:u w:val="single"/>
            <w:lang w:eastAsia="zh-CN"/>
          </w:rPr>
          <w:t>http://creativecommons.org/licenses/by-nc/4.0/</w:t>
        </w:r>
      </w:hyperlink>
    </w:p>
    <w:p w14:paraId="5461681D" w14:textId="77777777" w:rsidR="00570AFD" w:rsidRPr="00570AFD" w:rsidRDefault="00570AFD" w:rsidP="00930724">
      <w:pPr>
        <w:snapToGrid w:val="0"/>
        <w:spacing w:after="0"/>
        <w:rPr>
          <w:lang w:eastAsia="zh-CN"/>
        </w:rPr>
      </w:pPr>
    </w:p>
    <w:p w14:paraId="54CF7C2B" w14:textId="37E40218" w:rsidR="00AF0083" w:rsidRDefault="00570AFD" w:rsidP="00930724">
      <w:pPr>
        <w:adjustRightInd w:val="0"/>
        <w:snapToGrid w:val="0"/>
        <w:spacing w:after="0"/>
      </w:pPr>
      <w:bookmarkStart w:id="25" w:name="OLE_LINK11"/>
      <w:r w:rsidRPr="00570AFD">
        <w:rPr>
          <w:b/>
          <w:bCs/>
          <w:highlight w:val="white"/>
          <w:lang w:eastAsia="zh-CN"/>
        </w:rPr>
        <w:t>Manuscript source:</w:t>
      </w:r>
      <w:r w:rsidRPr="00570AFD">
        <w:rPr>
          <w:rFonts w:hint="eastAsia"/>
          <w:b/>
          <w:bCs/>
          <w:highlight w:val="white"/>
          <w:lang w:eastAsia="zh-CN"/>
        </w:rPr>
        <w:t xml:space="preserve"> </w:t>
      </w:r>
      <w:r w:rsidRPr="00570AFD">
        <w:rPr>
          <w:bCs/>
          <w:highlight w:val="white"/>
          <w:lang w:eastAsia="zh-CN"/>
        </w:rPr>
        <w:t>Unsolicited manuscript</w:t>
      </w:r>
      <w:bookmarkEnd w:id="15"/>
      <w:bookmarkEnd w:id="16"/>
      <w:bookmarkEnd w:id="17"/>
      <w:bookmarkEnd w:id="18"/>
      <w:bookmarkEnd w:id="19"/>
      <w:bookmarkEnd w:id="20"/>
      <w:bookmarkEnd w:id="21"/>
      <w:bookmarkEnd w:id="22"/>
      <w:bookmarkEnd w:id="23"/>
      <w:bookmarkEnd w:id="24"/>
      <w:bookmarkEnd w:id="25"/>
    </w:p>
    <w:p w14:paraId="1769BDA0" w14:textId="77777777" w:rsidR="00570AFD" w:rsidRPr="00AF0083" w:rsidRDefault="00570AFD" w:rsidP="00930724">
      <w:pPr>
        <w:adjustRightInd w:val="0"/>
        <w:snapToGrid w:val="0"/>
        <w:spacing w:after="0"/>
      </w:pPr>
    </w:p>
    <w:p w14:paraId="395659F7" w14:textId="0393E1A9" w:rsidR="00910649" w:rsidRPr="00AF0083" w:rsidRDefault="00346EFB" w:rsidP="00930724">
      <w:pPr>
        <w:pStyle w:val="10"/>
        <w:adjustRightInd w:val="0"/>
        <w:snapToGrid w:val="0"/>
        <w:spacing w:line="360" w:lineRule="auto"/>
        <w:jc w:val="both"/>
        <w:rPr>
          <w:rStyle w:val="a8"/>
          <w:rFonts w:ascii="Book Antiqua" w:hAnsi="Book Antiqua"/>
          <w:color w:val="auto"/>
          <w:sz w:val="24"/>
          <w:szCs w:val="24"/>
        </w:rPr>
      </w:pPr>
      <w:bookmarkStart w:id="26" w:name="OLE_LINK294"/>
      <w:bookmarkStart w:id="27" w:name="OLE_LINK295"/>
      <w:bookmarkStart w:id="28" w:name="OLE_LINK15"/>
      <w:bookmarkStart w:id="29" w:name="OLE_LINK16"/>
      <w:bookmarkStart w:id="30" w:name="OLE_LINK56"/>
      <w:bookmarkStart w:id="31" w:name="OLE_LINK152"/>
      <w:bookmarkStart w:id="32" w:name="OLE_LINK153"/>
      <w:bookmarkStart w:id="33" w:name="OLE_LINK516"/>
      <w:bookmarkStart w:id="34" w:name="OLE_LINK522"/>
      <w:bookmarkStart w:id="35" w:name="OLE_LINK651"/>
      <w:bookmarkStart w:id="36" w:name="OLE_LINK652"/>
      <w:bookmarkStart w:id="37" w:name="OLE_LINK204"/>
      <w:bookmarkStart w:id="38" w:name="OLE_LINK71"/>
      <w:bookmarkStart w:id="39" w:name="OLE_LINK336"/>
      <w:bookmarkStart w:id="40" w:name="OLE_LINK551"/>
      <w:r w:rsidRPr="00AF0083">
        <w:rPr>
          <w:rFonts w:ascii="Book Antiqua" w:hAnsi="Book Antiqua" w:cs="Times New Roman"/>
          <w:b/>
          <w:bCs/>
          <w:color w:val="auto"/>
          <w:sz w:val="24"/>
          <w:szCs w:val="24"/>
          <w:lang w:val="en-US" w:eastAsia="zh-CN"/>
        </w:rPr>
        <w:t>Corresponding author:</w:t>
      </w:r>
      <w:bookmarkEnd w:id="26"/>
      <w:bookmarkEnd w:id="27"/>
      <w:bookmarkEnd w:id="28"/>
      <w:bookmarkEnd w:id="29"/>
      <w:bookmarkEnd w:id="30"/>
      <w:r w:rsidRPr="00AF0083">
        <w:rPr>
          <w:rFonts w:ascii="Book Antiqua" w:hAnsi="Book Antiqua" w:cs="Times New Roman"/>
          <w:b/>
          <w:bCs/>
          <w:color w:val="auto"/>
          <w:sz w:val="24"/>
          <w:szCs w:val="24"/>
          <w:lang w:val="en-US" w:eastAsia="zh-CN"/>
        </w:rPr>
        <w:t xml:space="preserve"> </w:t>
      </w:r>
      <w:bookmarkEnd w:id="31"/>
      <w:bookmarkEnd w:id="32"/>
      <w:r w:rsidR="00910649" w:rsidRPr="00570AFD">
        <w:rPr>
          <w:rFonts w:ascii="Book Antiqua" w:hAnsi="Book Antiqua"/>
          <w:b/>
          <w:bCs/>
          <w:color w:val="auto"/>
          <w:sz w:val="24"/>
          <w:szCs w:val="24"/>
        </w:rPr>
        <w:t>Miroslav Vujasinovic,</w:t>
      </w:r>
      <w:r w:rsidR="00910649" w:rsidRPr="00AF0083">
        <w:rPr>
          <w:rFonts w:ascii="Book Antiqua" w:hAnsi="Book Antiqua"/>
          <w:b/>
          <w:color w:val="auto"/>
          <w:sz w:val="24"/>
          <w:szCs w:val="24"/>
        </w:rPr>
        <w:t xml:space="preserve"> </w:t>
      </w:r>
      <w:r w:rsidR="00570AFD" w:rsidRPr="00570AFD">
        <w:rPr>
          <w:rFonts w:ascii="Book Antiqua" w:hAnsi="Book Antiqua"/>
          <w:b/>
          <w:color w:val="auto"/>
          <w:sz w:val="24"/>
          <w:szCs w:val="24"/>
        </w:rPr>
        <w:t>MD, PhD, Doctor,</w:t>
      </w:r>
      <w:r w:rsidR="003D70AC" w:rsidRPr="00AF0083">
        <w:rPr>
          <w:rFonts w:ascii="Book Antiqua" w:hAnsi="Book Antiqua" w:cs="Times New Roman"/>
          <w:b/>
          <w:bCs/>
          <w:color w:val="auto"/>
          <w:sz w:val="24"/>
          <w:szCs w:val="24"/>
          <w:lang w:val="en-US" w:eastAsia="zh-CN"/>
        </w:rPr>
        <w:t xml:space="preserve"> </w:t>
      </w:r>
      <w:r w:rsidR="00910649" w:rsidRPr="00AF0083">
        <w:rPr>
          <w:rFonts w:ascii="Book Antiqua" w:hAnsi="Book Antiqua"/>
          <w:color w:val="auto"/>
          <w:sz w:val="24"/>
          <w:szCs w:val="24"/>
        </w:rPr>
        <w:t>Department for Digestive Diseases, Karolinska University Hospital, Hälsovägen</w:t>
      </w:r>
      <w:r w:rsidR="00570AFD">
        <w:rPr>
          <w:rFonts w:ascii="Book Antiqua" w:hAnsi="Book Antiqua"/>
          <w:color w:val="auto"/>
          <w:sz w:val="24"/>
          <w:szCs w:val="24"/>
        </w:rPr>
        <w:t xml:space="preserve"> 11</w:t>
      </w:r>
      <w:r w:rsidR="00910649" w:rsidRPr="00AF0083">
        <w:rPr>
          <w:rFonts w:ascii="Book Antiqua" w:hAnsi="Book Antiqua"/>
          <w:color w:val="auto"/>
          <w:sz w:val="24"/>
          <w:szCs w:val="24"/>
        </w:rPr>
        <w:t>, Stockholm</w:t>
      </w:r>
      <w:r w:rsidR="00570AFD">
        <w:rPr>
          <w:rFonts w:ascii="Book Antiqua" w:hAnsi="Book Antiqua"/>
          <w:color w:val="auto"/>
          <w:sz w:val="24"/>
          <w:szCs w:val="24"/>
        </w:rPr>
        <w:t xml:space="preserve"> </w:t>
      </w:r>
      <w:r w:rsidR="00570AFD" w:rsidRPr="00AF0083">
        <w:rPr>
          <w:rFonts w:ascii="Book Antiqua" w:hAnsi="Book Antiqua"/>
          <w:color w:val="auto"/>
          <w:sz w:val="24"/>
          <w:szCs w:val="24"/>
        </w:rPr>
        <w:t>14186</w:t>
      </w:r>
      <w:r w:rsidR="00910649" w:rsidRPr="00AF0083">
        <w:rPr>
          <w:rFonts w:ascii="Book Antiqua" w:hAnsi="Book Antiqua"/>
          <w:color w:val="auto"/>
          <w:sz w:val="24"/>
          <w:szCs w:val="24"/>
        </w:rPr>
        <w:t>, Sweden</w:t>
      </w:r>
      <w:r w:rsidR="00570AFD">
        <w:rPr>
          <w:rFonts w:ascii="Book Antiqua" w:hAnsi="Book Antiqua"/>
          <w:color w:val="auto"/>
          <w:sz w:val="24"/>
          <w:szCs w:val="24"/>
        </w:rPr>
        <w:t>.</w:t>
      </w:r>
      <w:r w:rsidR="00910649" w:rsidRPr="00AF0083">
        <w:rPr>
          <w:rFonts w:ascii="Book Antiqua" w:hAnsi="Book Antiqua"/>
          <w:color w:val="auto"/>
          <w:sz w:val="24"/>
          <w:szCs w:val="24"/>
        </w:rPr>
        <w:t xml:space="preserve"> </w:t>
      </w:r>
      <w:hyperlink r:id="rId10" w:history="1">
        <w:r w:rsidR="00910649" w:rsidRPr="00AF0083">
          <w:rPr>
            <w:rStyle w:val="a8"/>
            <w:rFonts w:ascii="Book Antiqua" w:hAnsi="Book Antiqua"/>
            <w:color w:val="auto"/>
            <w:sz w:val="24"/>
            <w:szCs w:val="24"/>
          </w:rPr>
          <w:t>miroslav.vujasinovic@sll.se</w:t>
        </w:r>
      </w:hyperlink>
    </w:p>
    <w:p w14:paraId="36A8CC4D" w14:textId="79E9DEDC" w:rsidR="00346EFB" w:rsidRDefault="00910649" w:rsidP="00930724">
      <w:pPr>
        <w:pStyle w:val="10"/>
        <w:adjustRightInd w:val="0"/>
        <w:snapToGrid w:val="0"/>
        <w:spacing w:line="360" w:lineRule="auto"/>
        <w:jc w:val="both"/>
        <w:rPr>
          <w:rFonts w:ascii="Book Antiqua" w:hAnsi="Book Antiqua"/>
          <w:color w:val="auto"/>
          <w:sz w:val="24"/>
          <w:szCs w:val="24"/>
        </w:rPr>
      </w:pPr>
      <w:r w:rsidRPr="00570AFD">
        <w:rPr>
          <w:rFonts w:ascii="Book Antiqua" w:hAnsi="Book Antiqua"/>
          <w:b/>
          <w:bCs/>
          <w:color w:val="auto"/>
          <w:sz w:val="24"/>
          <w:szCs w:val="24"/>
        </w:rPr>
        <w:t>Telephone:</w:t>
      </w:r>
      <w:r w:rsidRPr="00AF0083">
        <w:rPr>
          <w:rFonts w:ascii="Book Antiqua" w:hAnsi="Book Antiqua"/>
          <w:color w:val="auto"/>
          <w:sz w:val="24"/>
          <w:szCs w:val="24"/>
        </w:rPr>
        <w:t>+46-72-4694938</w:t>
      </w:r>
      <w:r w:rsidRPr="00AF0083">
        <w:rPr>
          <w:rFonts w:ascii="Book Antiqua" w:hAnsi="Book Antiqua"/>
          <w:color w:val="auto"/>
          <w:sz w:val="24"/>
          <w:szCs w:val="24"/>
        </w:rPr>
        <w:br/>
      </w:r>
      <w:bookmarkEnd w:id="33"/>
      <w:bookmarkEnd w:id="34"/>
      <w:bookmarkEnd w:id="35"/>
      <w:bookmarkEnd w:id="36"/>
      <w:bookmarkEnd w:id="37"/>
      <w:bookmarkEnd w:id="38"/>
      <w:bookmarkEnd w:id="39"/>
      <w:bookmarkEnd w:id="40"/>
    </w:p>
    <w:p w14:paraId="6CAECB47" w14:textId="0F2DF578" w:rsidR="00570AFD" w:rsidRPr="00570AFD" w:rsidRDefault="00570AFD" w:rsidP="00930724">
      <w:pPr>
        <w:adjustRightInd w:val="0"/>
        <w:snapToGrid w:val="0"/>
        <w:spacing w:after="0"/>
        <w:rPr>
          <w:b/>
          <w:lang w:eastAsia="zh-CN"/>
        </w:rPr>
      </w:pPr>
      <w:bookmarkStart w:id="41" w:name="OLE_LINK14"/>
      <w:bookmarkStart w:id="42" w:name="OLE_LINK51"/>
      <w:bookmarkStart w:id="43" w:name="OLE_LINK27"/>
      <w:bookmarkStart w:id="44" w:name="OLE_LINK30"/>
      <w:bookmarkStart w:id="45" w:name="OLE_LINK376"/>
      <w:bookmarkStart w:id="46" w:name="OLE_LINK35"/>
      <w:bookmarkStart w:id="47" w:name="OLE_LINK64"/>
      <w:bookmarkStart w:id="48" w:name="OLE_LINK616"/>
      <w:bookmarkStart w:id="49" w:name="OLE_LINK141"/>
      <w:r w:rsidRPr="00570AFD">
        <w:rPr>
          <w:b/>
          <w:lang w:eastAsia="zh-CN"/>
        </w:rPr>
        <w:t xml:space="preserve">Received: </w:t>
      </w:r>
      <w:r>
        <w:rPr>
          <w:lang w:eastAsia="zh-CN"/>
        </w:rPr>
        <w:t>October</w:t>
      </w:r>
      <w:r w:rsidRPr="00570AFD">
        <w:rPr>
          <w:rFonts w:eastAsia="等线"/>
          <w:lang w:eastAsia="zh-CN"/>
        </w:rPr>
        <w:t xml:space="preserve"> </w:t>
      </w:r>
      <w:r>
        <w:rPr>
          <w:rFonts w:eastAsia="等线"/>
          <w:lang w:eastAsia="zh-CN"/>
        </w:rPr>
        <w:t>4</w:t>
      </w:r>
      <w:r w:rsidRPr="00570AFD">
        <w:rPr>
          <w:rFonts w:eastAsia="等线"/>
          <w:lang w:eastAsia="zh-CN"/>
        </w:rPr>
        <w:t>, 2019</w:t>
      </w:r>
    </w:p>
    <w:p w14:paraId="08B9482D" w14:textId="79566ADC" w:rsidR="00570AFD" w:rsidRPr="00570AFD" w:rsidRDefault="00570AFD" w:rsidP="00930724">
      <w:pPr>
        <w:adjustRightInd w:val="0"/>
        <w:snapToGrid w:val="0"/>
        <w:spacing w:after="0"/>
        <w:rPr>
          <w:rFonts w:eastAsia="等线"/>
          <w:b/>
          <w:lang w:eastAsia="zh-CN"/>
        </w:rPr>
      </w:pPr>
      <w:r w:rsidRPr="00570AFD">
        <w:rPr>
          <w:b/>
          <w:lang w:eastAsia="zh-CN"/>
        </w:rPr>
        <w:t>Peer-review started:</w:t>
      </w:r>
      <w:r w:rsidRPr="00570AFD">
        <w:rPr>
          <w:rFonts w:eastAsia="等线"/>
          <w:b/>
          <w:lang w:eastAsia="zh-CN"/>
        </w:rPr>
        <w:t xml:space="preserve"> </w:t>
      </w:r>
      <w:r w:rsidRPr="00570AFD">
        <w:rPr>
          <w:lang w:eastAsia="zh-CN"/>
        </w:rPr>
        <w:t>October 4</w:t>
      </w:r>
      <w:r w:rsidRPr="00570AFD">
        <w:rPr>
          <w:rFonts w:eastAsia="等线"/>
          <w:lang w:eastAsia="zh-CN"/>
        </w:rPr>
        <w:t>, 2019</w:t>
      </w:r>
    </w:p>
    <w:p w14:paraId="471290AF" w14:textId="11F6904C" w:rsidR="00570AFD" w:rsidRPr="00570AFD" w:rsidRDefault="00570AFD" w:rsidP="00930724">
      <w:pPr>
        <w:adjustRightInd w:val="0"/>
        <w:snapToGrid w:val="0"/>
        <w:spacing w:after="0"/>
        <w:rPr>
          <w:rFonts w:eastAsia="等线"/>
          <w:b/>
          <w:lang w:eastAsia="zh-CN"/>
        </w:rPr>
      </w:pPr>
      <w:r w:rsidRPr="00570AFD">
        <w:rPr>
          <w:b/>
          <w:lang w:eastAsia="zh-CN"/>
        </w:rPr>
        <w:t>First decision:</w:t>
      </w:r>
      <w:r w:rsidRPr="00570AFD">
        <w:rPr>
          <w:rFonts w:eastAsia="等线"/>
          <w:b/>
          <w:lang w:eastAsia="zh-CN"/>
        </w:rPr>
        <w:t xml:space="preserve"> </w:t>
      </w:r>
      <w:r>
        <w:rPr>
          <w:lang w:eastAsia="zh-CN"/>
        </w:rPr>
        <w:t>November</w:t>
      </w:r>
      <w:r w:rsidRPr="00570AFD">
        <w:rPr>
          <w:rFonts w:eastAsia="等线"/>
          <w:lang w:eastAsia="zh-CN"/>
        </w:rPr>
        <w:t xml:space="preserve"> </w:t>
      </w:r>
      <w:r>
        <w:rPr>
          <w:rFonts w:eastAsia="等线"/>
          <w:lang w:eastAsia="zh-CN"/>
        </w:rPr>
        <w:t>4</w:t>
      </w:r>
      <w:r w:rsidRPr="00570AFD">
        <w:rPr>
          <w:rFonts w:eastAsia="等线"/>
          <w:lang w:eastAsia="zh-CN"/>
        </w:rPr>
        <w:t>, 2019</w:t>
      </w:r>
    </w:p>
    <w:p w14:paraId="2E45551A" w14:textId="3DED2120" w:rsidR="00570AFD" w:rsidRPr="00570AFD" w:rsidRDefault="00570AFD" w:rsidP="00930724">
      <w:pPr>
        <w:adjustRightInd w:val="0"/>
        <w:snapToGrid w:val="0"/>
        <w:spacing w:after="0"/>
        <w:rPr>
          <w:b/>
          <w:lang w:eastAsia="zh-CN"/>
        </w:rPr>
      </w:pPr>
      <w:r w:rsidRPr="00570AFD">
        <w:rPr>
          <w:b/>
          <w:lang w:eastAsia="zh-CN"/>
        </w:rPr>
        <w:t xml:space="preserve">Revised: </w:t>
      </w:r>
      <w:r>
        <w:rPr>
          <w:lang w:eastAsia="zh-CN"/>
        </w:rPr>
        <w:t>November</w:t>
      </w:r>
      <w:r w:rsidRPr="00570AFD">
        <w:rPr>
          <w:rFonts w:eastAsia="等线"/>
          <w:lang w:eastAsia="zh-CN"/>
        </w:rPr>
        <w:t xml:space="preserve"> </w:t>
      </w:r>
      <w:r>
        <w:rPr>
          <w:rFonts w:eastAsia="等线"/>
          <w:lang w:eastAsia="zh-CN"/>
        </w:rPr>
        <w:t>8</w:t>
      </w:r>
      <w:r w:rsidRPr="00570AFD">
        <w:rPr>
          <w:lang w:eastAsia="zh-CN"/>
        </w:rPr>
        <w:t>, 2019</w:t>
      </w:r>
    </w:p>
    <w:p w14:paraId="34DEA3E2" w14:textId="0F63822E" w:rsidR="00570AFD" w:rsidRPr="00570AFD" w:rsidRDefault="00570AFD" w:rsidP="00930724">
      <w:pPr>
        <w:adjustRightInd w:val="0"/>
        <w:snapToGrid w:val="0"/>
        <w:spacing w:after="0"/>
        <w:rPr>
          <w:b/>
          <w:lang w:eastAsia="zh-CN"/>
        </w:rPr>
      </w:pPr>
      <w:r w:rsidRPr="00570AFD">
        <w:rPr>
          <w:b/>
          <w:lang w:eastAsia="zh-CN"/>
        </w:rPr>
        <w:t>Accepted:</w:t>
      </w:r>
      <w:r w:rsidR="00971EC4" w:rsidRPr="00971EC4">
        <w:t xml:space="preserve"> </w:t>
      </w:r>
      <w:r w:rsidR="00971EC4" w:rsidRPr="00971EC4">
        <w:rPr>
          <w:lang w:eastAsia="zh-CN"/>
        </w:rPr>
        <w:t>November 16, 2019</w:t>
      </w:r>
      <w:r w:rsidRPr="00971EC4">
        <w:rPr>
          <w:lang w:eastAsia="zh-CN"/>
        </w:rPr>
        <w:t xml:space="preserve"> </w:t>
      </w:r>
    </w:p>
    <w:p w14:paraId="5C41DBFB" w14:textId="62A58DD6" w:rsidR="00570AFD" w:rsidRPr="00570AFD" w:rsidRDefault="00570AFD" w:rsidP="00930724">
      <w:pPr>
        <w:adjustRightInd w:val="0"/>
        <w:snapToGrid w:val="0"/>
        <w:spacing w:after="0"/>
        <w:rPr>
          <w:b/>
          <w:lang w:eastAsia="zh-CN"/>
        </w:rPr>
      </w:pPr>
      <w:r w:rsidRPr="00570AFD">
        <w:rPr>
          <w:b/>
          <w:lang w:eastAsia="zh-CN"/>
        </w:rPr>
        <w:t>Article in press:</w:t>
      </w:r>
      <w:r w:rsidR="00897DF3">
        <w:rPr>
          <w:rFonts w:hint="eastAsia"/>
          <w:b/>
          <w:lang w:eastAsia="zh-CN"/>
        </w:rPr>
        <w:t xml:space="preserve"> </w:t>
      </w:r>
      <w:r w:rsidR="00897DF3" w:rsidRPr="00897DF3">
        <w:rPr>
          <w:lang w:eastAsia="zh-CN"/>
        </w:rPr>
        <w:t>November 16, 2019</w:t>
      </w:r>
    </w:p>
    <w:p w14:paraId="65A125F1" w14:textId="5C6ADA79" w:rsidR="00570AFD" w:rsidRPr="00570AFD" w:rsidRDefault="00570AFD" w:rsidP="00930724">
      <w:pPr>
        <w:snapToGrid w:val="0"/>
        <w:spacing w:after="0"/>
        <w:rPr>
          <w:color w:val="000000"/>
          <w:lang w:eastAsia="zh-CN"/>
        </w:rPr>
      </w:pPr>
      <w:r w:rsidRPr="00570AFD">
        <w:rPr>
          <w:b/>
          <w:lang w:eastAsia="zh-CN"/>
        </w:rPr>
        <w:t>Published online:</w:t>
      </w:r>
      <w:bookmarkEnd w:id="41"/>
      <w:bookmarkEnd w:id="42"/>
      <w:bookmarkEnd w:id="43"/>
      <w:r w:rsidR="00897DF3">
        <w:rPr>
          <w:rFonts w:hint="eastAsia"/>
          <w:b/>
          <w:lang w:eastAsia="zh-CN"/>
        </w:rPr>
        <w:t xml:space="preserve"> </w:t>
      </w:r>
      <w:r w:rsidR="00897DF3" w:rsidRPr="00897DF3">
        <w:rPr>
          <w:lang w:eastAsia="zh-CN"/>
        </w:rPr>
        <w:t>November 28</w:t>
      </w:r>
      <w:proofErr w:type="gramStart"/>
      <w:r w:rsidR="00897DF3" w:rsidRPr="00897DF3">
        <w:rPr>
          <w:lang w:eastAsia="zh-CN"/>
        </w:rPr>
        <w:t>,2019</w:t>
      </w:r>
      <w:proofErr w:type="gramEnd"/>
    </w:p>
    <w:bookmarkEnd w:id="44"/>
    <w:bookmarkEnd w:id="45"/>
    <w:bookmarkEnd w:id="46"/>
    <w:bookmarkEnd w:id="47"/>
    <w:bookmarkEnd w:id="48"/>
    <w:bookmarkEnd w:id="49"/>
    <w:p w14:paraId="1C17925D" w14:textId="77777777" w:rsidR="00570AFD" w:rsidRPr="00570AFD" w:rsidRDefault="00570AFD" w:rsidP="00930724">
      <w:pPr>
        <w:pStyle w:val="10"/>
        <w:adjustRightInd w:val="0"/>
        <w:snapToGrid w:val="0"/>
        <w:spacing w:line="360" w:lineRule="auto"/>
        <w:jc w:val="both"/>
        <w:rPr>
          <w:rFonts w:ascii="Book Antiqua" w:hAnsi="Book Antiqua" w:cs="Times New Roman"/>
          <w:b/>
          <w:bCs/>
          <w:color w:val="auto"/>
          <w:sz w:val="24"/>
          <w:szCs w:val="24"/>
          <w:lang w:val="en-US" w:eastAsia="zh-CN"/>
        </w:rPr>
      </w:pPr>
    </w:p>
    <w:p w14:paraId="56188933" w14:textId="77777777" w:rsidR="00346EFB" w:rsidRPr="00AF0083" w:rsidRDefault="00346EFB" w:rsidP="00930724">
      <w:pPr>
        <w:adjustRightInd w:val="0"/>
        <w:snapToGrid w:val="0"/>
        <w:spacing w:after="0"/>
      </w:pPr>
      <w:r w:rsidRPr="00AF0083">
        <w:br w:type="page"/>
      </w:r>
    </w:p>
    <w:p w14:paraId="4E14E949" w14:textId="77777777" w:rsidR="00851092" w:rsidRPr="00AF0083" w:rsidRDefault="00341474" w:rsidP="00930724">
      <w:pPr>
        <w:adjustRightInd w:val="0"/>
        <w:snapToGrid w:val="0"/>
        <w:spacing w:after="0"/>
      </w:pPr>
      <w:r w:rsidRPr="00AF0083">
        <w:rPr>
          <w:b/>
        </w:rPr>
        <w:lastRenderedPageBreak/>
        <w:t>Abstract</w:t>
      </w:r>
    </w:p>
    <w:p w14:paraId="134682D8" w14:textId="1EDB4FD8" w:rsidR="008778B2" w:rsidRPr="00D124AA" w:rsidRDefault="00D124AA" w:rsidP="00930724">
      <w:pPr>
        <w:adjustRightInd w:val="0"/>
        <w:snapToGrid w:val="0"/>
        <w:spacing w:after="0"/>
        <w:rPr>
          <w:b/>
          <w:bCs/>
          <w:i/>
          <w:iCs/>
        </w:rPr>
      </w:pPr>
      <w:r w:rsidRPr="00D124AA">
        <w:rPr>
          <w:b/>
          <w:bCs/>
          <w:i/>
          <w:iCs/>
        </w:rPr>
        <w:t xml:space="preserve">BACKGROUND </w:t>
      </w:r>
    </w:p>
    <w:p w14:paraId="13164C79" w14:textId="5E92CBD6" w:rsidR="007C1BC4" w:rsidRDefault="007F427C" w:rsidP="00930724">
      <w:pPr>
        <w:adjustRightInd w:val="0"/>
        <w:snapToGrid w:val="0"/>
        <w:spacing w:after="0"/>
      </w:pPr>
      <w:r w:rsidRPr="00AF0083">
        <w:t>It has been suggested that chronic pancreatitis</w:t>
      </w:r>
      <w:r w:rsidR="00EA3A79" w:rsidRPr="00AF0083">
        <w:t xml:space="preserve"> (CP)</w:t>
      </w:r>
      <w:r w:rsidRPr="00AF0083">
        <w:t xml:space="preserve"> may be an independent risk factor for development of cardiovascular disease</w:t>
      </w:r>
      <w:r w:rsidR="00C84A62" w:rsidRPr="00AF0083">
        <w:t xml:space="preserve"> (CVD)</w:t>
      </w:r>
      <w:r w:rsidRPr="00AF0083">
        <w:t xml:space="preserve">. At the same </w:t>
      </w:r>
      <w:r w:rsidR="00A82B63" w:rsidRPr="00AF0083">
        <w:t>time,</w:t>
      </w:r>
      <w:r w:rsidRPr="00AF0083">
        <w:t xml:space="preserve"> it seems that c</w:t>
      </w:r>
      <w:r w:rsidR="00CC4475" w:rsidRPr="00AF0083">
        <w:t>ongestive</w:t>
      </w:r>
      <w:r w:rsidRPr="00AF0083">
        <w:t xml:space="preserve"> heart failure</w:t>
      </w:r>
      <w:r w:rsidR="00FD0D0E" w:rsidRPr="00AF0083">
        <w:t xml:space="preserve"> (CHF)</w:t>
      </w:r>
      <w:r w:rsidR="00EE25EA" w:rsidRPr="00AF0083">
        <w:t xml:space="preserve"> </w:t>
      </w:r>
      <w:r w:rsidRPr="00AF0083">
        <w:t xml:space="preserve">and </w:t>
      </w:r>
      <w:r w:rsidR="00EA3A79" w:rsidRPr="00AF0083">
        <w:t xml:space="preserve">CP </w:t>
      </w:r>
      <w:r w:rsidR="00671410" w:rsidRPr="00AF0083">
        <w:t>share the responsibility for the development of</w:t>
      </w:r>
      <w:r w:rsidRPr="00AF0083">
        <w:t xml:space="preserve"> important clinical conditions </w:t>
      </w:r>
      <w:r w:rsidR="00671410" w:rsidRPr="00AF0083">
        <w:t>such</w:t>
      </w:r>
      <w:r w:rsidRPr="00AF0083">
        <w:t xml:space="preserve"> </w:t>
      </w:r>
      <w:r w:rsidR="006855DE" w:rsidRPr="00AF0083">
        <w:t xml:space="preserve">as </w:t>
      </w:r>
      <w:r w:rsidRPr="00AF0083">
        <w:t>sarcope</w:t>
      </w:r>
      <w:r w:rsidR="00671410" w:rsidRPr="00AF0083">
        <w:t>nia, cachexia and malnutrition due to development of cardiac cachexia and pancreatic exocrine insufficiency</w:t>
      </w:r>
      <w:r w:rsidR="00C84A62" w:rsidRPr="00AF0083">
        <w:t xml:space="preserve"> (PEI)</w:t>
      </w:r>
      <w:r w:rsidR="00671410" w:rsidRPr="00AF0083">
        <w:t xml:space="preserve">, respectively. </w:t>
      </w:r>
    </w:p>
    <w:p w14:paraId="40A2BDB0" w14:textId="77777777" w:rsidR="00D124AA" w:rsidRPr="00AF0083" w:rsidRDefault="00D124AA" w:rsidP="00930724">
      <w:pPr>
        <w:adjustRightInd w:val="0"/>
        <w:snapToGrid w:val="0"/>
        <w:spacing w:after="0"/>
      </w:pPr>
    </w:p>
    <w:p w14:paraId="598073AE" w14:textId="33CAF6FB" w:rsidR="006C7504" w:rsidRPr="00D124AA" w:rsidRDefault="00D124AA" w:rsidP="00930724">
      <w:pPr>
        <w:adjustRightInd w:val="0"/>
        <w:snapToGrid w:val="0"/>
        <w:spacing w:after="0"/>
        <w:rPr>
          <w:b/>
          <w:bCs/>
          <w:i/>
          <w:iCs/>
        </w:rPr>
      </w:pPr>
      <w:r w:rsidRPr="00D124AA">
        <w:rPr>
          <w:b/>
          <w:bCs/>
          <w:i/>
          <w:iCs/>
        </w:rPr>
        <w:t>AIM</w:t>
      </w:r>
    </w:p>
    <w:p w14:paraId="2FE2BD1E" w14:textId="0C71DC38" w:rsidR="007F427C" w:rsidRDefault="00910649" w:rsidP="00930724">
      <w:pPr>
        <w:adjustRightInd w:val="0"/>
        <w:snapToGrid w:val="0"/>
        <w:spacing w:after="0"/>
      </w:pPr>
      <w:r w:rsidRPr="00AF0083">
        <w:t>To explore</w:t>
      </w:r>
      <w:r w:rsidR="007F427C" w:rsidRPr="00AF0083">
        <w:t xml:space="preserve"> the evidence </w:t>
      </w:r>
      <w:r w:rsidR="001C0D25" w:rsidRPr="00AF0083">
        <w:t>regarding</w:t>
      </w:r>
      <w:r w:rsidR="007F427C" w:rsidRPr="00AF0083">
        <w:t xml:space="preserve"> the association of </w:t>
      </w:r>
      <w:r w:rsidR="00EA3A79" w:rsidRPr="00AF0083">
        <w:t xml:space="preserve">CP </w:t>
      </w:r>
      <w:r w:rsidR="001C0D25" w:rsidRPr="00AF0083">
        <w:t>and heart disease, more specifically CVD and CHF</w:t>
      </w:r>
      <w:r w:rsidR="007F427C" w:rsidRPr="00AF0083">
        <w:t xml:space="preserve">. </w:t>
      </w:r>
    </w:p>
    <w:p w14:paraId="071A0C71" w14:textId="77777777" w:rsidR="00D124AA" w:rsidRPr="00AF0083" w:rsidRDefault="00D124AA" w:rsidP="00930724">
      <w:pPr>
        <w:adjustRightInd w:val="0"/>
        <w:snapToGrid w:val="0"/>
        <w:spacing w:after="0"/>
      </w:pPr>
    </w:p>
    <w:p w14:paraId="287DF8BF" w14:textId="1B63282F" w:rsidR="006C7504" w:rsidRPr="00D124AA" w:rsidRDefault="00D124AA" w:rsidP="00930724">
      <w:pPr>
        <w:adjustRightInd w:val="0"/>
        <w:snapToGrid w:val="0"/>
        <w:spacing w:after="0"/>
        <w:rPr>
          <w:b/>
          <w:bCs/>
          <w:i/>
          <w:iCs/>
        </w:rPr>
      </w:pPr>
      <w:r w:rsidRPr="00D124AA">
        <w:rPr>
          <w:b/>
          <w:bCs/>
          <w:i/>
          <w:iCs/>
        </w:rPr>
        <w:t>METHODS</w:t>
      </w:r>
    </w:p>
    <w:p w14:paraId="14A1D0B9" w14:textId="18E12646" w:rsidR="00671410" w:rsidRPr="00AF0083" w:rsidRDefault="00A37A4C" w:rsidP="00930724">
      <w:pPr>
        <w:adjustRightInd w:val="0"/>
        <w:snapToGrid w:val="0"/>
        <w:spacing w:after="0"/>
      </w:pPr>
      <w:r w:rsidRPr="00AF0083">
        <w:t xml:space="preserve">A systematic search of MEDLINE, Web of Science and Google Scholar was performed by two </w:t>
      </w:r>
      <w:r w:rsidR="006855DE" w:rsidRPr="00AF0083">
        <w:t>independent</w:t>
      </w:r>
      <w:r w:rsidRPr="00AF0083">
        <w:t xml:space="preserve"> investigators to identify eligible studies where the connection </w:t>
      </w:r>
      <w:r w:rsidR="006855DE" w:rsidRPr="00AF0083">
        <w:t xml:space="preserve">between CP </w:t>
      </w:r>
      <w:r w:rsidRPr="00AF0083">
        <w:t xml:space="preserve">and </w:t>
      </w:r>
      <w:r w:rsidR="006F030A" w:rsidRPr="006F030A">
        <w:t>CVD</w:t>
      </w:r>
      <w:r w:rsidRPr="00AF0083">
        <w:t xml:space="preserve"> was investigated. </w:t>
      </w:r>
      <w:r w:rsidR="006855DE" w:rsidRPr="00AF0083">
        <w:t>The s</w:t>
      </w:r>
      <w:r w:rsidRPr="00AF0083">
        <w:t xml:space="preserve">earch was limited to </w:t>
      </w:r>
      <w:r w:rsidR="006855DE" w:rsidRPr="00AF0083">
        <w:t xml:space="preserve">articles in the </w:t>
      </w:r>
      <w:r w:rsidRPr="00AF0083">
        <w:t>English</w:t>
      </w:r>
      <w:r w:rsidR="006855DE" w:rsidRPr="00AF0083">
        <w:t xml:space="preserve"> </w:t>
      </w:r>
      <w:r w:rsidRPr="00AF0083">
        <w:t>language. The last search</w:t>
      </w:r>
      <w:r w:rsidR="00C84A62" w:rsidRPr="00AF0083">
        <w:t xml:space="preserve"> </w:t>
      </w:r>
      <w:r w:rsidRPr="00AF0083">
        <w:t xml:space="preserve">was run on the </w:t>
      </w:r>
      <w:r w:rsidR="006855DE" w:rsidRPr="00AF0083">
        <w:t xml:space="preserve">1st </w:t>
      </w:r>
      <w:r w:rsidRPr="00AF0083">
        <w:t>of May 2019.</w:t>
      </w:r>
      <w:r w:rsidR="00375881" w:rsidRPr="00AF0083">
        <w:t xml:space="preserve"> </w:t>
      </w:r>
      <w:r w:rsidR="00671410" w:rsidRPr="00AF0083">
        <w:t>The primary outcome</w:t>
      </w:r>
      <w:r w:rsidR="00EE25EA" w:rsidRPr="00AF0083">
        <w:t>s</w:t>
      </w:r>
      <w:r w:rsidR="00671410" w:rsidRPr="00AF0083">
        <w:t xml:space="preserve"> were:</w:t>
      </w:r>
      <w:r w:rsidR="00C84A62" w:rsidRPr="00AF0083">
        <w:t xml:space="preserve"> (</w:t>
      </w:r>
      <w:r w:rsidR="00133332">
        <w:t>1</w:t>
      </w:r>
      <w:r w:rsidR="00C84A62" w:rsidRPr="00AF0083">
        <w:t xml:space="preserve">) </w:t>
      </w:r>
      <w:r w:rsidR="00671410" w:rsidRPr="00AF0083">
        <w:t xml:space="preserve">incidence of cardiovascular </w:t>
      </w:r>
      <w:r w:rsidR="00375881" w:rsidRPr="00AF0083">
        <w:t>event</w:t>
      </w:r>
      <w:r w:rsidR="00EE25EA" w:rsidRPr="00AF0083">
        <w:t xml:space="preserve"> </w:t>
      </w:r>
      <w:r w:rsidR="0002104C">
        <w:t>[</w:t>
      </w:r>
      <w:r w:rsidR="00EE25EA" w:rsidRPr="00AF0083">
        <w:t>acute coronary syndrome</w:t>
      </w:r>
      <w:r w:rsidR="0002104C">
        <w:t xml:space="preserve"> (</w:t>
      </w:r>
      <w:bookmarkStart w:id="50" w:name="_Hlk24708743"/>
      <w:r w:rsidR="0002104C">
        <w:t>ACS</w:t>
      </w:r>
      <w:bookmarkEnd w:id="50"/>
      <w:r w:rsidR="0002104C">
        <w:t>)</w:t>
      </w:r>
      <w:r w:rsidR="00EE25EA" w:rsidRPr="00AF0083">
        <w:t>, chronic coronary disease, peripheral arterial lesions</w:t>
      </w:r>
      <w:r w:rsidR="0002104C">
        <w:t>]</w:t>
      </w:r>
      <w:r w:rsidR="00EE25EA" w:rsidRPr="00AF0083">
        <w:t xml:space="preserve"> </w:t>
      </w:r>
      <w:r w:rsidR="00671410" w:rsidRPr="00AF0083">
        <w:t xml:space="preserve">in patients with </w:t>
      </w:r>
      <w:r w:rsidR="006855DE" w:rsidRPr="00AF0083">
        <w:t xml:space="preserve">established CP; </w:t>
      </w:r>
      <w:r w:rsidR="00C84A62" w:rsidRPr="00AF0083">
        <w:t>and (</w:t>
      </w:r>
      <w:r w:rsidR="00133332">
        <w:t>2</w:t>
      </w:r>
      <w:r w:rsidR="00C84A62" w:rsidRPr="00AF0083">
        <w:t xml:space="preserve">) </w:t>
      </w:r>
      <w:r w:rsidR="00671410" w:rsidRPr="00AF0083">
        <w:t>in</w:t>
      </w:r>
      <w:r w:rsidR="00EF4241" w:rsidRPr="00AF0083">
        <w:t>cid</w:t>
      </w:r>
      <w:r w:rsidR="00671410" w:rsidRPr="00AF0083">
        <w:t xml:space="preserve">ence of </w:t>
      </w:r>
      <w:r w:rsidR="00EA3A79" w:rsidRPr="00AF0083">
        <w:t xml:space="preserve">PEI </w:t>
      </w:r>
      <w:r w:rsidR="00EE25EA" w:rsidRPr="00AF0083">
        <w:t xml:space="preserve">in patients with </w:t>
      </w:r>
      <w:r w:rsidR="00FD0D0E" w:rsidRPr="00AF0083">
        <w:t>CHF</w:t>
      </w:r>
      <w:r w:rsidR="00C84A62" w:rsidRPr="00AF0083">
        <w:t>.</w:t>
      </w:r>
    </w:p>
    <w:p w14:paraId="5301B12B" w14:textId="77777777" w:rsidR="00EE25EA" w:rsidRPr="00AF0083" w:rsidRDefault="00EE25EA" w:rsidP="00930724">
      <w:pPr>
        <w:pStyle w:val="a4"/>
        <w:adjustRightInd w:val="0"/>
        <w:snapToGrid w:val="0"/>
        <w:spacing w:after="0"/>
        <w:ind w:left="0"/>
        <w:contextualSpacing w:val="0"/>
      </w:pPr>
    </w:p>
    <w:p w14:paraId="02F69624" w14:textId="719BAA93" w:rsidR="006C7504" w:rsidRPr="00D124AA" w:rsidRDefault="00D124AA" w:rsidP="00930724">
      <w:pPr>
        <w:adjustRightInd w:val="0"/>
        <w:snapToGrid w:val="0"/>
        <w:spacing w:after="0"/>
        <w:rPr>
          <w:b/>
          <w:bCs/>
          <w:i/>
          <w:iCs/>
        </w:rPr>
      </w:pPr>
      <w:r w:rsidRPr="00D124AA">
        <w:rPr>
          <w:b/>
          <w:bCs/>
          <w:i/>
          <w:iCs/>
        </w:rPr>
        <w:t>RESULTS</w:t>
      </w:r>
    </w:p>
    <w:p w14:paraId="48EA9C8C" w14:textId="62E9E94E" w:rsidR="00107693" w:rsidRPr="00AF0083" w:rsidRDefault="001C64E5" w:rsidP="00930724">
      <w:pPr>
        <w:adjustRightInd w:val="0"/>
        <w:snapToGrid w:val="0"/>
        <w:spacing w:after="0"/>
      </w:pPr>
      <w:r w:rsidRPr="00AF0083">
        <w:t xml:space="preserve">Out of 1166 studies, only 8 were eligible for this review. Studies regarding PEI and CHF showed an important </w:t>
      </w:r>
      <w:r w:rsidR="00B66BA9" w:rsidRPr="00AF0083">
        <w:t>incidence</w:t>
      </w:r>
      <w:r w:rsidRPr="00AF0083">
        <w:t xml:space="preserve"> of PEI as well as </w:t>
      </w:r>
      <w:r w:rsidR="00107693" w:rsidRPr="00AF0083">
        <w:t xml:space="preserve">associated </w:t>
      </w:r>
      <w:r w:rsidR="00A82B63" w:rsidRPr="00AF0083">
        <w:t>malabsorption</w:t>
      </w:r>
      <w:r w:rsidRPr="00AF0083">
        <w:t xml:space="preserve"> of nutritional markers (vitamin D, selenium, phosphorus, zinc, folic acid,</w:t>
      </w:r>
      <w:r w:rsidR="00133332">
        <w:t xml:space="preserve"> and</w:t>
      </w:r>
      <w:r w:rsidRPr="00AF0083">
        <w:t xml:space="preserve"> prealbumin) in patients with CHF. However, after substitution of pancreatic enzymes, it seems that</w:t>
      </w:r>
      <w:r w:rsidR="00F52828" w:rsidRPr="00AF0083">
        <w:t>,</w:t>
      </w:r>
      <w:r w:rsidRPr="00AF0083">
        <w:t xml:space="preserve"> at </w:t>
      </w:r>
      <w:r w:rsidR="00F52828" w:rsidRPr="00AF0083">
        <w:t xml:space="preserve">least, </w:t>
      </w:r>
      <w:r w:rsidRPr="00AF0083">
        <w:t xml:space="preserve">loss of </w:t>
      </w:r>
      <w:r w:rsidR="00B66BA9" w:rsidRPr="00AF0083">
        <w:t>appetite</w:t>
      </w:r>
      <w:r w:rsidRPr="00AF0083">
        <w:t xml:space="preserve"> was attenuated. </w:t>
      </w:r>
      <w:r w:rsidR="00B66BA9" w:rsidRPr="00AF0083">
        <w:t xml:space="preserve">On the other side, studies investigating cardiovascular </w:t>
      </w:r>
      <w:r w:rsidR="00CC4475" w:rsidRPr="00AF0083">
        <w:t xml:space="preserve">events </w:t>
      </w:r>
      <w:r w:rsidR="00B66BA9" w:rsidRPr="00AF0083">
        <w:t xml:space="preserve">in patients with </w:t>
      </w:r>
      <w:r w:rsidR="00C84A62" w:rsidRPr="00AF0083">
        <w:t>CP</w:t>
      </w:r>
      <w:r w:rsidR="00B66BA9" w:rsidRPr="00AF0083">
        <w:t xml:space="preserve"> showed that</w:t>
      </w:r>
      <w:r w:rsidR="00F52828" w:rsidRPr="00AF0083">
        <w:t>,</w:t>
      </w:r>
      <w:r w:rsidR="00B66BA9" w:rsidRPr="00AF0083">
        <w:t xml:space="preserve"> in </w:t>
      </w:r>
      <w:r w:rsidR="00A26B1E" w:rsidRPr="00A26B1E">
        <w:t>CP</w:t>
      </w:r>
      <w:r w:rsidR="00107693" w:rsidRPr="00AF0083">
        <w:t xml:space="preserve"> cohort</w:t>
      </w:r>
      <w:r w:rsidR="00F52828" w:rsidRPr="00AF0083">
        <w:t>,</w:t>
      </w:r>
      <w:r w:rsidR="00B66BA9" w:rsidRPr="00AF0083">
        <w:t xml:space="preserve"> there was a </w:t>
      </w:r>
      <w:r w:rsidR="00A82B63" w:rsidRPr="00AF0083">
        <w:t>2</w:t>
      </w:r>
      <w:r w:rsidR="00F52828" w:rsidRPr="00AF0083">
        <w:t>.</w:t>
      </w:r>
      <w:r w:rsidR="00A82B63" w:rsidRPr="00AF0083">
        <w:t>5-fold</w:t>
      </w:r>
      <w:r w:rsidR="00B66BA9" w:rsidRPr="00AF0083">
        <w:t xml:space="preserve"> higher inciden</w:t>
      </w:r>
      <w:r w:rsidR="00107693" w:rsidRPr="00AF0083">
        <w:t xml:space="preserve">ce of </w:t>
      </w:r>
      <w:r w:rsidR="0002104C" w:rsidRPr="0002104C">
        <w:t>ACS</w:t>
      </w:r>
      <w:r w:rsidR="00FD0D0E" w:rsidRPr="00AF0083">
        <w:t>.</w:t>
      </w:r>
      <w:r w:rsidR="006855DE" w:rsidRPr="00AF0083">
        <w:t xml:space="preserve"> </w:t>
      </w:r>
      <w:r w:rsidR="00107693" w:rsidRPr="00AF0083">
        <w:t>In another study</w:t>
      </w:r>
      <w:r w:rsidR="00375881" w:rsidRPr="00AF0083">
        <w:t>,</w:t>
      </w:r>
      <w:r w:rsidR="00107693" w:rsidRPr="00AF0083">
        <w:t xml:space="preserve"> patients</w:t>
      </w:r>
      <w:r w:rsidR="00B66BA9" w:rsidRPr="00AF0083">
        <w:t xml:space="preserve"> with alcohol</w:t>
      </w:r>
      <w:r w:rsidR="00FD0D0E" w:rsidRPr="00AF0083">
        <w:t>–</w:t>
      </w:r>
      <w:r w:rsidR="00B66BA9" w:rsidRPr="00AF0083">
        <w:t>induced</w:t>
      </w:r>
      <w:r w:rsidR="00FD0D0E" w:rsidRPr="00AF0083">
        <w:t xml:space="preserve"> CP</w:t>
      </w:r>
      <w:r w:rsidR="00B66BA9" w:rsidRPr="00AF0083">
        <w:t xml:space="preserve"> with </w:t>
      </w:r>
      <w:r w:rsidR="00375881" w:rsidRPr="00AF0083">
        <w:t xml:space="preserve">concomitant </w:t>
      </w:r>
      <w:r w:rsidR="00CC4475" w:rsidRPr="00AF0083">
        <w:t>type 3c</w:t>
      </w:r>
      <w:r w:rsidR="00B66BA9" w:rsidRPr="00AF0083">
        <w:t xml:space="preserve"> diabetes ha</w:t>
      </w:r>
      <w:r w:rsidR="00107693" w:rsidRPr="00AF0083">
        <w:t>d</w:t>
      </w:r>
      <w:r w:rsidR="00B66BA9" w:rsidRPr="00AF0083">
        <w:t xml:space="preserve"> statistically significant </w:t>
      </w:r>
      <w:r w:rsidR="00B66BA9" w:rsidRPr="00AF0083">
        <w:lastRenderedPageBreak/>
        <w:t xml:space="preserve">higher </w:t>
      </w:r>
      <w:r w:rsidR="00107693" w:rsidRPr="00AF0083">
        <w:t>incidence</w:t>
      </w:r>
      <w:r w:rsidR="00375881" w:rsidRPr="00AF0083">
        <w:t xml:space="preserve"> of carotid atherosclerotic plaques</w:t>
      </w:r>
      <w:r w:rsidR="00B66BA9" w:rsidRPr="00AF0083">
        <w:t xml:space="preserve"> in comparison to patients with diabetes mellitus of other etiologies. </w:t>
      </w:r>
      <w:r w:rsidR="00107693" w:rsidRPr="00AF0083">
        <w:t xml:space="preserve">Earlier studies demonstrated a marked correlation between the clinical symptoms in CP and chronic coronary insufficiency. </w:t>
      </w:r>
      <w:r w:rsidR="00A82B63" w:rsidRPr="00AF0083">
        <w:t>Also,</w:t>
      </w:r>
      <w:r w:rsidR="00107693" w:rsidRPr="00AF0083">
        <w:t xml:space="preserve"> statistically significant higher incidence of arterial lesions was found </w:t>
      </w:r>
      <w:r w:rsidR="00375881" w:rsidRPr="00AF0083">
        <w:t>in</w:t>
      </w:r>
      <w:r w:rsidR="00107693" w:rsidRPr="00AF0083">
        <w:t xml:space="preserve"> patients with </w:t>
      </w:r>
      <w:r w:rsidR="00F4726A" w:rsidRPr="00AF0083">
        <w:t>CP</w:t>
      </w:r>
      <w:r w:rsidR="00505A8C" w:rsidRPr="00AF0083">
        <w:t xml:space="preserve"> </w:t>
      </w:r>
      <w:r w:rsidR="00375881" w:rsidRPr="00AF0083">
        <w:t>compared to</w:t>
      </w:r>
      <w:r w:rsidR="00107693" w:rsidRPr="00AF0083">
        <w:t xml:space="preserve"> the control group with the same ris</w:t>
      </w:r>
      <w:r w:rsidR="00375881" w:rsidRPr="00AF0083">
        <w:t>k</w:t>
      </w:r>
      <w:r w:rsidR="00107693" w:rsidRPr="00AF0083">
        <w:t xml:space="preserve"> factors for atherosclerosis (hypertension, smoking, dyslipidemia). Moreover, one recent study showed that </w:t>
      </w:r>
      <w:r w:rsidR="00FD0D0E" w:rsidRPr="00AF0083">
        <w:t xml:space="preserve">PEI </w:t>
      </w:r>
      <w:r w:rsidR="00107693" w:rsidRPr="00AF0083">
        <w:t>is significantly associated with the risk of cardiovascular events in patients with</w:t>
      </w:r>
      <w:r w:rsidR="00FD0D0E" w:rsidRPr="00AF0083">
        <w:t xml:space="preserve"> CP</w:t>
      </w:r>
      <w:r w:rsidR="00107693" w:rsidRPr="00AF0083">
        <w:t>.</w:t>
      </w:r>
    </w:p>
    <w:p w14:paraId="6B848CE9" w14:textId="77777777" w:rsidR="001C64E5" w:rsidRPr="00AF0083" w:rsidRDefault="001C64E5" w:rsidP="00930724">
      <w:pPr>
        <w:adjustRightInd w:val="0"/>
        <w:snapToGrid w:val="0"/>
        <w:spacing w:after="0"/>
      </w:pPr>
    </w:p>
    <w:p w14:paraId="571EC69F" w14:textId="394DD9BC" w:rsidR="006C7504" w:rsidRPr="00D124AA" w:rsidRDefault="00D124AA" w:rsidP="00930724">
      <w:pPr>
        <w:adjustRightInd w:val="0"/>
        <w:snapToGrid w:val="0"/>
        <w:spacing w:after="0"/>
        <w:rPr>
          <w:b/>
          <w:bCs/>
          <w:i/>
          <w:iCs/>
        </w:rPr>
      </w:pPr>
      <w:r w:rsidRPr="00D124AA">
        <w:rPr>
          <w:b/>
          <w:bCs/>
          <w:i/>
          <w:iCs/>
        </w:rPr>
        <w:t>CONCLUSION</w:t>
      </w:r>
    </w:p>
    <w:p w14:paraId="52B6A4E4" w14:textId="33A4E175" w:rsidR="007B33F1" w:rsidRPr="00AF0083" w:rsidRDefault="007B33F1" w:rsidP="00930724">
      <w:pPr>
        <w:adjustRightInd w:val="0"/>
        <w:snapToGrid w:val="0"/>
        <w:spacing w:after="0"/>
      </w:pPr>
      <w:r w:rsidRPr="00AF0083">
        <w:t>Current evidence implicate</w:t>
      </w:r>
      <w:r w:rsidR="00505A8C" w:rsidRPr="00AF0083">
        <w:t>s a</w:t>
      </w:r>
      <w:r w:rsidRPr="00AF0083">
        <w:t xml:space="preserve"> possible association between PEI and malnutrition in patient</w:t>
      </w:r>
      <w:r w:rsidR="001310C6" w:rsidRPr="00AF0083">
        <w:t>s</w:t>
      </w:r>
      <w:r w:rsidRPr="00AF0083">
        <w:t xml:space="preserve"> with CHF. Chronic pancreatic tissue hypoxic injury driven by </w:t>
      </w:r>
      <w:r w:rsidR="00FF2A5E" w:rsidRPr="00AF0083">
        <w:t xml:space="preserve">prolonged </w:t>
      </w:r>
      <w:r w:rsidR="00A82B63" w:rsidRPr="00AF0083">
        <w:t>splanchnic</w:t>
      </w:r>
      <w:r w:rsidRPr="00AF0083">
        <w:t xml:space="preserve"> hypoperfusion is likely to contribute </w:t>
      </w:r>
      <w:r w:rsidR="006855DE" w:rsidRPr="00AF0083">
        <w:t xml:space="preserve">to </w:t>
      </w:r>
      <w:r w:rsidRPr="00AF0083">
        <w:t xml:space="preserve">malnutrition and cachexia in patients with CHF. On the other </w:t>
      </w:r>
      <w:r w:rsidR="00A82B63" w:rsidRPr="00AF0083">
        <w:t>hand,</w:t>
      </w:r>
      <w:r w:rsidRPr="00AF0083">
        <w:t xml:space="preserve"> CP and PEI seem to be an independent risk factor associated with an increased risk of cardiovascular events.</w:t>
      </w:r>
    </w:p>
    <w:p w14:paraId="43E0A495" w14:textId="77777777" w:rsidR="00107693" w:rsidRPr="00AF0083" w:rsidRDefault="00107693" w:rsidP="00930724">
      <w:pPr>
        <w:adjustRightInd w:val="0"/>
        <w:snapToGrid w:val="0"/>
        <w:spacing w:after="0"/>
        <w:rPr>
          <w:b/>
        </w:rPr>
      </w:pPr>
    </w:p>
    <w:p w14:paraId="1C16B53C" w14:textId="77F6216A" w:rsidR="00341474" w:rsidRDefault="00341474" w:rsidP="00930724">
      <w:pPr>
        <w:adjustRightInd w:val="0"/>
        <w:snapToGrid w:val="0"/>
        <w:spacing w:after="0"/>
      </w:pPr>
      <w:r w:rsidRPr="00AF0083">
        <w:rPr>
          <w:b/>
        </w:rPr>
        <w:t>Key words:</w:t>
      </w:r>
      <w:r w:rsidR="00837FFD" w:rsidRPr="00AF0083">
        <w:rPr>
          <w:b/>
        </w:rPr>
        <w:t xml:space="preserve"> </w:t>
      </w:r>
      <w:r w:rsidR="00D124AA" w:rsidRPr="00AF0083">
        <w:t>C</w:t>
      </w:r>
      <w:r w:rsidR="00837FFD" w:rsidRPr="00AF0083">
        <w:t>hronic</w:t>
      </w:r>
      <w:r w:rsidR="00631068" w:rsidRPr="00AF0083">
        <w:t>;</w:t>
      </w:r>
      <w:r w:rsidR="00837FFD" w:rsidRPr="00AF0083">
        <w:t xml:space="preserve"> </w:t>
      </w:r>
      <w:r w:rsidR="00D124AA" w:rsidRPr="00AF0083">
        <w:t>P</w:t>
      </w:r>
      <w:r w:rsidR="00837FFD" w:rsidRPr="00AF0083">
        <w:t>ancreatitis</w:t>
      </w:r>
      <w:r w:rsidR="00631068" w:rsidRPr="00AF0083">
        <w:t>;</w:t>
      </w:r>
      <w:r w:rsidR="00837FFD" w:rsidRPr="00AF0083">
        <w:t xml:space="preserve"> </w:t>
      </w:r>
      <w:r w:rsidR="00D124AA" w:rsidRPr="00AF0083">
        <w:t>P</w:t>
      </w:r>
      <w:r w:rsidR="00837FFD" w:rsidRPr="00AF0083">
        <w:t>ancreatic exocrine insufficiency</w:t>
      </w:r>
      <w:r w:rsidR="00631068" w:rsidRPr="00AF0083">
        <w:t>;</w:t>
      </w:r>
      <w:r w:rsidR="00837FFD" w:rsidRPr="00AF0083">
        <w:t xml:space="preserve"> </w:t>
      </w:r>
      <w:r w:rsidR="00D124AA" w:rsidRPr="00AF0083">
        <w:t>H</w:t>
      </w:r>
      <w:r w:rsidR="00837FFD" w:rsidRPr="00AF0083">
        <w:t>eart failure</w:t>
      </w:r>
      <w:r w:rsidR="00631068" w:rsidRPr="00AF0083">
        <w:t>;</w:t>
      </w:r>
      <w:r w:rsidR="00837FFD" w:rsidRPr="00AF0083">
        <w:t xml:space="preserve"> </w:t>
      </w:r>
      <w:r w:rsidR="00D124AA" w:rsidRPr="00AF0083">
        <w:t>C</w:t>
      </w:r>
      <w:r w:rsidR="00837FFD" w:rsidRPr="00AF0083">
        <w:t>ardiovascular diseases</w:t>
      </w:r>
    </w:p>
    <w:p w14:paraId="386CDD3D" w14:textId="43703F35" w:rsidR="005E2393" w:rsidRDefault="005E2393" w:rsidP="00930724">
      <w:pPr>
        <w:adjustRightInd w:val="0"/>
        <w:snapToGrid w:val="0"/>
        <w:spacing w:after="0"/>
      </w:pPr>
    </w:p>
    <w:p w14:paraId="4435AA1F" w14:textId="18E681BD" w:rsidR="005E2393" w:rsidRPr="00AF0083" w:rsidRDefault="005E2393" w:rsidP="00930724">
      <w:pPr>
        <w:snapToGrid w:val="0"/>
        <w:spacing w:after="0"/>
        <w:rPr>
          <w:lang w:eastAsia="zh-CN"/>
        </w:rPr>
      </w:pPr>
      <w:bookmarkStart w:id="51" w:name="OLE_LINK43"/>
      <w:bookmarkStart w:id="52" w:name="OLE_LINK44"/>
      <w:bookmarkStart w:id="53" w:name="OLE_LINK67"/>
      <w:bookmarkStart w:id="54" w:name="OLE_LINK65"/>
      <w:bookmarkStart w:id="55" w:name="OLE_LINK58"/>
      <w:bookmarkStart w:id="56" w:name="OLE_LINK59"/>
      <w:bookmarkStart w:id="57" w:name="OLE_LINK24"/>
      <w:r w:rsidRPr="005E2393">
        <w:rPr>
          <w:b/>
          <w:lang w:eastAsia="zh-CN"/>
        </w:rPr>
        <w:t>© The Author(s) 201</w:t>
      </w:r>
      <w:r w:rsidRPr="005E2393">
        <w:rPr>
          <w:rFonts w:hint="eastAsia"/>
          <w:b/>
          <w:lang w:eastAsia="zh-CN"/>
        </w:rPr>
        <w:t>9</w:t>
      </w:r>
      <w:r w:rsidRPr="005E2393">
        <w:rPr>
          <w:b/>
          <w:lang w:eastAsia="zh-CN"/>
        </w:rPr>
        <w:t xml:space="preserve">. </w:t>
      </w:r>
      <w:r w:rsidRPr="005E2393">
        <w:rPr>
          <w:lang w:eastAsia="zh-CN"/>
        </w:rPr>
        <w:t xml:space="preserve">Published by </w:t>
      </w:r>
      <w:proofErr w:type="spellStart"/>
      <w:r w:rsidRPr="005E2393">
        <w:rPr>
          <w:lang w:eastAsia="zh-CN"/>
        </w:rPr>
        <w:t>Baishideng</w:t>
      </w:r>
      <w:proofErr w:type="spellEnd"/>
      <w:r w:rsidRPr="005E2393">
        <w:rPr>
          <w:lang w:eastAsia="zh-CN"/>
        </w:rPr>
        <w:t xml:space="preserve"> Publishing Group Inc. All rights reserved.</w:t>
      </w:r>
      <w:bookmarkEnd w:id="51"/>
      <w:bookmarkEnd w:id="52"/>
      <w:bookmarkEnd w:id="53"/>
      <w:bookmarkEnd w:id="54"/>
      <w:r w:rsidRPr="005E2393">
        <w:rPr>
          <w:lang w:eastAsia="zh-CN"/>
        </w:rPr>
        <w:t xml:space="preserve"> </w:t>
      </w:r>
      <w:bookmarkEnd w:id="55"/>
      <w:bookmarkEnd w:id="56"/>
      <w:bookmarkEnd w:id="57"/>
    </w:p>
    <w:p w14:paraId="2E336EC1" w14:textId="77777777" w:rsidR="000235AC" w:rsidRPr="00AF0083" w:rsidRDefault="000235AC" w:rsidP="00930724">
      <w:pPr>
        <w:adjustRightInd w:val="0"/>
        <w:snapToGrid w:val="0"/>
        <w:spacing w:after="0"/>
        <w:rPr>
          <w:b/>
        </w:rPr>
      </w:pPr>
    </w:p>
    <w:p w14:paraId="4B246D70" w14:textId="68B6F1F1" w:rsidR="00341474" w:rsidRPr="00AF0083" w:rsidRDefault="00341474" w:rsidP="00930724">
      <w:pPr>
        <w:adjustRightInd w:val="0"/>
        <w:snapToGrid w:val="0"/>
        <w:spacing w:after="0"/>
      </w:pPr>
      <w:r w:rsidRPr="00AF0083">
        <w:rPr>
          <w:b/>
        </w:rPr>
        <w:t>Core tip:</w:t>
      </w:r>
      <w:r w:rsidRPr="00AF0083">
        <w:t xml:space="preserve"> </w:t>
      </w:r>
      <w:r w:rsidR="00FF2A5E" w:rsidRPr="00AF0083">
        <w:t>This systematic review explore</w:t>
      </w:r>
      <w:r w:rsidR="000235AC" w:rsidRPr="00AF0083">
        <w:t>s</w:t>
      </w:r>
      <w:r w:rsidR="00FF2A5E" w:rsidRPr="00AF0083">
        <w:t xml:space="preserve"> the studies </w:t>
      </w:r>
      <w:r w:rsidR="00C556A6" w:rsidRPr="00AF0083">
        <w:t xml:space="preserve">regarding the </w:t>
      </w:r>
      <w:r w:rsidR="00FF2A5E" w:rsidRPr="00AF0083">
        <w:t>connecti</w:t>
      </w:r>
      <w:r w:rsidR="00910649" w:rsidRPr="00AF0083">
        <w:t xml:space="preserve">on between chronic pancreatitis (CP) </w:t>
      </w:r>
      <w:r w:rsidR="00FF2A5E" w:rsidRPr="00AF0083">
        <w:t>and cardiovascular disease</w:t>
      </w:r>
      <w:r w:rsidR="000235AC" w:rsidRPr="00AF0083">
        <w:t>,</w:t>
      </w:r>
      <w:r w:rsidR="00FF2A5E" w:rsidRPr="00AF0083">
        <w:t xml:space="preserve"> which seem</w:t>
      </w:r>
      <w:r w:rsidR="00C556A6" w:rsidRPr="00AF0083">
        <w:t>s</w:t>
      </w:r>
      <w:r w:rsidR="00FF2A5E" w:rsidRPr="00AF0083">
        <w:t xml:space="preserve"> to be a </w:t>
      </w:r>
      <w:r w:rsidR="00A82B63" w:rsidRPr="00AF0083">
        <w:t>two-way</w:t>
      </w:r>
      <w:r w:rsidR="00FF2A5E" w:rsidRPr="00AF0083">
        <w:t xml:space="preserve"> street. </w:t>
      </w:r>
      <w:r w:rsidR="00C556A6" w:rsidRPr="00AF0083">
        <w:t>On one hand</w:t>
      </w:r>
      <w:r w:rsidR="001310C6" w:rsidRPr="00AF0083">
        <w:t>,</w:t>
      </w:r>
      <w:r w:rsidR="00C556A6" w:rsidRPr="00AF0083">
        <w:t xml:space="preserve"> c</w:t>
      </w:r>
      <w:r w:rsidR="00CC4475" w:rsidRPr="00AF0083">
        <w:t>ongestive</w:t>
      </w:r>
      <w:r w:rsidR="00C556A6" w:rsidRPr="00AF0083">
        <w:t xml:space="preserve"> heart failure may </w:t>
      </w:r>
      <w:r w:rsidR="000235AC" w:rsidRPr="00AF0083">
        <w:t>aid</w:t>
      </w:r>
      <w:r w:rsidR="00C556A6" w:rsidRPr="00AF0083">
        <w:t xml:space="preserve"> to development of at least mild pancreatic exocrine </w:t>
      </w:r>
      <w:r w:rsidR="006855DE" w:rsidRPr="00AF0083">
        <w:t>insufficiency</w:t>
      </w:r>
      <w:r w:rsidR="00910649" w:rsidRPr="00AF0083">
        <w:t xml:space="preserve"> (PEI)</w:t>
      </w:r>
      <w:r w:rsidR="006855DE" w:rsidRPr="00AF0083">
        <w:t xml:space="preserve"> that,</w:t>
      </w:r>
      <w:r w:rsidR="00C556A6" w:rsidRPr="00AF0083">
        <w:t xml:space="preserve"> in return</w:t>
      </w:r>
      <w:r w:rsidR="006855DE" w:rsidRPr="00AF0083">
        <w:t>,</w:t>
      </w:r>
      <w:r w:rsidR="00C556A6" w:rsidRPr="00AF0083">
        <w:t xml:space="preserve"> contributes to development of loss of </w:t>
      </w:r>
      <w:r w:rsidR="00375881" w:rsidRPr="00AF0083">
        <w:t>appetite</w:t>
      </w:r>
      <w:r w:rsidR="00C556A6" w:rsidRPr="00AF0083">
        <w:t xml:space="preserve">, cachexia, </w:t>
      </w:r>
      <w:r w:rsidR="001310C6" w:rsidRPr="00AF0083">
        <w:t>and malnutrition</w:t>
      </w:r>
      <w:r w:rsidR="00C556A6" w:rsidRPr="00AF0083">
        <w:t xml:space="preserve"> in patients with heart failure. </w:t>
      </w:r>
      <w:r w:rsidR="000235AC" w:rsidRPr="00AF0083">
        <w:t xml:space="preserve">On the other </w:t>
      </w:r>
      <w:r w:rsidR="00A82B63" w:rsidRPr="00AF0083">
        <w:t>hand,</w:t>
      </w:r>
      <w:r w:rsidR="000235AC" w:rsidRPr="00AF0083">
        <w:t xml:space="preserve"> there is some evidence that </w:t>
      </w:r>
      <w:r w:rsidR="00910649" w:rsidRPr="00AF0083">
        <w:t>CP</w:t>
      </w:r>
      <w:r w:rsidR="000235AC" w:rsidRPr="00AF0083">
        <w:t xml:space="preserve"> with concomitant </w:t>
      </w:r>
      <w:r w:rsidR="00910649" w:rsidRPr="00AF0083">
        <w:t>PEI</w:t>
      </w:r>
      <w:r w:rsidR="000235AC" w:rsidRPr="00AF0083">
        <w:t xml:space="preserve"> may be an independent risk factor for cardiovascular events in terms of coronary disease, cerebrovascular disease and peripheral atherosclerotic plaques. </w:t>
      </w:r>
    </w:p>
    <w:p w14:paraId="4F873994" w14:textId="0499F081" w:rsidR="00611FDB" w:rsidRPr="00AF0083" w:rsidRDefault="00611FDB" w:rsidP="00930724">
      <w:pPr>
        <w:adjustRightInd w:val="0"/>
        <w:snapToGrid w:val="0"/>
        <w:spacing w:after="0"/>
      </w:pPr>
    </w:p>
    <w:p w14:paraId="2C5AF859" w14:textId="314D4199" w:rsidR="00897DF3" w:rsidRDefault="00910649" w:rsidP="00897DF3">
      <w:pPr>
        <w:adjustRightInd w:val="0"/>
        <w:snapToGrid w:val="0"/>
      </w:pPr>
      <w:bookmarkStart w:id="58" w:name="OLE_LINK95"/>
      <w:bookmarkStart w:id="59" w:name="OLE_LINK53"/>
      <w:bookmarkStart w:id="60" w:name="OLE_LINK47"/>
      <w:bookmarkStart w:id="61" w:name="OLE_LINK48"/>
      <w:bookmarkStart w:id="62" w:name="OLE_LINK289"/>
      <w:bookmarkStart w:id="63" w:name="OLE_LINK494"/>
      <w:bookmarkStart w:id="64" w:name="OLE_LINK428"/>
      <w:bookmarkStart w:id="65" w:name="OLE_LINK108"/>
      <w:bookmarkStart w:id="66" w:name="OLE_LINK109"/>
      <w:bookmarkStart w:id="67" w:name="OLE_LINK142"/>
      <w:bookmarkStart w:id="68" w:name="OLE_LINK143"/>
      <w:bookmarkStart w:id="69" w:name="OLE_LINK249"/>
      <w:bookmarkStart w:id="70" w:name="OLE_LINK256"/>
      <w:bookmarkStart w:id="71" w:name="OLE_LINK85"/>
      <w:proofErr w:type="spellStart"/>
      <w:r w:rsidRPr="00AF0083">
        <w:lastRenderedPageBreak/>
        <w:t>Nikolic</w:t>
      </w:r>
      <w:proofErr w:type="spellEnd"/>
      <w:r w:rsidRPr="00AF0083">
        <w:t xml:space="preserve"> S</w:t>
      </w:r>
      <w:bookmarkEnd w:id="58"/>
      <w:r w:rsidR="00017BFB" w:rsidRPr="00AF0083">
        <w:t xml:space="preserve">, </w:t>
      </w:r>
      <w:proofErr w:type="spellStart"/>
      <w:r w:rsidR="00017BFB" w:rsidRPr="00AF0083">
        <w:t>Dugic</w:t>
      </w:r>
      <w:proofErr w:type="spellEnd"/>
      <w:r w:rsidR="00017BFB" w:rsidRPr="00AF0083">
        <w:t xml:space="preserve"> A, Steiner C,</w:t>
      </w:r>
      <w:r w:rsidR="00017BFB" w:rsidRPr="00AF0083">
        <w:rPr>
          <w:shd w:val="clear" w:color="auto" w:fill="FFFFFF"/>
        </w:rPr>
        <w:t xml:space="preserve"> </w:t>
      </w:r>
      <w:proofErr w:type="spellStart"/>
      <w:r w:rsidR="00017BFB" w:rsidRPr="00AF0083">
        <w:rPr>
          <w:shd w:val="clear" w:color="auto" w:fill="FFFFFF"/>
        </w:rPr>
        <w:t>Tsolakis</w:t>
      </w:r>
      <w:proofErr w:type="spellEnd"/>
      <w:r w:rsidR="00017BFB" w:rsidRPr="00AF0083">
        <w:rPr>
          <w:shd w:val="clear" w:color="auto" w:fill="FFFFFF"/>
        </w:rPr>
        <w:t xml:space="preserve"> AV, </w:t>
      </w:r>
      <w:r w:rsidR="005E2393" w:rsidRPr="00AF0083">
        <w:t xml:space="preserve">Haugen </w:t>
      </w:r>
      <w:proofErr w:type="spellStart"/>
      <w:r w:rsidR="00017BFB" w:rsidRPr="00AF0083">
        <w:t>Löfman</w:t>
      </w:r>
      <w:proofErr w:type="spellEnd"/>
      <w:r w:rsidR="00017BFB" w:rsidRPr="00AF0083">
        <w:t xml:space="preserve"> IM, </w:t>
      </w:r>
      <w:proofErr w:type="spellStart"/>
      <w:r w:rsidR="00017BFB" w:rsidRPr="00AF0083">
        <w:t>Löhr</w:t>
      </w:r>
      <w:proofErr w:type="spellEnd"/>
      <w:r w:rsidR="00017BFB" w:rsidRPr="00AF0083">
        <w:t xml:space="preserve"> JM, </w:t>
      </w:r>
      <w:proofErr w:type="spellStart"/>
      <w:r w:rsidR="00017BFB" w:rsidRPr="00AF0083">
        <w:t>Vujasinovic</w:t>
      </w:r>
      <w:proofErr w:type="spellEnd"/>
      <w:r w:rsidR="00017BFB" w:rsidRPr="00AF0083">
        <w:t xml:space="preserve"> M</w:t>
      </w:r>
      <w:r w:rsidR="005E2393">
        <w:rPr>
          <w:rFonts w:hint="eastAsia"/>
          <w:lang w:eastAsia="zh-CN"/>
        </w:rPr>
        <w:t>.</w:t>
      </w:r>
      <w:r w:rsidR="00017BFB" w:rsidRPr="00AF0083">
        <w:t xml:space="preserve"> </w:t>
      </w:r>
      <w:r w:rsidR="00AE0FCD" w:rsidRPr="00AE0FCD">
        <w:t>Chronic pancreatitis and the heart disease: Still terra incognita</w:t>
      </w:r>
      <w:proofErr w:type="gramStart"/>
      <w:r w:rsidR="00AE0FCD" w:rsidRPr="00AE0FCD">
        <w:t>?</w:t>
      </w:r>
      <w:r w:rsidR="00AE0FCD">
        <w:t>.</w:t>
      </w:r>
      <w:proofErr w:type="gramEnd"/>
      <w:r w:rsidR="00346EFB" w:rsidRPr="00AF0083">
        <w:rPr>
          <w:i/>
        </w:rPr>
        <w:t xml:space="preserve"> </w:t>
      </w:r>
      <w:bookmarkStart w:id="72" w:name="OLE_LINK1105"/>
      <w:bookmarkStart w:id="73" w:name="OLE_LINK1107"/>
      <w:bookmarkEnd w:id="59"/>
      <w:r w:rsidR="00346EFB" w:rsidRPr="00AF0083">
        <w:rPr>
          <w:i/>
        </w:rPr>
        <w:t xml:space="preserve">World J </w:t>
      </w:r>
      <w:proofErr w:type="spellStart"/>
      <w:r w:rsidR="00346EFB" w:rsidRPr="00AF0083">
        <w:rPr>
          <w:i/>
        </w:rPr>
        <w:t>Gastroenterol</w:t>
      </w:r>
      <w:proofErr w:type="spellEnd"/>
      <w:r w:rsidR="00346EFB" w:rsidRPr="00AF0083">
        <w:rPr>
          <w:i/>
        </w:rPr>
        <w:t xml:space="preserve"> </w:t>
      </w:r>
      <w:bookmarkEnd w:id="60"/>
      <w:bookmarkEnd w:id="61"/>
      <w:bookmarkEnd w:id="62"/>
      <w:bookmarkEnd w:id="63"/>
      <w:bookmarkEnd w:id="64"/>
      <w:bookmarkEnd w:id="65"/>
      <w:bookmarkEnd w:id="66"/>
      <w:bookmarkEnd w:id="72"/>
      <w:bookmarkEnd w:id="73"/>
      <w:r w:rsidR="00897DF3">
        <w:t>2019</w:t>
      </w:r>
      <w:proofErr w:type="gramStart"/>
      <w:r w:rsidR="00897DF3">
        <w:t>;</w:t>
      </w:r>
      <w:proofErr w:type="gramEnd"/>
      <w:r w:rsidR="00897DF3">
        <w:t xml:space="preserve"> 25(44): </w:t>
      </w:r>
      <w:r w:rsidR="00897DF3">
        <w:rPr>
          <w:rFonts w:hint="eastAsia"/>
        </w:rPr>
        <w:t>65</w:t>
      </w:r>
      <w:r w:rsidR="00897DF3">
        <w:rPr>
          <w:rFonts w:hint="eastAsia"/>
          <w:lang w:eastAsia="zh-CN"/>
        </w:rPr>
        <w:t>61</w:t>
      </w:r>
      <w:r w:rsidR="00897DF3">
        <w:t>-</w:t>
      </w:r>
      <w:r w:rsidR="00897DF3">
        <w:rPr>
          <w:rFonts w:hint="eastAsia"/>
        </w:rPr>
        <w:t>65</w:t>
      </w:r>
      <w:r w:rsidR="00897DF3">
        <w:rPr>
          <w:rFonts w:hint="eastAsia"/>
          <w:lang w:eastAsia="zh-CN"/>
        </w:rPr>
        <w:t>70</w:t>
      </w:r>
      <w:r w:rsidR="00897DF3">
        <w:t xml:space="preserve">  </w:t>
      </w:r>
    </w:p>
    <w:p w14:paraId="38F63F1B" w14:textId="4564A793" w:rsidR="00897DF3" w:rsidRDefault="00897DF3" w:rsidP="00897DF3">
      <w:pPr>
        <w:adjustRightInd w:val="0"/>
        <w:snapToGrid w:val="0"/>
      </w:pPr>
      <w:r w:rsidRPr="003A0F77">
        <w:rPr>
          <w:b/>
        </w:rPr>
        <w:t>URL:</w:t>
      </w:r>
      <w:r>
        <w:t xml:space="preserve"> https://www.wjgnet.com/1007-9327/full/v25/i44/</w:t>
      </w:r>
      <w:r>
        <w:rPr>
          <w:rFonts w:hint="eastAsia"/>
        </w:rPr>
        <w:t>65</w:t>
      </w:r>
      <w:r>
        <w:rPr>
          <w:rFonts w:hint="eastAsia"/>
          <w:lang w:eastAsia="zh-CN"/>
        </w:rPr>
        <w:t>61</w:t>
      </w:r>
      <w:r>
        <w:t xml:space="preserve">.htm  </w:t>
      </w:r>
    </w:p>
    <w:p w14:paraId="47E04186" w14:textId="33036778" w:rsidR="00346EFB" w:rsidRDefault="00897DF3" w:rsidP="00897DF3">
      <w:pPr>
        <w:adjustRightInd w:val="0"/>
        <w:snapToGrid w:val="0"/>
        <w:spacing w:after="0"/>
        <w:rPr>
          <w:lang w:eastAsia="zh-CN"/>
        </w:rPr>
      </w:pPr>
      <w:r w:rsidRPr="003A0F77">
        <w:rPr>
          <w:b/>
        </w:rPr>
        <w:t>DOI:</w:t>
      </w:r>
      <w:r>
        <w:t xml:space="preserve"> https://dx.doi.org/10.3748/wjg.v25.i44.</w:t>
      </w:r>
      <w:r>
        <w:rPr>
          <w:rFonts w:hint="eastAsia"/>
        </w:rPr>
        <w:t>65</w:t>
      </w:r>
      <w:r>
        <w:rPr>
          <w:rFonts w:hint="eastAsia"/>
          <w:lang w:eastAsia="zh-CN"/>
        </w:rPr>
        <w:t>61</w:t>
      </w:r>
    </w:p>
    <w:p w14:paraId="20E5D506" w14:textId="77777777" w:rsidR="005E2393" w:rsidRPr="005E2393" w:rsidRDefault="005E2393" w:rsidP="00930724">
      <w:pPr>
        <w:adjustRightInd w:val="0"/>
        <w:snapToGrid w:val="0"/>
        <w:spacing w:after="0"/>
        <w:rPr>
          <w:lang w:val="sv-SE"/>
        </w:rPr>
      </w:pPr>
    </w:p>
    <w:bookmarkEnd w:id="67"/>
    <w:bookmarkEnd w:id="68"/>
    <w:bookmarkEnd w:id="69"/>
    <w:bookmarkEnd w:id="70"/>
    <w:bookmarkEnd w:id="71"/>
    <w:p w14:paraId="20AC2502" w14:textId="2654C230" w:rsidR="00346EFB" w:rsidRPr="00AF0083" w:rsidRDefault="00346EFB" w:rsidP="00930724">
      <w:pPr>
        <w:adjustRightInd w:val="0"/>
        <w:snapToGrid w:val="0"/>
        <w:spacing w:after="0"/>
      </w:pPr>
      <w:r w:rsidRPr="00AF0083">
        <w:br w:type="page"/>
      </w:r>
    </w:p>
    <w:p w14:paraId="3A759EB9" w14:textId="46C09F7D" w:rsidR="00E64DAB" w:rsidRPr="00AF0083" w:rsidRDefault="00C3000C" w:rsidP="00930724">
      <w:pPr>
        <w:pStyle w:val="2"/>
        <w:adjustRightInd w:val="0"/>
        <w:snapToGrid w:val="0"/>
        <w:jc w:val="both"/>
        <w:rPr>
          <w:color w:val="auto"/>
        </w:rPr>
      </w:pPr>
      <w:r w:rsidRPr="00AF0083">
        <w:rPr>
          <w:color w:val="auto"/>
        </w:rPr>
        <w:lastRenderedPageBreak/>
        <w:t>INTRODUCTION</w:t>
      </w:r>
    </w:p>
    <w:p w14:paraId="4D56FA78" w14:textId="4A0C6F78" w:rsidR="00610AF1" w:rsidRPr="00AF0083" w:rsidRDefault="00E64DAB" w:rsidP="00930724">
      <w:pPr>
        <w:adjustRightInd w:val="0"/>
        <w:snapToGrid w:val="0"/>
        <w:spacing w:after="0"/>
      </w:pPr>
      <w:r w:rsidRPr="00AF0083">
        <w:t xml:space="preserve">Chronic pancreatitis (CP) is a persistent inflammation of the pancreas with pathological findings of the infiltration of immune cells and the development of fibrosis. Pancreatic exocrine insufficiency (PEI), caused by impaired secretion of pancreatic digestive enzymes due to loss of intact pancreatic acinar cells, represents one of the most frequent complications of </w:t>
      </w:r>
      <w:r w:rsidR="00A26B1E" w:rsidRPr="00A26B1E">
        <w:t>CP</w:t>
      </w:r>
      <w:r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1]</w:t>
      </w:r>
      <w:r w:rsidRPr="00AF0083">
        <w:rPr>
          <w:vertAlign w:val="superscript"/>
        </w:rPr>
        <w:fldChar w:fldCharType="end"/>
      </w:r>
      <w:r w:rsidR="00C3000C" w:rsidRPr="00AF0083">
        <w:t>.</w:t>
      </w:r>
      <w:r w:rsidRPr="00AF0083">
        <w:t xml:space="preserve"> </w:t>
      </w:r>
      <w:r w:rsidR="0002104C" w:rsidRPr="0002104C">
        <w:t>Chronic</w:t>
      </w:r>
      <w:r w:rsidR="002E4C1C" w:rsidRPr="00AF0083">
        <w:t xml:space="preserve"> heart failure describes the complex clinical syndrome where the heart is incapable of maintaining a cardiac output that is adequate to meet metabolic requirement</w:t>
      </w:r>
      <w:r w:rsidR="00457114" w:rsidRPr="00AF0083">
        <w:t>s and accommodate venous return</w:t>
      </w:r>
      <w:r w:rsidR="002E4C1C" w:rsidRPr="00AF0083">
        <w:rPr>
          <w:vertAlign w:val="superscript"/>
        </w:rPr>
        <w:fldChar w:fldCharType="begin">
          <w:fldData xml:space="preserve">PEVuZE5vdGU+PENpdGU+PEF1dGhvcj5LZW1wPC9BdXRob3I+PFllYXI+MjAxMjwvWWVhcj48UmVj
TnVtPjEwMjM8L1JlY051bT48RGlzcGxheVRleHQ+PHN0eWxlIGZhY2U9InN1cGVyc2NyaXB0Ij5b
MiwgM1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UG9uaWtvd3NraTwvQXV0aG9yPjxZZWFy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C9hdXRob3JzPjwvY29u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LZW1wPC9BdXRob3I+PFllYXI+MjAxMjwvWWVhcj48UmVj
TnVtPjEwMjM8L1JlY051bT48RGlzcGxheVRleHQ+PHN0eWxlIGZhY2U9InN1cGVyc2NyaXB0Ij5b
MiwgM1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UG9uaWtvd3NraTwvQXV0aG9yPjxZZWFy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C9hdXRob3JzPjwvY29u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E4C1C" w:rsidRPr="00AF0083">
        <w:rPr>
          <w:vertAlign w:val="superscript"/>
        </w:rPr>
      </w:r>
      <w:r w:rsidR="002E4C1C" w:rsidRPr="00AF0083">
        <w:rPr>
          <w:vertAlign w:val="superscript"/>
        </w:rPr>
        <w:fldChar w:fldCharType="separate"/>
      </w:r>
      <w:r w:rsidR="00B15E5B" w:rsidRPr="00AF0083">
        <w:rPr>
          <w:noProof/>
          <w:vertAlign w:val="superscript"/>
        </w:rPr>
        <w:t>[2,3]</w:t>
      </w:r>
      <w:r w:rsidR="002E4C1C" w:rsidRPr="00AF0083">
        <w:rPr>
          <w:vertAlign w:val="superscript"/>
        </w:rPr>
        <w:fldChar w:fldCharType="end"/>
      </w:r>
      <w:r w:rsidR="00C3000C" w:rsidRPr="00AF0083">
        <w:t>.</w:t>
      </w:r>
      <w:r w:rsidR="002E4C1C" w:rsidRPr="00AF0083">
        <w:t xml:space="preserve"> </w:t>
      </w:r>
      <w:r w:rsidRPr="00AF0083">
        <w:t xml:space="preserve">There </w:t>
      </w:r>
      <w:r w:rsidR="00505A8C" w:rsidRPr="00AF0083">
        <w:t>is</w:t>
      </w:r>
      <w:r w:rsidRPr="00AF0083">
        <w:t xml:space="preserve"> evidence that CP is associated with an increased risk of cardiovascular diseases (CVD)</w:t>
      </w:r>
      <w:r w:rsidR="00EA054B" w:rsidRPr="00AF0083">
        <w:t xml:space="preserve">, </w:t>
      </w:r>
      <w:r w:rsidR="00375881" w:rsidRPr="00AF0083">
        <w:t xml:space="preserve">which </w:t>
      </w:r>
      <w:r w:rsidR="00EA054B" w:rsidRPr="00AF0083">
        <w:t>may be at least partially explained by sharing many ri</w:t>
      </w:r>
      <w:r w:rsidR="00457114" w:rsidRPr="00AF0083">
        <w:t xml:space="preserve">sk factors among these </w:t>
      </w:r>
      <w:r w:rsidR="00375881" w:rsidRPr="00AF0083">
        <w:t>patients</w:t>
      </w:r>
      <w:r w:rsidR="00EA054B" w:rsidRPr="00AF0083">
        <w:rPr>
          <w:vertAlign w:val="superscript"/>
        </w:rPr>
        <w:fldChar w:fldCharType="begin">
          <w:fldData xml:space="preserve">PEVuZE5vdGU+PENpdGU+PEF1dGhvcj5kZSBsYSBJZ2xlc2lhPC9BdXRob3I+PFllYXI+MjAxOTwv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kZSBsYSBJZ2xlc2lhPC9BdXRob3I+PFllYXI+MjAxOTwv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EA054B" w:rsidRPr="00AF0083">
        <w:rPr>
          <w:vertAlign w:val="superscript"/>
        </w:rPr>
      </w:r>
      <w:r w:rsidR="00EA054B" w:rsidRPr="00AF0083">
        <w:rPr>
          <w:vertAlign w:val="superscript"/>
        </w:rPr>
        <w:fldChar w:fldCharType="separate"/>
      </w:r>
      <w:r w:rsidR="00B15E5B" w:rsidRPr="00AF0083">
        <w:rPr>
          <w:noProof/>
          <w:vertAlign w:val="superscript"/>
        </w:rPr>
        <w:t>[4-7]</w:t>
      </w:r>
      <w:r w:rsidR="00EA054B" w:rsidRPr="00AF0083">
        <w:rPr>
          <w:vertAlign w:val="superscript"/>
        </w:rPr>
        <w:fldChar w:fldCharType="end"/>
      </w:r>
      <w:r w:rsidR="00C3000C" w:rsidRPr="00AF0083">
        <w:t>.</w:t>
      </w:r>
      <w:r w:rsidR="008B604B" w:rsidRPr="00AF0083">
        <w:t xml:space="preserve"> </w:t>
      </w:r>
      <w:r w:rsidR="00EA054B" w:rsidRPr="00AF0083">
        <w:t>Even association between CP and cereb</w:t>
      </w:r>
      <w:r w:rsidR="00457114" w:rsidRPr="00AF0083">
        <w:t xml:space="preserve">rovascular disease was </w:t>
      </w:r>
      <w:r w:rsidR="00375881" w:rsidRPr="00AF0083">
        <w:t>reported</w:t>
      </w:r>
      <w:r w:rsidR="00EA054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EA054B" w:rsidRPr="00AF0083">
        <w:rPr>
          <w:vertAlign w:val="superscript"/>
        </w:rPr>
      </w:r>
      <w:r w:rsidR="00EA054B" w:rsidRPr="00AF0083">
        <w:rPr>
          <w:vertAlign w:val="superscript"/>
        </w:rPr>
        <w:fldChar w:fldCharType="separate"/>
      </w:r>
      <w:r w:rsidR="00B15E5B" w:rsidRPr="00AF0083">
        <w:rPr>
          <w:noProof/>
          <w:vertAlign w:val="superscript"/>
        </w:rPr>
        <w:t>[8]</w:t>
      </w:r>
      <w:r w:rsidR="00EA054B" w:rsidRPr="00AF0083">
        <w:rPr>
          <w:vertAlign w:val="superscript"/>
        </w:rPr>
        <w:fldChar w:fldCharType="end"/>
      </w:r>
      <w:r w:rsidR="00C3000C" w:rsidRPr="00AF0083">
        <w:t>.</w:t>
      </w:r>
      <w:r w:rsidR="008B604B" w:rsidRPr="00AF0083">
        <w:t xml:space="preserve"> </w:t>
      </w:r>
      <w:r w:rsidR="002E4C1C" w:rsidRPr="00AF0083">
        <w:t xml:space="preserve">There is </w:t>
      </w:r>
      <w:r w:rsidR="00EA054B" w:rsidRPr="00AF0083">
        <w:t xml:space="preserve">increasing evidence for the involvement of the gastrointestinal (GI) system in </w:t>
      </w:r>
      <w:r w:rsidR="0002104C" w:rsidRPr="00AF0083">
        <w:t xml:space="preserve">congestive heart failure </w:t>
      </w:r>
      <w:r w:rsidR="0002104C">
        <w:t>(</w:t>
      </w:r>
      <w:r w:rsidR="002E4C1C" w:rsidRPr="00AF0083">
        <w:t>CHF</w:t>
      </w:r>
      <w:r w:rsidR="0002104C">
        <w:t>)</w:t>
      </w:r>
      <w:r w:rsidR="00EA054B" w:rsidRPr="00AF0083">
        <w:rPr>
          <w:vertAlign w:val="superscript"/>
        </w:rPr>
        <w:fldChar w:fldCharType="begin"/>
      </w:r>
      <w:r w:rsidR="00B15E5B" w:rsidRPr="00AF0083">
        <w:rPr>
          <w:vertAlign w:val="superscript"/>
        </w:rPr>
        <w:instrText xml:space="preserve"> ADDIN EN.CITE &lt;EndNote&gt;&lt;Cite&gt;&lt;Author&gt;Krack&lt;/Author&gt;&lt;Year&gt;2005&lt;/Year&gt;&lt;RecNum&gt;1027&lt;/RecNum&gt;&lt;DisplayText&gt;&lt;style face="superscript"&gt;[9]&lt;/style&gt;&lt;/DisplayText&gt;&lt;record&gt;&lt;rec-number&gt;1027&lt;/rec-number&gt;&lt;foreign-keys&gt;&lt;key app="EN" db-id="pfz29dvem552zxexe5bpwv5gevtsax0dzwd0" timestamp="1566111803"&gt;1027&lt;/key&gt;&lt;/foreign-keys&gt;&lt;ref-type name="Journal Article"&gt;17&lt;/ref-type&gt;&lt;contributors&gt;&lt;authors&gt;&lt;author&gt;Krack, A.&lt;/author&gt;&lt;author&gt;Sharma, R.&lt;/author&gt;&lt;author&gt;Figulla, H. R.&lt;/author&gt;&lt;author&gt;Anker, S. D.&lt;/author&gt;&lt;/authors&gt;&lt;/contributors&gt;&lt;auth-address&gt;Clinical Cardiology, NHLI, Imperial College School of Medicine, London, UK. andreas.krack@med.uni-jena.de&lt;/auth-address&gt;&lt;titles&gt;&lt;title&gt;The importance of the gastrointestinal system in the pathogenesis of heart failure&lt;/title&gt;&lt;secondary-title&gt;Eur Heart J&lt;/secondary-title&gt;&lt;alt-title&gt;European heart journal&lt;/alt-title&gt;&lt;/titles&gt;&lt;pages&gt;2368-74&lt;/pages&gt;&lt;volume&gt;26&lt;/volume&gt;&lt;number&gt;22&lt;/number&gt;&lt;edition&gt;2005/06/28&lt;/edition&gt;&lt;keywords&gt;&lt;keyword&gt;Bacterial Translocation&lt;/keyword&gt;&lt;keyword&gt;Chronic Disease&lt;/keyword&gt;&lt;keyword&gt;Endotoxins/physiology&lt;/keyword&gt;&lt;keyword&gt;Exercise/physiology&lt;/keyword&gt;&lt;keyword&gt;Forecasting&lt;/keyword&gt;&lt;keyword&gt;Gastrointestinal Diseases/*complications&lt;/keyword&gt;&lt;keyword&gt;Gastrointestinal Tract/*blood supply&lt;/keyword&gt;&lt;keyword&gt;Heart Failure/*etiology&lt;/keyword&gt;&lt;keyword&gt;Humans&lt;/keyword&gt;&lt;/keywords&gt;&lt;dates&gt;&lt;year&gt;2005&lt;/year&gt;&lt;pub-dates&gt;&lt;date&gt;Nov&lt;/date&gt;&lt;/pub-dates&gt;&lt;/dates&gt;&lt;isbn&gt;0195-668X (Print)&amp;#xD;0195-668x&lt;/isbn&gt;&lt;accession-num&gt;15980032&lt;/accession-num&gt;&lt;urls&gt;&lt;/urls&gt;&lt;electronic-resource-num&gt;10.1093/eurheartj/ehi389&lt;/electronic-resource-num&gt;&lt;remote-database-provider&gt;NLM&lt;/remote-database-provider&gt;&lt;language&gt;eng&lt;/language&gt;&lt;/record&gt;&lt;/Cite&gt;&lt;/EndNote&gt;</w:instrText>
      </w:r>
      <w:r w:rsidR="00EA054B" w:rsidRPr="00AF0083">
        <w:rPr>
          <w:vertAlign w:val="superscript"/>
        </w:rPr>
        <w:fldChar w:fldCharType="separate"/>
      </w:r>
      <w:r w:rsidR="00B15E5B" w:rsidRPr="00AF0083">
        <w:rPr>
          <w:noProof/>
          <w:vertAlign w:val="superscript"/>
        </w:rPr>
        <w:t>[9]</w:t>
      </w:r>
      <w:r w:rsidR="00EA054B" w:rsidRPr="00AF0083">
        <w:rPr>
          <w:vertAlign w:val="superscript"/>
        </w:rPr>
        <w:fldChar w:fldCharType="end"/>
      </w:r>
      <w:r w:rsidR="00C3000C" w:rsidRPr="00AF0083">
        <w:t>.</w:t>
      </w:r>
      <w:r w:rsidR="008B604B" w:rsidRPr="00AF0083">
        <w:t xml:space="preserve"> </w:t>
      </w:r>
      <w:r w:rsidR="002E4C1C" w:rsidRPr="00AF0083">
        <w:t xml:space="preserve">Furthermore, patients with CP and CHF share </w:t>
      </w:r>
      <w:r w:rsidR="008B604B" w:rsidRPr="00AF0083">
        <w:t xml:space="preserve">two other </w:t>
      </w:r>
      <w:r w:rsidR="002E4C1C" w:rsidRPr="00AF0083">
        <w:t>very important clinical cond</w:t>
      </w:r>
      <w:r w:rsidR="00457114" w:rsidRPr="00AF0083">
        <w:t>itions: sarcopenia and cachexia</w:t>
      </w:r>
      <w:r w:rsidR="00DC0C62" w:rsidRPr="00AF0083">
        <w:rPr>
          <w:vertAlign w:val="superscript"/>
        </w:rPr>
        <w:fldChar w:fldCharType="begin">
          <w:fldData xml:space="preserve">PEVuZE5vdGU+PENpdGU+PEF1dGhvcj5TYWl0b2g8L0F1dGhvcj48WWVhcj4yMDE2PC9ZZWFyPjxS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7IERlcGFydG1lbnQgb2YgQ2xpbmljYWwgTWVkaWNp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FnZXM+MzUzLTk8L3BhZ2VzPjx2b2x1bWU+Njwvdm9sdW1lPjxudW1iZXI+MzwvbnVtYmVyPjxl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</w:fldData>
        </w:fldChar>
      </w:r>
      <w:r w:rsidR="00DC0C62" w:rsidRPr="00AF0083">
        <w:rPr>
          <w:vertAlign w:val="superscript"/>
        </w:rPr>
        <w:instrText xml:space="preserve"> ADDIN EN.CITE </w:instrText>
      </w:r>
      <w:r w:rsidR="00DC0C62" w:rsidRPr="00AF0083">
        <w:rPr>
          <w:vertAlign w:val="superscript"/>
        </w:rPr>
        <w:fldChar w:fldCharType="begin">
          <w:fldData xml:space="preserve">PEVuZE5vdGU+PENpdGU+PEF1dGhvcj5TYWl0b2g8L0F1dGhvcj48WWVhcj4yMDE2PC9ZZWFyPjxS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7IERlcGFydG1lbnQgb2YgQ2xpbmljYWwgTWVkaWNp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FnZXM+MzUzLTk8L3BhZ2VzPjx2b2x1bWU+Njwvdm9sdW1lPjxudW1iZXI+MzwvbnVtYmVyPjxl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</w:fldData>
        </w:fldChar>
      </w:r>
      <w:r w:rsidR="00DC0C62" w:rsidRPr="00AF0083">
        <w:rPr>
          <w:vertAlign w:val="superscript"/>
        </w:rPr>
        <w:instrText xml:space="preserve"> ADDIN EN.CITE.DATA </w:instrText>
      </w:r>
      <w:r w:rsidR="00DC0C62" w:rsidRPr="00AF0083">
        <w:rPr>
          <w:vertAlign w:val="superscript"/>
        </w:rPr>
      </w:r>
      <w:r w:rsidR="00DC0C62" w:rsidRPr="00AF0083">
        <w:rPr>
          <w:vertAlign w:val="superscript"/>
        </w:rPr>
        <w:fldChar w:fldCharType="end"/>
      </w:r>
      <w:r w:rsidR="00DC0C62" w:rsidRPr="00AF0083">
        <w:rPr>
          <w:vertAlign w:val="superscript"/>
        </w:rPr>
      </w:r>
      <w:r w:rsidR="00DC0C62" w:rsidRPr="00AF0083">
        <w:rPr>
          <w:vertAlign w:val="superscript"/>
        </w:rPr>
        <w:fldChar w:fldCharType="separate"/>
      </w:r>
      <w:r w:rsidR="00DC0C62" w:rsidRPr="00AF0083">
        <w:rPr>
          <w:noProof/>
          <w:vertAlign w:val="superscript"/>
        </w:rPr>
        <w:t>[10-13]</w:t>
      </w:r>
      <w:r w:rsidR="00DC0C62" w:rsidRPr="00AF0083">
        <w:rPr>
          <w:vertAlign w:val="superscript"/>
        </w:rPr>
        <w:fldChar w:fldCharType="end"/>
      </w:r>
      <w:r w:rsidR="008B604B" w:rsidRPr="00AF0083">
        <w:t>.</w:t>
      </w:r>
      <w:r w:rsidR="00DC0C62" w:rsidRPr="00AF0083">
        <w:t xml:space="preserve"> </w:t>
      </w:r>
      <w:r w:rsidR="002E4C1C" w:rsidRPr="00AF0083">
        <w:t>Muscle wasting, or sarcopenia, is characterized by loss of muscle mass, loss of muscle strength a</w:t>
      </w:r>
      <w:r w:rsidR="00457114" w:rsidRPr="00AF0083">
        <w:t>nd impaired functional capacity</w:t>
      </w:r>
      <w:r w:rsidR="002E4C1C" w:rsidRPr="00AF0083">
        <w:rPr>
          <w:vertAlign w:val="superscript"/>
        </w:rPr>
        <w:fldChar w:fldCharType="begin">
          <w:fldData xml:space="preserve">PEVuZE5vdGU+PENpdGU+PEF1dGhvcj5TYWl0b2g8L0F1dGhvcj48WWVhcj4yMDE2PC9ZZWFyPjxS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TYWl0b2g8L0F1dGhvcj48WWVhcj4yMDE2PC9ZZWFyPjxS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E4C1C" w:rsidRPr="00AF0083">
        <w:rPr>
          <w:vertAlign w:val="superscript"/>
        </w:rPr>
      </w:r>
      <w:r w:rsidR="002E4C1C" w:rsidRPr="00AF0083">
        <w:rPr>
          <w:vertAlign w:val="superscript"/>
        </w:rPr>
        <w:fldChar w:fldCharType="separate"/>
      </w:r>
      <w:r w:rsidR="00B15E5B" w:rsidRPr="00AF0083">
        <w:rPr>
          <w:noProof/>
          <w:vertAlign w:val="superscript"/>
        </w:rPr>
        <w:t>[10]</w:t>
      </w:r>
      <w:r w:rsidR="002E4C1C" w:rsidRPr="00AF0083">
        <w:rPr>
          <w:vertAlign w:val="superscript"/>
        </w:rPr>
        <w:fldChar w:fldCharType="end"/>
      </w:r>
      <w:r w:rsidR="00C3000C" w:rsidRPr="00AF0083">
        <w:t>.</w:t>
      </w:r>
      <w:r w:rsidR="0033038D" w:rsidRPr="00AF0083">
        <w:t xml:space="preserve"> The occurrence of malnutrition has been reported as a hallmark of muscle wasti</w:t>
      </w:r>
      <w:r w:rsidR="00457114" w:rsidRPr="00AF0083">
        <w:t>ng especially in older patients</w:t>
      </w:r>
      <w:r w:rsidR="0033038D" w:rsidRPr="00AF0083">
        <w:rPr>
          <w:vertAlign w:val="superscript"/>
        </w:rPr>
        <w:fldChar w:fldCharType="begin">
          <w:fldData xml:space="preserve">PEVuZE5vdGU+PENpdGU+PEF1dGhvcj5IdHVuPC9BdXRob3I+PFllYXI+MjAxNjwvWWVhcj48UmVj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IdHVuPC9BdXRob3I+PFllYXI+MjAxNjwvWWVhcj48UmVj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3038D" w:rsidRPr="00AF0083">
        <w:rPr>
          <w:vertAlign w:val="superscript"/>
        </w:rPr>
      </w:r>
      <w:r w:rsidR="0033038D" w:rsidRPr="00AF0083">
        <w:rPr>
          <w:vertAlign w:val="superscript"/>
        </w:rPr>
        <w:fldChar w:fldCharType="separate"/>
      </w:r>
      <w:r w:rsidR="00B15E5B" w:rsidRPr="00AF0083">
        <w:rPr>
          <w:noProof/>
          <w:vertAlign w:val="superscript"/>
        </w:rPr>
        <w:t>[14,15]</w:t>
      </w:r>
      <w:r w:rsidR="0033038D" w:rsidRPr="00AF0083">
        <w:rPr>
          <w:vertAlign w:val="superscript"/>
        </w:rPr>
        <w:fldChar w:fldCharType="end"/>
      </w:r>
      <w:r w:rsidR="00C3000C" w:rsidRPr="00AF0083">
        <w:t>.</w:t>
      </w:r>
      <w:r w:rsidR="008B604B" w:rsidRPr="00AF0083">
        <w:rPr>
          <w:vertAlign w:val="superscript"/>
        </w:rPr>
        <w:t xml:space="preserve"> </w:t>
      </w:r>
      <w:r w:rsidR="0033038D" w:rsidRPr="00AF0083">
        <w:t xml:space="preserve">Cardiac cachexia is </w:t>
      </w:r>
      <w:r w:rsidR="002C6A72" w:rsidRPr="00AF0083">
        <w:t xml:space="preserve">the clinical entity occurring at the end of </w:t>
      </w:r>
      <w:r w:rsidR="008B604B" w:rsidRPr="00AF0083">
        <w:t xml:space="preserve">the </w:t>
      </w:r>
      <w:r w:rsidR="002C6A72" w:rsidRPr="00AF0083">
        <w:t>chronic natural course of CHF with complex and</w:t>
      </w:r>
      <w:r w:rsidR="00457114" w:rsidRPr="00AF0083">
        <w:t xml:space="preserve"> multifactorial pathophysiology</w:t>
      </w:r>
      <w:r w:rsidR="002C6A72" w:rsidRPr="00AF0083">
        <w:rPr>
          <w:vertAlign w:val="superscript"/>
        </w:rPr>
        <w:fldChar w:fldCharType="begin"/>
      </w:r>
      <w:r w:rsidR="00B15E5B" w:rsidRPr="00AF0083">
        <w:rPr>
          <w:vertAlign w:val="superscript"/>
        </w:rPr>
        <w:instrText xml:space="preserve"> ADDIN EN.CITE &lt;EndNote&gt;&lt;Cite&gt;&lt;Author&gt;Loncar&lt;/Author&gt;&lt;Year&gt;2016&lt;/Year&gt;&lt;RecNum&gt;1025&lt;/RecNum&gt;&lt;DisplayText&gt;&lt;style face="superscript"&gt;[16]&lt;/style&gt;&lt;/DisplayText&gt;&lt;record&gt;&lt;rec-number&gt;1025&lt;/rec-number&gt;&lt;foreign-keys&gt;&lt;key app="EN" db-id="pfz29dvem552zxexe5bpwv5gevtsax0dzwd0" timestamp="1566111638"&gt;1025&lt;/key&gt;&lt;/foreign-keys&gt;&lt;ref-type name="Journal Article"&gt;17&lt;/ref-type&gt;&lt;contributors&gt;&lt;authors&gt;&lt;author&gt;Loncar, G.&lt;/author&gt;&lt;author&gt;Springer, J.&lt;/author&gt;&lt;author&gt;Anker, M.&lt;/author&gt;&lt;author&gt;Doehner, W.&lt;/author&gt;&lt;author&gt;Lainscak, M.&lt;/author&gt;&lt;/authors&gt;&lt;/contributors&gt;&lt;auth-address&gt;Department of Cardiology Clinical Hospital Zvezdara Belgrade Serbia; School of Medicine University of Belgrade Belgrade Serbia.&amp;#xD;Innovative Clinical Trials, Department of Cardiology and Pneumology University Medical Center Gottingen (UMG) Gottingen Germany.&amp;#xD;Department of Cardiology Charite - Universitatsmedizin Berlin Germany.&amp;#xD;Center for Stroke Research Berlin Charite Universitatsmedizin Berlin Germany.&amp;#xD;Department of Cardiology and Department of Research and Education General Hospital Celje Celje Slovenia; Faculty of Medicine University of Ljubljana Ljubljana Slovenia.&lt;/auth-address&gt;&lt;titles&gt;&lt;title&gt;Cardiac cachexia: hic et nunc&lt;/title&gt;&lt;secondary-title&gt;J Cachexia Sarcopenia Muscle&lt;/secondary-title&gt;&lt;alt-title&gt;Journal of cachexia, sarcopenia and muscle&lt;/alt-title&gt;&lt;/titles&gt;&lt;pages&gt;246-60&lt;/pages&gt;&lt;volume&gt;7&lt;/volume&gt;&lt;number&gt;3&lt;/number&gt;&lt;edition&gt;2016/07/08&lt;/edition&gt;&lt;keywords&gt;&lt;keyword&gt;*Cachexia&lt;/keyword&gt;&lt;keyword&gt;*Diagnosis&lt;/keyword&gt;&lt;keyword&gt;*Heart failure&lt;/keyword&gt;&lt;keyword&gt;*Prevalence&lt;/keyword&gt;&lt;keyword&gt;*Treatment&lt;/keyword&gt;&lt;/keywords&gt;&lt;dates&gt;&lt;year&gt;2016&lt;/year&gt;&lt;pub-dates&gt;&lt;date&gt;Jun&lt;/date&gt;&lt;/pub-dates&gt;&lt;/dates&gt;&lt;isbn&gt;2190-5991 (Print)&amp;#xD;2190-5991&lt;/isbn&gt;&lt;accession-num&gt;27386168&lt;/accession-num&gt;&lt;urls&gt;&lt;/urls&gt;&lt;custom2&gt;PMC4929818&lt;/custom2&gt;&lt;electronic-resource-num&gt;10.1002/jcsm.12118&lt;/electronic-resource-num&gt;&lt;remote-database-provider&gt;NLM&lt;/remote-database-provider&gt;&lt;language&gt;eng&lt;/language&gt;&lt;/record&gt;&lt;/Cite&gt;&lt;/EndNote&gt;</w:instrText>
      </w:r>
      <w:r w:rsidR="002C6A72" w:rsidRPr="00AF0083">
        <w:rPr>
          <w:vertAlign w:val="superscript"/>
        </w:rPr>
        <w:fldChar w:fldCharType="separate"/>
      </w:r>
      <w:r w:rsidR="00B15E5B" w:rsidRPr="00AF0083">
        <w:rPr>
          <w:noProof/>
          <w:vertAlign w:val="superscript"/>
        </w:rPr>
        <w:t>[16]</w:t>
      </w:r>
      <w:r w:rsidR="002C6A72" w:rsidRPr="00AF0083">
        <w:rPr>
          <w:vertAlign w:val="superscript"/>
        </w:rPr>
        <w:fldChar w:fldCharType="end"/>
      </w:r>
      <w:r w:rsidR="00C3000C" w:rsidRPr="00AF0083">
        <w:t>.</w:t>
      </w:r>
      <w:r w:rsidR="002C6A72" w:rsidRPr="00AF0083">
        <w:t xml:space="preserve"> Association of PEI in patients with </w:t>
      </w:r>
      <w:r w:rsidR="004F1A02" w:rsidRPr="00AF0083">
        <w:t xml:space="preserve">CHF </w:t>
      </w:r>
      <w:r w:rsidR="002C6A72" w:rsidRPr="00AF0083">
        <w:t>with appe</w:t>
      </w:r>
      <w:r w:rsidR="00457114" w:rsidRPr="00AF0083">
        <w:t>tite loss was recently reported</w:t>
      </w:r>
      <w:r w:rsidR="002C6A72" w:rsidRPr="00AF0083">
        <w:rPr>
          <w:vertAlign w:val="superscript"/>
        </w:rPr>
        <w:fldChar w:fldCharType="begin">
          <w:fldData xml:space="preserve">PEVuZE5vdGU+PENpdGU+PEF1dGhvcj5YaWE8L0F1dGhvcj48WWVhcj4yMDE3PC9ZZWFyPjxSZWNO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ywgMThdPC9zdHlsZT48L0Rpc3BsYXlUZXh0PjxyZWNvcmQ+PHJlYy1udW1iZXI+MTAzMTwvcmVj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C6A72" w:rsidRPr="00AF0083">
        <w:rPr>
          <w:vertAlign w:val="superscript"/>
        </w:rPr>
      </w:r>
      <w:r w:rsidR="002C6A72" w:rsidRPr="00AF0083">
        <w:rPr>
          <w:vertAlign w:val="superscript"/>
        </w:rPr>
        <w:fldChar w:fldCharType="separate"/>
      </w:r>
      <w:r w:rsidR="00B15E5B" w:rsidRPr="00AF0083">
        <w:rPr>
          <w:noProof/>
          <w:vertAlign w:val="superscript"/>
        </w:rPr>
        <w:t>[17,18]</w:t>
      </w:r>
      <w:r w:rsidR="002C6A72" w:rsidRPr="00AF0083">
        <w:rPr>
          <w:vertAlign w:val="superscript"/>
        </w:rPr>
        <w:fldChar w:fldCharType="end"/>
      </w:r>
      <w:r w:rsidR="00C3000C" w:rsidRPr="00AF0083">
        <w:t>.</w:t>
      </w:r>
    </w:p>
    <w:p w14:paraId="2C5BA43C" w14:textId="77777777" w:rsidR="00284782" w:rsidRPr="00284782" w:rsidRDefault="00284782" w:rsidP="00930724">
      <w:pPr>
        <w:adjustRightInd w:val="0"/>
        <w:snapToGrid w:val="0"/>
        <w:spacing w:after="0"/>
        <w:rPr>
          <w:lang w:val="sv-SE"/>
        </w:rPr>
      </w:pPr>
    </w:p>
    <w:p w14:paraId="5EFF6CAF" w14:textId="3790BE8E" w:rsidR="008778B2" w:rsidRPr="00AF0083" w:rsidRDefault="00C3000C" w:rsidP="00930724">
      <w:pPr>
        <w:pStyle w:val="2"/>
        <w:adjustRightInd w:val="0"/>
        <w:snapToGrid w:val="0"/>
        <w:jc w:val="both"/>
        <w:rPr>
          <w:color w:val="auto"/>
        </w:rPr>
      </w:pPr>
      <w:r w:rsidRPr="00AF0083">
        <w:rPr>
          <w:color w:val="auto"/>
        </w:rPr>
        <w:t>MATERIALS AND METHODS</w:t>
      </w:r>
    </w:p>
    <w:p w14:paraId="07F97183" w14:textId="77777777" w:rsidR="00457114" w:rsidRPr="00AF0083" w:rsidRDefault="006C57A9" w:rsidP="00930724">
      <w:pPr>
        <w:pStyle w:val="af"/>
        <w:adjustRightInd w:val="0"/>
        <w:snapToGrid w:val="0"/>
      </w:pPr>
      <w:r w:rsidRPr="00AF0083">
        <w:t>Search strategy and study selection</w:t>
      </w:r>
    </w:p>
    <w:p w14:paraId="07845ABA" w14:textId="33E081F5" w:rsidR="00812420" w:rsidRPr="00AF0083" w:rsidRDefault="00375881" w:rsidP="00930724">
      <w:pPr>
        <w:adjustRightInd w:val="0"/>
        <w:snapToGrid w:val="0"/>
        <w:spacing w:after="0"/>
      </w:pPr>
      <w:r w:rsidRPr="00AF0083">
        <w:rPr>
          <w:rFonts w:eastAsia="ArialMT"/>
        </w:rPr>
        <w:t>MEDLINE</w:t>
      </w:r>
      <w:r w:rsidR="004A6783" w:rsidRPr="00AF0083">
        <w:rPr>
          <w:rFonts w:eastAsia="ArialMT"/>
        </w:rPr>
        <w:t xml:space="preserve">, Web of Science and Google Scholar </w:t>
      </w:r>
      <w:r w:rsidR="004A6783" w:rsidRPr="00AF0083">
        <w:t xml:space="preserve">databases were </w:t>
      </w:r>
      <w:r w:rsidR="00F93252" w:rsidRPr="00AF0083">
        <w:t xml:space="preserve">searched </w:t>
      </w:r>
      <w:r w:rsidR="00F62D39" w:rsidRPr="00AF0083">
        <w:t>until May</w:t>
      </w:r>
      <w:r w:rsidR="00837FFD" w:rsidRPr="00AF0083">
        <w:t xml:space="preserve"> </w:t>
      </w:r>
      <w:r w:rsidR="008B604B" w:rsidRPr="00AF0083">
        <w:t xml:space="preserve">1, </w:t>
      </w:r>
      <w:r w:rsidR="00837FFD" w:rsidRPr="00AF0083">
        <w:t>2019 u</w:t>
      </w:r>
      <w:r w:rsidR="00F93252" w:rsidRPr="00AF0083">
        <w:t>sing the following terms:</w:t>
      </w:r>
      <w:r w:rsidR="004F09CB" w:rsidRPr="00AF0083">
        <w:t xml:space="preserve"> </w:t>
      </w:r>
      <w:r w:rsidR="00837FFD" w:rsidRPr="00AF0083">
        <w:t>[(</w:t>
      </w:r>
      <w:r w:rsidR="00284782" w:rsidRPr="00AF0083">
        <w:t>C</w:t>
      </w:r>
      <w:r w:rsidR="00837FFD" w:rsidRPr="00AF0083">
        <w:t>hronic pancreatitis OR pancreatic exocrine insufficiency) AND (heart failure OR cardiovascular risk OR cardiovascular disease)]</w:t>
      </w:r>
      <w:r w:rsidR="001A4722" w:rsidRPr="00AF0083">
        <w:t>.</w:t>
      </w:r>
      <w:r w:rsidR="004A6783" w:rsidRPr="00AF0083">
        <w:t xml:space="preserve"> </w:t>
      </w:r>
      <w:r w:rsidR="008B604B" w:rsidRPr="00AF0083">
        <w:rPr>
          <w:rFonts w:eastAsia="ArialMT"/>
        </w:rPr>
        <w:t>The s</w:t>
      </w:r>
      <w:r w:rsidR="004A6783" w:rsidRPr="00AF0083">
        <w:rPr>
          <w:rFonts w:eastAsia="ArialMT"/>
        </w:rPr>
        <w:t xml:space="preserve">earch was limited to </w:t>
      </w:r>
      <w:r w:rsidR="008B604B" w:rsidRPr="00AF0083">
        <w:rPr>
          <w:rFonts w:eastAsia="ArialMT"/>
        </w:rPr>
        <w:t xml:space="preserve">articles in the </w:t>
      </w:r>
      <w:r w:rsidR="004A6783" w:rsidRPr="00AF0083">
        <w:rPr>
          <w:rFonts w:eastAsia="ArialMT"/>
        </w:rPr>
        <w:t>English</w:t>
      </w:r>
      <w:r w:rsidR="008B604B" w:rsidRPr="00AF0083">
        <w:rPr>
          <w:rFonts w:eastAsia="ArialMT"/>
        </w:rPr>
        <w:t xml:space="preserve"> </w:t>
      </w:r>
      <w:r w:rsidR="004A6783" w:rsidRPr="00AF0083">
        <w:rPr>
          <w:rFonts w:eastAsia="ArialMT"/>
        </w:rPr>
        <w:t>language.</w:t>
      </w:r>
      <w:r w:rsidR="00610AF1" w:rsidRPr="00AF0083">
        <w:t xml:space="preserve"> </w:t>
      </w:r>
      <w:r w:rsidR="004A6783" w:rsidRPr="00AF0083">
        <w:rPr>
          <w:rFonts w:eastAsia="ArialMT"/>
        </w:rPr>
        <w:t>Eligibility assessment was performed indepe</w:t>
      </w:r>
      <w:r w:rsidR="00610AF1" w:rsidRPr="00AF0083">
        <w:rPr>
          <w:rFonts w:eastAsia="ArialMT"/>
        </w:rPr>
        <w:t xml:space="preserve">ndently by screening the titles </w:t>
      </w:r>
      <w:r w:rsidR="004A6783" w:rsidRPr="00AF0083">
        <w:rPr>
          <w:rFonts w:eastAsia="ArialMT"/>
        </w:rPr>
        <w:t>and</w:t>
      </w:r>
      <w:r w:rsidR="008B604B" w:rsidRPr="00AF0083">
        <w:rPr>
          <w:rFonts w:eastAsia="ArialMT"/>
        </w:rPr>
        <w:t>,</w:t>
      </w:r>
      <w:r w:rsidR="004A6783" w:rsidRPr="00AF0083">
        <w:rPr>
          <w:rFonts w:eastAsia="ArialMT"/>
        </w:rPr>
        <w:t xml:space="preserve"> consequently</w:t>
      </w:r>
      <w:r w:rsidR="008B604B" w:rsidRPr="00AF0083">
        <w:rPr>
          <w:rFonts w:eastAsia="ArialMT"/>
        </w:rPr>
        <w:t>,</w:t>
      </w:r>
      <w:r w:rsidR="004A6783" w:rsidRPr="00AF0083">
        <w:rPr>
          <w:rFonts w:eastAsia="ArialMT"/>
        </w:rPr>
        <w:t xml:space="preserve"> </w:t>
      </w:r>
      <w:r w:rsidR="008B604B" w:rsidRPr="00AF0083">
        <w:rPr>
          <w:rFonts w:eastAsia="ArialMT"/>
        </w:rPr>
        <w:t xml:space="preserve">the </w:t>
      </w:r>
      <w:r w:rsidR="004A6783" w:rsidRPr="00AF0083">
        <w:rPr>
          <w:rFonts w:eastAsia="ArialMT"/>
        </w:rPr>
        <w:t xml:space="preserve">abstracts by 2 reviewers, </w:t>
      </w:r>
      <w:proofErr w:type="spellStart"/>
      <w:r w:rsidR="00284782" w:rsidRPr="00284782">
        <w:rPr>
          <w:rFonts w:eastAsia="ArialMT"/>
        </w:rPr>
        <w:t>Nikolic</w:t>
      </w:r>
      <w:proofErr w:type="spellEnd"/>
      <w:r w:rsidR="00284782">
        <w:rPr>
          <w:rFonts w:eastAsia="ArialMT"/>
        </w:rPr>
        <w:t xml:space="preserve"> S</w:t>
      </w:r>
      <w:r w:rsidR="004A6783" w:rsidRPr="00AF0083">
        <w:rPr>
          <w:rFonts w:eastAsia="ArialMT"/>
        </w:rPr>
        <w:t xml:space="preserve"> and</w:t>
      </w:r>
      <w:r w:rsidR="00610AF1" w:rsidRPr="00AF0083">
        <w:t xml:space="preserve"> </w:t>
      </w:r>
      <w:proofErr w:type="spellStart"/>
      <w:r w:rsidR="00284782" w:rsidRPr="00284782">
        <w:t>Dugic</w:t>
      </w:r>
      <w:proofErr w:type="spellEnd"/>
      <w:r w:rsidR="00284782" w:rsidRPr="00284782">
        <w:t xml:space="preserve"> </w:t>
      </w:r>
      <w:r w:rsidR="004A6783" w:rsidRPr="00AF0083">
        <w:rPr>
          <w:rFonts w:eastAsia="ArialMT"/>
        </w:rPr>
        <w:t xml:space="preserve">A. All disagreements were resolved by </w:t>
      </w:r>
      <w:bookmarkStart w:id="74" w:name="_Hlk24703054"/>
      <w:r w:rsidR="00284782" w:rsidRPr="001A6021">
        <w:rPr>
          <w:bCs/>
          <w:lang w:val="sv-SE"/>
        </w:rPr>
        <w:t>Vujasinovic</w:t>
      </w:r>
      <w:r w:rsidR="00284782" w:rsidRPr="00AF0083">
        <w:rPr>
          <w:rFonts w:eastAsia="ArialMT"/>
        </w:rPr>
        <w:t xml:space="preserve"> </w:t>
      </w:r>
      <w:r w:rsidR="004A6783" w:rsidRPr="00AF0083">
        <w:rPr>
          <w:rFonts w:eastAsia="ArialMT"/>
        </w:rPr>
        <w:t>M</w:t>
      </w:r>
      <w:bookmarkEnd w:id="74"/>
      <w:r w:rsidR="00A35125" w:rsidRPr="00AF0083">
        <w:rPr>
          <w:rFonts w:eastAsia="ArialMT"/>
        </w:rPr>
        <w:t xml:space="preserve"> and </w:t>
      </w:r>
      <w:r w:rsidR="00284782" w:rsidRPr="001A6021">
        <w:rPr>
          <w:bCs/>
          <w:lang w:val="sv-SE"/>
        </w:rPr>
        <w:t>Löhr</w:t>
      </w:r>
      <w:r w:rsidR="00284782" w:rsidRPr="00AF0083">
        <w:rPr>
          <w:rFonts w:eastAsia="ArialMT"/>
        </w:rPr>
        <w:t xml:space="preserve"> </w:t>
      </w:r>
      <w:r w:rsidR="00A35125" w:rsidRPr="00AF0083">
        <w:rPr>
          <w:rFonts w:eastAsia="ArialMT"/>
        </w:rPr>
        <w:t>JM</w:t>
      </w:r>
      <w:r w:rsidR="004A6783" w:rsidRPr="00AF0083">
        <w:rPr>
          <w:rFonts w:eastAsia="ArialMT"/>
        </w:rPr>
        <w:t>.</w:t>
      </w:r>
      <w:r w:rsidR="00804537" w:rsidRPr="00AF0083">
        <w:t xml:space="preserve"> </w:t>
      </w:r>
      <w:r w:rsidR="00744079" w:rsidRPr="00AF0083">
        <w:t xml:space="preserve">Review articles, editorials, conference reports, comments on other </w:t>
      </w:r>
      <w:r w:rsidR="00744079" w:rsidRPr="00AF0083">
        <w:lastRenderedPageBreak/>
        <w:t>studies, and animal studies were excluded.</w:t>
      </w:r>
      <w:r w:rsidR="00BD118B" w:rsidRPr="00AF0083">
        <w:t xml:space="preserve"> </w:t>
      </w:r>
      <w:r w:rsidR="006C57A9" w:rsidRPr="00AF0083">
        <w:t xml:space="preserve">Studies on clinical association between </w:t>
      </w:r>
      <w:r w:rsidR="006F030A" w:rsidRPr="006F030A">
        <w:t>CP</w:t>
      </w:r>
      <w:r w:rsidR="006C57A9" w:rsidRPr="00AF0083">
        <w:t xml:space="preserve"> and heart diseases were included. </w:t>
      </w:r>
      <w:r w:rsidR="00744079" w:rsidRPr="00AF0083">
        <w:t xml:space="preserve">Of the selected articles, the full </w:t>
      </w:r>
      <w:r w:rsidR="00610AF1" w:rsidRPr="00AF0083">
        <w:t>text</w:t>
      </w:r>
      <w:r w:rsidR="008B604B" w:rsidRPr="00AF0083">
        <w:t>s</w:t>
      </w:r>
      <w:r w:rsidR="006855DE" w:rsidRPr="00AF0083">
        <w:t>,</w:t>
      </w:r>
      <w:r w:rsidR="00610AF1" w:rsidRPr="00AF0083">
        <w:t xml:space="preserve"> as well as the reference list</w:t>
      </w:r>
      <w:r w:rsidR="008B604B" w:rsidRPr="00AF0083">
        <w:t>s</w:t>
      </w:r>
      <w:r w:rsidR="006855DE" w:rsidRPr="00AF0083">
        <w:t>,</w:t>
      </w:r>
      <w:r w:rsidR="00610AF1" w:rsidRPr="00AF0083">
        <w:t xml:space="preserve"> were</w:t>
      </w:r>
      <w:r w:rsidR="00744079" w:rsidRPr="00AF0083">
        <w:t xml:space="preserve"> reviewed</w:t>
      </w:r>
      <w:r w:rsidR="005B3EE2" w:rsidRPr="00AF0083">
        <w:t xml:space="preserve"> </w:t>
      </w:r>
      <w:r w:rsidR="00744079" w:rsidRPr="00AF0083">
        <w:t>independently</w:t>
      </w:r>
      <w:r w:rsidR="006855DE" w:rsidRPr="00AF0083">
        <w:t xml:space="preserve"> (“snowball-strategy”) </w:t>
      </w:r>
      <w:r w:rsidR="006C57A9" w:rsidRPr="00AF0083">
        <w:t>by three authors (</w:t>
      </w:r>
      <w:proofErr w:type="spellStart"/>
      <w:r w:rsidR="00284782" w:rsidRPr="00284782">
        <w:t>Nikolic</w:t>
      </w:r>
      <w:proofErr w:type="spellEnd"/>
      <w:r w:rsidR="00284782" w:rsidRPr="00284782">
        <w:t xml:space="preserve"> S</w:t>
      </w:r>
      <w:r w:rsidR="006C57A9" w:rsidRPr="00AF0083">
        <w:t xml:space="preserve">, </w:t>
      </w:r>
      <w:proofErr w:type="spellStart"/>
      <w:r w:rsidR="00284782" w:rsidRPr="00284782">
        <w:t>Dugic</w:t>
      </w:r>
      <w:proofErr w:type="spellEnd"/>
      <w:r w:rsidR="00284782" w:rsidRPr="00284782">
        <w:t xml:space="preserve"> A</w:t>
      </w:r>
      <w:r w:rsidR="006C57A9" w:rsidRPr="00AF0083">
        <w:t xml:space="preserve"> and </w:t>
      </w:r>
      <w:proofErr w:type="spellStart"/>
      <w:r w:rsidR="00284782" w:rsidRPr="00284782">
        <w:t>Vujasinovic</w:t>
      </w:r>
      <w:proofErr w:type="spellEnd"/>
      <w:r w:rsidR="00284782" w:rsidRPr="00284782">
        <w:t xml:space="preserve"> M</w:t>
      </w:r>
      <w:r w:rsidR="006C57A9" w:rsidRPr="00AF0083">
        <w:t>)</w:t>
      </w:r>
      <w:r w:rsidR="00744079" w:rsidRPr="00AF0083">
        <w:t>.</w:t>
      </w:r>
      <w:r w:rsidR="000E411E" w:rsidRPr="00AF0083">
        <w:t xml:space="preserve"> </w:t>
      </w:r>
      <w:r w:rsidR="006C57A9" w:rsidRPr="00AF0083">
        <w:t>The selection process of the articles for this review is summarized in Figure 1.</w:t>
      </w:r>
    </w:p>
    <w:p w14:paraId="7B994485" w14:textId="77777777" w:rsidR="00FF2A5E" w:rsidRPr="00AF0083" w:rsidRDefault="00FF2A5E" w:rsidP="00930724">
      <w:pPr>
        <w:adjustRightInd w:val="0"/>
        <w:snapToGrid w:val="0"/>
        <w:spacing w:after="0"/>
      </w:pPr>
    </w:p>
    <w:p w14:paraId="41E68FF0" w14:textId="77777777" w:rsidR="00610AF1" w:rsidRPr="00AF0083" w:rsidRDefault="00610AF1" w:rsidP="00930724">
      <w:pPr>
        <w:pStyle w:val="af"/>
        <w:adjustRightInd w:val="0"/>
        <w:snapToGrid w:val="0"/>
      </w:pPr>
      <w:r w:rsidRPr="00AF0083">
        <w:t>Data collection process and data items</w:t>
      </w:r>
    </w:p>
    <w:p w14:paraId="452CBA23" w14:textId="6B964C9F" w:rsidR="00B436DD" w:rsidRPr="00AF0083" w:rsidRDefault="00812420" w:rsidP="00930724">
      <w:pPr>
        <w:adjustRightInd w:val="0"/>
        <w:snapToGrid w:val="0"/>
        <w:spacing w:after="0"/>
      </w:pPr>
      <w:r w:rsidRPr="00AF0083">
        <w:t>This review was limited to</w:t>
      </w:r>
      <w:r w:rsidR="00865729" w:rsidRPr="00AF0083">
        <w:t xml:space="preserve"> the question </w:t>
      </w:r>
      <w:r w:rsidR="008B604B" w:rsidRPr="00AF0083">
        <w:t xml:space="preserve">of </w:t>
      </w:r>
      <w:r w:rsidR="00865729" w:rsidRPr="00AF0083">
        <w:t>whether there is a</w:t>
      </w:r>
      <w:r w:rsidRPr="00AF0083">
        <w:t xml:space="preserve"> connection between CP and </w:t>
      </w:r>
      <w:r w:rsidR="00A343F6" w:rsidRPr="00AF0083">
        <w:t>CVD</w:t>
      </w:r>
      <w:r w:rsidR="00A35125" w:rsidRPr="00AF0083">
        <w:t xml:space="preserve"> in patients </w:t>
      </w:r>
      <w:r w:rsidR="00254014" w:rsidRPr="00AF0083">
        <w:t>older than 18 years</w:t>
      </w:r>
      <w:r w:rsidR="00A343F6" w:rsidRPr="00AF0083">
        <w:t xml:space="preserve"> at the onset of CVD</w:t>
      </w:r>
      <w:r w:rsidR="00254014" w:rsidRPr="00AF0083">
        <w:t xml:space="preserve">. </w:t>
      </w:r>
      <w:r w:rsidR="00B436DD" w:rsidRPr="00AF0083">
        <w:t xml:space="preserve">The following characteristics were extracted from </w:t>
      </w:r>
      <w:r w:rsidR="008B604B" w:rsidRPr="00AF0083">
        <w:t xml:space="preserve">the </w:t>
      </w:r>
      <w:r w:rsidR="00B436DD" w:rsidRPr="00AF0083">
        <w:t>publications</w:t>
      </w:r>
      <w:r w:rsidR="008B604B" w:rsidRPr="00AF0083">
        <w:t xml:space="preserve"> included</w:t>
      </w:r>
      <w:r w:rsidR="00B436DD" w:rsidRPr="00AF0083">
        <w:t xml:space="preserve">: year of publication, country of origin, study design, number </w:t>
      </w:r>
      <w:r w:rsidR="00A35125" w:rsidRPr="00AF0083">
        <w:t xml:space="preserve">of patients, </w:t>
      </w:r>
      <w:r w:rsidR="00B436DD" w:rsidRPr="00AF0083">
        <w:t xml:space="preserve">demographics of patients </w:t>
      </w:r>
      <w:r w:rsidR="008B604B" w:rsidRPr="00AF0083">
        <w:t xml:space="preserve">included </w:t>
      </w:r>
      <w:r w:rsidR="00B436DD" w:rsidRPr="00AF0083">
        <w:t>and study results</w:t>
      </w:r>
      <w:r w:rsidR="003E5706" w:rsidRPr="00AF0083">
        <w:t>.</w:t>
      </w:r>
    </w:p>
    <w:p w14:paraId="5FEDA349" w14:textId="76EEE5E7" w:rsidR="00254014" w:rsidRPr="00AF0083" w:rsidRDefault="00812420" w:rsidP="00930724">
      <w:pPr>
        <w:adjustRightInd w:val="0"/>
        <w:snapToGrid w:val="0"/>
        <w:spacing w:after="0"/>
        <w:ind w:firstLineChars="100" w:firstLine="240"/>
      </w:pPr>
      <w:r w:rsidRPr="00AF0083">
        <w:t>Interventions made in all of the included studies were diagnostic measures</w:t>
      </w:r>
      <w:r w:rsidR="00927659" w:rsidRPr="00AF0083">
        <w:t xml:space="preserve"> needed</w:t>
      </w:r>
      <w:r w:rsidRPr="00AF0083">
        <w:t xml:space="preserve"> for establishing </w:t>
      </w:r>
      <w:r w:rsidR="006F030A" w:rsidRPr="006F030A">
        <w:t>CVD</w:t>
      </w:r>
      <w:r w:rsidRPr="00AF0083">
        <w:t xml:space="preserve"> in patients with CP and vice versa. </w:t>
      </w:r>
      <w:r w:rsidR="00656F29" w:rsidRPr="00AF0083">
        <w:t>CHF</w:t>
      </w:r>
      <w:r w:rsidR="00CC4475" w:rsidRPr="00AF0083">
        <w:t xml:space="preserve"> </w:t>
      </w:r>
      <w:r w:rsidR="00656F29" w:rsidRPr="00AF0083">
        <w:t>was assessed by echocardiography</w:t>
      </w:r>
      <w:r w:rsidR="00865729" w:rsidRPr="00AF0083">
        <w:fldChar w:fldCharType="begin">
          <w:fldData xml:space="preserve">PEVuZE5vdGU+PENpdGU+PEF1dGhvcj5Qb25pa293c2tpPC9BdXRob3I+PFllYXI+MjAxNjwvWWVh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==
</w:fldData>
        </w:fldChar>
      </w:r>
      <w:r w:rsidR="00B15E5B" w:rsidRPr="00AF0083">
        <w:instrText xml:space="preserve"> ADDIN EN.CITE </w:instrText>
      </w:r>
      <w:r w:rsidR="00B15E5B" w:rsidRPr="00AF0083">
        <w:fldChar w:fldCharType="begin">
          <w:fldData xml:space="preserve">PEVuZE5vdGU+PENpdGU+PEF1dGhvcj5Qb25pa293c2tpPC9BdXRob3I+PFllYXI+MjAxNjwvWWVh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==
</w:fldData>
        </w:fldChar>
      </w:r>
      <w:r w:rsidR="00B15E5B" w:rsidRPr="00AF0083">
        <w:instrText xml:space="preserve"> ADDIN EN.CITE.DATA </w:instrText>
      </w:r>
      <w:r w:rsidR="00B15E5B" w:rsidRPr="00AF0083">
        <w:fldChar w:fldCharType="end"/>
      </w:r>
      <w:r w:rsidR="00865729" w:rsidRPr="00AF0083">
        <w:fldChar w:fldCharType="separate"/>
      </w:r>
      <w:r w:rsidR="00B15E5B" w:rsidRPr="00AF0083">
        <w:rPr>
          <w:noProof/>
          <w:vertAlign w:val="superscript"/>
        </w:rPr>
        <w:t>[3]</w:t>
      </w:r>
      <w:r w:rsidR="00865729" w:rsidRPr="00AF0083">
        <w:fldChar w:fldCharType="end"/>
      </w:r>
      <w:r w:rsidR="00A44112" w:rsidRPr="00AF0083">
        <w:t>.</w:t>
      </w:r>
      <w:r w:rsidR="00656F29" w:rsidRPr="00AF0083">
        <w:t xml:space="preserve"> Diagnosis of CP was made upon clini</w:t>
      </w:r>
      <w:r w:rsidR="00A44112" w:rsidRPr="00AF0083">
        <w:t>cal data and pancreatic imaging</w:t>
      </w:r>
      <w:r w:rsidR="00865729" w:rsidRPr="00AF0083">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instrText xml:space="preserve"> ADDIN EN.CITE </w:instrText>
      </w:r>
      <w:r w:rsidR="00B15E5B" w:rsidRPr="00AF0083">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instrText xml:space="preserve"> ADDIN EN.CITE.DATA </w:instrText>
      </w:r>
      <w:r w:rsidR="00B15E5B" w:rsidRPr="00AF0083">
        <w:fldChar w:fldCharType="end"/>
      </w:r>
      <w:r w:rsidR="00865729" w:rsidRPr="00AF0083">
        <w:fldChar w:fldCharType="separate"/>
      </w:r>
      <w:r w:rsidR="00B15E5B" w:rsidRPr="00AF0083">
        <w:rPr>
          <w:noProof/>
          <w:vertAlign w:val="superscript"/>
        </w:rPr>
        <w:t>[1]</w:t>
      </w:r>
      <w:r w:rsidR="00865729" w:rsidRPr="00AF0083">
        <w:fldChar w:fldCharType="end"/>
      </w:r>
      <w:r w:rsidR="00A44112" w:rsidRPr="00AF0083">
        <w:t>.</w:t>
      </w:r>
      <w:r w:rsidR="00656F29" w:rsidRPr="00AF0083">
        <w:t xml:space="preserve"> Diagnosis of PEI was established by measuring fecal elastase in stool or </w:t>
      </w:r>
      <w:r w:rsidR="008B604B" w:rsidRPr="00AF0083">
        <w:t xml:space="preserve">a </w:t>
      </w:r>
      <w:r w:rsidR="00656F29" w:rsidRPr="00AF0083">
        <w:t xml:space="preserve">C-labeled mixed triglyceride breath test. Control patients were either healthy individuals or were matched with </w:t>
      </w:r>
      <w:r w:rsidR="008B604B" w:rsidRPr="00AF0083">
        <w:t xml:space="preserve">the </w:t>
      </w:r>
      <w:r w:rsidR="00656F29" w:rsidRPr="00AF0083">
        <w:t xml:space="preserve">study group. The exception is the study by de la </w:t>
      </w:r>
      <w:proofErr w:type="spellStart"/>
      <w:r w:rsidR="00656F29" w:rsidRPr="00AF0083">
        <w:t>Iglesia</w:t>
      </w:r>
      <w:proofErr w:type="spellEnd"/>
      <w:r w:rsidR="00656F29" w:rsidRPr="00AF0083">
        <w:t xml:space="preserve"> where controls had CP</w:t>
      </w:r>
      <w:r w:rsidR="008B604B" w:rsidRPr="00AF0083">
        <w:t xml:space="preserve"> only</w:t>
      </w:r>
      <w:r w:rsidR="00656F29" w:rsidRPr="00AF0083">
        <w:t>,</w:t>
      </w:r>
      <w:r w:rsidR="00B10E8C" w:rsidRPr="00AF0083">
        <w:t xml:space="preserve"> whereas </w:t>
      </w:r>
      <w:r w:rsidR="0005058A" w:rsidRPr="00AF0083">
        <w:t xml:space="preserve">the </w:t>
      </w:r>
      <w:r w:rsidR="00B10E8C" w:rsidRPr="00AF0083">
        <w:t xml:space="preserve">study group </w:t>
      </w:r>
      <w:r w:rsidR="0005058A" w:rsidRPr="00AF0083">
        <w:t xml:space="preserve">had </w:t>
      </w:r>
      <w:r w:rsidR="00B10E8C" w:rsidRPr="00AF0083">
        <w:t>CP and PEI</w:t>
      </w:r>
      <w:r w:rsidR="00A35125"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00A35125" w:rsidRPr="00AF0083">
        <w:rPr>
          <w:vertAlign w:val="superscript"/>
        </w:rPr>
        <w:fldChar w:fldCharType="separate"/>
      </w:r>
      <w:r w:rsidR="00B15E5B" w:rsidRPr="00AF0083">
        <w:rPr>
          <w:noProof/>
          <w:vertAlign w:val="superscript"/>
        </w:rPr>
        <w:t>[4]</w:t>
      </w:r>
      <w:r w:rsidR="00A35125" w:rsidRPr="00AF0083">
        <w:rPr>
          <w:vertAlign w:val="superscript"/>
        </w:rPr>
        <w:fldChar w:fldCharType="end"/>
      </w:r>
      <w:r w:rsidR="00A44112" w:rsidRPr="00AF0083">
        <w:t>.</w:t>
      </w:r>
      <w:r w:rsidR="00610AF1" w:rsidRPr="00AF0083">
        <w:t xml:space="preserve"> </w:t>
      </w:r>
    </w:p>
    <w:p w14:paraId="3A9E07CE" w14:textId="77777777" w:rsidR="003656B9" w:rsidRPr="00AF0083" w:rsidRDefault="003656B9" w:rsidP="00930724">
      <w:pPr>
        <w:adjustRightInd w:val="0"/>
        <w:snapToGrid w:val="0"/>
        <w:spacing w:after="0"/>
      </w:pPr>
    </w:p>
    <w:p w14:paraId="4167C88B" w14:textId="5C80DBA2" w:rsidR="009F7CE5" w:rsidRPr="00AF0083" w:rsidRDefault="00A44112" w:rsidP="00930724">
      <w:pPr>
        <w:pStyle w:val="2"/>
        <w:adjustRightInd w:val="0"/>
        <w:snapToGrid w:val="0"/>
        <w:jc w:val="both"/>
        <w:rPr>
          <w:color w:val="auto"/>
        </w:rPr>
      </w:pPr>
      <w:r w:rsidRPr="00AF0083">
        <w:rPr>
          <w:color w:val="auto"/>
        </w:rPr>
        <w:t>RESULTS</w:t>
      </w:r>
    </w:p>
    <w:p w14:paraId="45854135" w14:textId="77777777" w:rsidR="004074D0" w:rsidRPr="00AF0083" w:rsidRDefault="004074D0" w:rsidP="00930724">
      <w:pPr>
        <w:pStyle w:val="af"/>
        <w:adjustRightInd w:val="0"/>
        <w:snapToGrid w:val="0"/>
      </w:pPr>
      <w:r w:rsidRPr="00AF0083">
        <w:t>Study selection</w:t>
      </w:r>
    </w:p>
    <w:p w14:paraId="24235763" w14:textId="00D61EFA" w:rsidR="007C1BC4" w:rsidRPr="00CC1FD6" w:rsidRDefault="004074D0" w:rsidP="00930724">
      <w:pPr>
        <w:adjustRightInd w:val="0"/>
        <w:snapToGrid w:val="0"/>
        <w:spacing w:after="0"/>
      </w:pPr>
      <w:r w:rsidRPr="00AF0083">
        <w:t xml:space="preserve">Overall, </w:t>
      </w:r>
      <w:r w:rsidR="004977EC" w:rsidRPr="00AF0083">
        <w:t>1166</w:t>
      </w:r>
      <w:r w:rsidRPr="00AF0083">
        <w:t xml:space="preserve"> citations were retrieved; </w:t>
      </w:r>
      <w:r w:rsidR="004977EC" w:rsidRPr="00AF0083">
        <w:t xml:space="preserve">1145 </w:t>
      </w:r>
      <w:r w:rsidRPr="00AF0083">
        <w:t>were re</w:t>
      </w:r>
      <w:r w:rsidR="00987756" w:rsidRPr="00AF0083">
        <w:t>jected based on title, abstract relevance or duplication</w:t>
      </w:r>
      <w:r w:rsidR="0005058A" w:rsidRPr="00AF0083">
        <w:t>;</w:t>
      </w:r>
      <w:r w:rsidRPr="00AF0083">
        <w:t xml:space="preserve"> </w:t>
      </w:r>
      <w:r w:rsidR="004977EC" w:rsidRPr="00AF0083">
        <w:t>21</w:t>
      </w:r>
      <w:r w:rsidRPr="00AF0083">
        <w:t xml:space="preserve"> articles were fully reviewed. After further review, an additional </w:t>
      </w:r>
      <w:r w:rsidR="004977EC" w:rsidRPr="00AF0083">
        <w:t>13 f</w:t>
      </w:r>
      <w:r w:rsidR="00987756" w:rsidRPr="00AF0083">
        <w:t>ull-text articles were excluded</w:t>
      </w:r>
      <w:r w:rsidR="003E5706" w:rsidRPr="00AF0083">
        <w:t xml:space="preserve"> due to reasons stated in Figure 1</w:t>
      </w:r>
      <w:r w:rsidR="00987756" w:rsidRPr="00AF0083">
        <w:t xml:space="preserve">. </w:t>
      </w:r>
      <w:r w:rsidR="004977EC" w:rsidRPr="00AF0083">
        <w:t xml:space="preserve">Final analysis included 8 </w:t>
      </w:r>
      <w:r w:rsidR="003E5706" w:rsidRPr="00AF0083">
        <w:t>studies</w:t>
      </w:r>
      <w:r w:rsidR="00A35125" w:rsidRPr="00AF0083">
        <w:rPr>
          <w:vertAlign w:val="superscript"/>
        </w:rPr>
        <w:fldChar w:fldCharType="begin">
          <w:fldData xml:space="preserve">PEVuZE5vdGU+PENpdGU+PEF1dGhvcj5YaWE8L0F1dGhvcj48WWVhcj4yMDE3PC9ZZWFyPjxSZWNO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FnZXM+MTkyOS5lMS0xOTI5LmU3PC9wYWdlcz48dm9sdW1lPjc2PC92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0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FnZXM+MTkyOS5lMS0xOTI5LmU3PC9wYWdlcz48dm9sdW1lPjc2PC92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4-6,17-21]</w:t>
      </w:r>
      <w:r w:rsidR="00A35125" w:rsidRPr="00AF0083">
        <w:rPr>
          <w:vertAlign w:val="superscript"/>
        </w:rPr>
        <w:fldChar w:fldCharType="end"/>
      </w:r>
      <w:r w:rsidR="00A44112" w:rsidRPr="00AF0083">
        <w:t>.</w:t>
      </w:r>
      <w:r w:rsidR="004977EC" w:rsidRPr="00AF0083">
        <w:t xml:space="preserve"> </w:t>
      </w:r>
      <w:r w:rsidR="007C1BC4" w:rsidRPr="00AF0083">
        <w:t xml:space="preserve">Characteristics of studies on PEI in patients with CHF are summarized in Table 1. Table 2 shows characteristics of studies on </w:t>
      </w:r>
      <w:r w:rsidR="006F030A" w:rsidRPr="006F030A">
        <w:t>CVD</w:t>
      </w:r>
      <w:r w:rsidR="007C1BC4" w:rsidRPr="00AF0083">
        <w:t xml:space="preserve"> in patients with CP. </w:t>
      </w:r>
      <w:r w:rsidR="00CC1FD6">
        <w:t xml:space="preserve">Figure 2 shows </w:t>
      </w:r>
      <w:r w:rsidR="00CC1FD6" w:rsidRPr="00CC1FD6">
        <w:rPr>
          <w:lang w:eastAsia="zh-CN"/>
        </w:rPr>
        <w:t>possible association between cardiovascular and pancreatic disease</w:t>
      </w:r>
      <w:r w:rsidR="00CC1FD6">
        <w:rPr>
          <w:lang w:eastAsia="zh-CN"/>
        </w:rPr>
        <w:t>.</w:t>
      </w:r>
    </w:p>
    <w:p w14:paraId="7ADC2F3A" w14:textId="77777777" w:rsidR="00FF2A5E" w:rsidRPr="00AF0083" w:rsidRDefault="00FF2A5E" w:rsidP="00930724">
      <w:pPr>
        <w:adjustRightInd w:val="0"/>
        <w:snapToGrid w:val="0"/>
        <w:spacing w:after="0"/>
      </w:pPr>
    </w:p>
    <w:p w14:paraId="6C0CC219" w14:textId="77777777" w:rsidR="001C64E5" w:rsidRPr="00AF0083" w:rsidRDefault="001C64E5" w:rsidP="00930724">
      <w:pPr>
        <w:pStyle w:val="af"/>
        <w:adjustRightInd w:val="0"/>
        <w:snapToGrid w:val="0"/>
      </w:pPr>
      <w:r w:rsidRPr="00AF0083">
        <w:t>Results of the individual studies</w:t>
      </w:r>
    </w:p>
    <w:p w14:paraId="690816D2" w14:textId="5A1D1C5E" w:rsidR="00FF2A5E" w:rsidRDefault="001C64E5" w:rsidP="00930724">
      <w:pPr>
        <w:adjustRightInd w:val="0"/>
        <w:snapToGrid w:val="0"/>
        <w:spacing w:after="0"/>
      </w:pPr>
      <w:r w:rsidRPr="00AF0083">
        <w:lastRenderedPageBreak/>
        <w:t xml:space="preserve">Table 1 and </w:t>
      </w:r>
      <w:r w:rsidR="0005058A" w:rsidRPr="00AF0083">
        <w:t>T</w:t>
      </w:r>
      <w:r w:rsidRPr="00AF0083">
        <w:t>able 2 synthesize the main results of each individual study included in the systematic research.</w:t>
      </w:r>
    </w:p>
    <w:p w14:paraId="29D630D2" w14:textId="77777777" w:rsidR="00591266" w:rsidRPr="00AF0083" w:rsidRDefault="00591266" w:rsidP="00930724">
      <w:pPr>
        <w:adjustRightInd w:val="0"/>
        <w:snapToGrid w:val="0"/>
        <w:spacing w:after="0"/>
      </w:pPr>
    </w:p>
    <w:p w14:paraId="76605EBC" w14:textId="77777777" w:rsidR="003E5706" w:rsidRPr="00AF0083" w:rsidRDefault="003E5706" w:rsidP="00930724">
      <w:pPr>
        <w:pStyle w:val="af"/>
        <w:adjustRightInd w:val="0"/>
        <w:snapToGrid w:val="0"/>
      </w:pPr>
      <w:r w:rsidRPr="00AF0083">
        <w:t>Outcomes</w:t>
      </w:r>
    </w:p>
    <w:p w14:paraId="7EFF8BA7" w14:textId="532F9E5C" w:rsidR="00375881" w:rsidRPr="00AF0083" w:rsidRDefault="00865729" w:rsidP="00930724">
      <w:pPr>
        <w:adjustRightInd w:val="0"/>
        <w:snapToGrid w:val="0"/>
        <w:spacing w:after="0"/>
        <w:rPr>
          <w:b/>
        </w:rPr>
      </w:pPr>
      <w:r w:rsidRPr="00AF0083">
        <w:t>Three</w:t>
      </w:r>
      <w:r w:rsidR="004977EC" w:rsidRPr="00AF0083">
        <w:t xml:space="preserve"> studies assessed the incidence of PEI in patients with CHF</w:t>
      </w:r>
      <w:r w:rsidR="0005058A" w:rsidRPr="00AF0083">
        <w:t xml:space="preserve"> as a primary outcome</w:t>
      </w:r>
      <w:r w:rsidR="00A35125" w:rsidRPr="00AF0083">
        <w:rPr>
          <w:vertAlign w:val="superscript"/>
        </w:rPr>
        <w:fldChar w:fldCharType="begin">
          <w:fldData xml:space="preserve">PEVuZE5vdGU+PENpdGU+PEF1dGhvcj5YaWE8L0F1dGhvcj48WWVhcj4yMDE3PC9ZZWFyPjxSZWNO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xDaXRlPjxBdXRob3I+VnVqYXNp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y0xOV08L3N0eWxlPjwvRGlzcGxheVRleHQ+PHJlY29yZD48cmVjLW51bWJlcj4xMDMxPC9yZWMt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xDaXRlPjxBdXRob3I+VnVqYXNp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17-19]</w:t>
      </w:r>
      <w:r w:rsidR="00A35125" w:rsidRPr="00AF0083">
        <w:rPr>
          <w:vertAlign w:val="superscript"/>
        </w:rPr>
        <w:fldChar w:fldCharType="end"/>
      </w:r>
      <w:r w:rsidR="00A35125" w:rsidRPr="00AF0083">
        <w:t xml:space="preserve"> </w:t>
      </w:r>
      <w:r w:rsidR="00987756" w:rsidRPr="00AF0083">
        <w:t xml:space="preserve">and </w:t>
      </w:r>
      <w:r w:rsidR="00A343F6" w:rsidRPr="00AF0083">
        <w:t>five</w:t>
      </w:r>
      <w:r w:rsidR="00987756" w:rsidRPr="00AF0083">
        <w:t xml:space="preserve"> studies assessed incidence of </w:t>
      </w:r>
      <w:r w:rsidR="003E5706" w:rsidRPr="00AF0083">
        <w:t>cardiovascular complication</w:t>
      </w:r>
      <w:r w:rsidR="00987756" w:rsidRPr="00AF0083">
        <w:t xml:space="preserve"> (acute or chronic coronary lesion, carotid atheroma, peripheral arterial lesion</w:t>
      </w:r>
      <w:r w:rsidR="006855DE" w:rsidRPr="00AF0083">
        <w:t>) in</w:t>
      </w:r>
      <w:r w:rsidR="003E5706" w:rsidRPr="00AF0083">
        <w:t xml:space="preserve"> patients with C</w:t>
      </w:r>
      <w:r w:rsidR="00A35125" w:rsidRPr="00AF0083">
        <w:t>P</w:t>
      </w:r>
      <w:r w:rsidR="00A35125" w:rsidRPr="00AF0083">
        <w:rPr>
          <w:vertAlign w:val="superscript"/>
        </w:rPr>
        <w:fldChar w:fldCharType="begin">
          <w:fldData xml:space="preserve">PEVuZE5vdGU+PENpdGU+PEF1dGhvcj5UdXpoaWxpbjwvQXV0aG9yPjxZZWFyPjE5NzU8L1llYXI+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xOTI5LmUxLTE5MjkuZTc8L3BhZ2VzPjx2b2x1bWU+NzY8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UdXpoaWxpbjwvQXV0aG9yPjxZZWFyPjE5NzU8L1llYXI+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xOTI5LmUxLTE5MjkuZTc8L3BhZ2VzPjx2b2x1bWU+NzY8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4-6,20,21]</w:t>
      </w:r>
      <w:r w:rsidR="00A35125" w:rsidRPr="00AF0083">
        <w:rPr>
          <w:vertAlign w:val="superscript"/>
        </w:rPr>
        <w:fldChar w:fldCharType="end"/>
      </w:r>
      <w:r w:rsidR="00A44112" w:rsidRPr="00AF0083">
        <w:t>.</w:t>
      </w:r>
      <w:r w:rsidR="00987756" w:rsidRPr="00AF0083">
        <w:t xml:space="preserve"> Improvement of appetite loss by supplemented pancreatic enzymes was investigated as </w:t>
      </w:r>
      <w:r w:rsidR="0005058A" w:rsidRPr="00AF0083">
        <w:t xml:space="preserve">a </w:t>
      </w:r>
      <w:r w:rsidR="00987756" w:rsidRPr="00AF0083">
        <w:t xml:space="preserve">secondary outcome in </w:t>
      </w:r>
      <w:r w:rsidR="0005058A" w:rsidRPr="00AF0083">
        <w:t xml:space="preserve">the </w:t>
      </w:r>
      <w:r w:rsidR="00987756" w:rsidRPr="00AF0083">
        <w:t xml:space="preserve">study by </w:t>
      </w:r>
      <w:r w:rsidR="00987756" w:rsidRPr="00CC1FD6">
        <w:t>Xia</w:t>
      </w:r>
      <w:r w:rsidR="00CC1FD6" w:rsidRPr="00CC1FD6">
        <w:rPr>
          <w:i/>
          <w:iCs/>
        </w:rPr>
        <w:t xml:space="preserve"> et al</w:t>
      </w:r>
      <w:r w:rsidR="003B5A55"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17]</w:t>
      </w:r>
      <w:r w:rsidR="003B5A55" w:rsidRPr="00AF0083">
        <w:rPr>
          <w:vertAlign w:val="superscript"/>
        </w:rPr>
        <w:fldChar w:fldCharType="end"/>
      </w:r>
      <w:r w:rsidR="00A44112" w:rsidRPr="00AF0083">
        <w:t>.</w:t>
      </w:r>
      <w:r w:rsidR="00987756" w:rsidRPr="00AF0083">
        <w:t xml:space="preserve"> </w:t>
      </w:r>
      <w:r w:rsidR="00A343F6" w:rsidRPr="00AF0083">
        <w:t>The s</w:t>
      </w:r>
      <w:r w:rsidR="00987756" w:rsidRPr="00AF0083">
        <w:t xml:space="preserve">tudy by de la </w:t>
      </w:r>
      <w:proofErr w:type="spellStart"/>
      <w:r w:rsidR="00987756" w:rsidRPr="00AF0083">
        <w:t>Iglesia</w:t>
      </w:r>
      <w:proofErr w:type="spellEnd"/>
      <w:r w:rsidR="00BC657E">
        <w:t xml:space="preserve"> </w:t>
      </w:r>
      <w:r w:rsidR="00BC657E" w:rsidRPr="00BC657E">
        <w:rPr>
          <w:i/>
          <w:iCs/>
        </w:rPr>
        <w:t>et al</w:t>
      </w:r>
      <w:r w:rsidR="003B5A55"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003B5A55" w:rsidRPr="00AF0083">
        <w:rPr>
          <w:vertAlign w:val="superscript"/>
        </w:rPr>
        <w:fldChar w:fldCharType="separate"/>
      </w:r>
      <w:r w:rsidR="00B15E5B" w:rsidRPr="00AF0083">
        <w:rPr>
          <w:noProof/>
          <w:vertAlign w:val="superscript"/>
        </w:rPr>
        <w:t>[4]</w:t>
      </w:r>
      <w:r w:rsidR="003B5A55" w:rsidRPr="00AF0083">
        <w:rPr>
          <w:vertAlign w:val="superscript"/>
        </w:rPr>
        <w:fldChar w:fldCharType="end"/>
      </w:r>
      <w:r w:rsidR="003B5A55" w:rsidRPr="00AF0083">
        <w:t xml:space="preserve"> </w:t>
      </w:r>
      <w:r w:rsidR="00A343F6" w:rsidRPr="00AF0083">
        <w:t xml:space="preserve">examined </w:t>
      </w:r>
      <w:r w:rsidR="00987756" w:rsidRPr="00AF0083">
        <w:t xml:space="preserve">the association </w:t>
      </w:r>
      <w:r w:rsidR="003E5706" w:rsidRPr="00AF0083">
        <w:t>of PEI</w:t>
      </w:r>
      <w:r w:rsidR="00987756" w:rsidRPr="00AF0083">
        <w:t xml:space="preserve"> and cardiovascular risk in patients with CP</w:t>
      </w:r>
      <w:r w:rsidR="0005058A" w:rsidRPr="00AF0083">
        <w:t xml:space="preserve"> as a primary outcome</w:t>
      </w:r>
      <w:r w:rsidR="00987756" w:rsidRPr="00AF0083">
        <w:t>.</w:t>
      </w:r>
      <w:r w:rsidR="007C1BC4" w:rsidRPr="00AF0083">
        <w:t xml:space="preserve"> The primary outcome measure in most studies was the mean difference between control and patient groups. In studies by Hsu</w:t>
      </w:r>
      <w:r w:rsidR="00BC657E">
        <w:t xml:space="preserve"> </w:t>
      </w:r>
      <w:r w:rsidR="00BC657E" w:rsidRPr="00BC657E">
        <w:rPr>
          <w:i/>
          <w:iCs/>
        </w:rPr>
        <w:t>et al</w:t>
      </w:r>
      <w:r w:rsidR="003B5A55"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6]</w:t>
      </w:r>
      <w:r w:rsidR="003B5A55" w:rsidRPr="00AF0083">
        <w:rPr>
          <w:vertAlign w:val="superscript"/>
        </w:rPr>
        <w:fldChar w:fldCharType="end"/>
      </w:r>
      <w:r w:rsidR="007C1BC4" w:rsidRPr="00AF0083">
        <w:t xml:space="preserve"> and Wong</w:t>
      </w:r>
      <w:r w:rsidR="00BC657E" w:rsidRPr="00BC657E">
        <w:rPr>
          <w:i/>
          <w:iCs/>
        </w:rPr>
        <w:t xml:space="preserve"> et al</w:t>
      </w:r>
      <w:r w:rsidR="003B5A55"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8]</w:t>
      </w:r>
      <w:r w:rsidR="003B5A55" w:rsidRPr="00AF0083">
        <w:rPr>
          <w:vertAlign w:val="superscript"/>
        </w:rPr>
        <w:fldChar w:fldCharType="end"/>
      </w:r>
      <w:r w:rsidR="007C1BC4" w:rsidRPr="00AF0083">
        <w:t xml:space="preserve">, time to vascular event was measured and result represented as </w:t>
      </w:r>
      <w:r w:rsidR="00A343F6" w:rsidRPr="00AF0083">
        <w:t xml:space="preserve">a </w:t>
      </w:r>
      <w:r w:rsidR="007C1BC4" w:rsidRPr="00AF0083">
        <w:t>hazard ratio</w:t>
      </w:r>
      <w:r w:rsidR="003B5A55" w:rsidRPr="00AF0083">
        <w:t>.</w:t>
      </w:r>
    </w:p>
    <w:p w14:paraId="2C9D777C" w14:textId="77777777" w:rsidR="003B5A55" w:rsidRPr="00AF0083" w:rsidRDefault="003B5A55" w:rsidP="00930724">
      <w:pPr>
        <w:adjustRightInd w:val="0"/>
        <w:snapToGrid w:val="0"/>
        <w:spacing w:after="0"/>
        <w:rPr>
          <w:b/>
        </w:rPr>
      </w:pPr>
    </w:p>
    <w:p w14:paraId="2FFDA697" w14:textId="230A5CBF" w:rsidR="009F7CE5" w:rsidRPr="00AF0083" w:rsidRDefault="00A44112" w:rsidP="00930724">
      <w:pPr>
        <w:pStyle w:val="2"/>
        <w:adjustRightInd w:val="0"/>
        <w:snapToGrid w:val="0"/>
        <w:jc w:val="both"/>
        <w:rPr>
          <w:color w:val="auto"/>
        </w:rPr>
      </w:pPr>
      <w:r w:rsidRPr="00AF0083">
        <w:rPr>
          <w:color w:val="auto"/>
        </w:rPr>
        <w:t>DISCUSSION</w:t>
      </w:r>
    </w:p>
    <w:p w14:paraId="08FBA21A" w14:textId="6D84D062" w:rsidR="00865729" w:rsidRPr="00AF0083" w:rsidRDefault="00A343F6" w:rsidP="00930724">
      <w:pPr>
        <w:adjustRightInd w:val="0"/>
        <w:snapToGrid w:val="0"/>
        <w:spacing w:after="0"/>
      </w:pPr>
      <w:r w:rsidRPr="00AF0083">
        <w:t>Congestive heart failure</w:t>
      </w:r>
      <w:r w:rsidR="003E301B" w:rsidRPr="00AF0083">
        <w:t xml:space="preserve"> is </w:t>
      </w:r>
      <w:r w:rsidRPr="00AF0083">
        <w:t xml:space="preserve">a </w:t>
      </w:r>
      <w:r w:rsidR="003E301B" w:rsidRPr="00AF0083">
        <w:t>progressive disease that cause</w:t>
      </w:r>
      <w:r w:rsidR="0005058A" w:rsidRPr="00AF0083">
        <w:t>s</w:t>
      </w:r>
      <w:r w:rsidR="003E301B" w:rsidRPr="00AF0083">
        <w:t xml:space="preserve"> ischemia and congestion in peripheral tissues and may result in function loss in many organs such as </w:t>
      </w:r>
      <w:r w:rsidR="0005058A" w:rsidRPr="00AF0083">
        <w:t xml:space="preserve">the </w:t>
      </w:r>
      <w:r w:rsidR="003E301B" w:rsidRPr="00AF0083">
        <w:t>kidne</w:t>
      </w:r>
      <w:r w:rsidR="00457114" w:rsidRPr="00AF0083">
        <w:t>y, liver, stomach and intestine</w:t>
      </w:r>
      <w:r w:rsidR="003E301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E301B" w:rsidRPr="00AF0083">
        <w:rPr>
          <w:vertAlign w:val="superscript"/>
        </w:rPr>
      </w:r>
      <w:r w:rsidR="003E301B" w:rsidRPr="00AF0083">
        <w:rPr>
          <w:vertAlign w:val="superscript"/>
        </w:rPr>
        <w:fldChar w:fldCharType="separate"/>
      </w:r>
      <w:r w:rsidR="00B15E5B" w:rsidRPr="00AF0083">
        <w:rPr>
          <w:noProof/>
          <w:vertAlign w:val="superscript"/>
        </w:rPr>
        <w:t>[17]</w:t>
      </w:r>
      <w:r w:rsidR="003E301B" w:rsidRPr="00AF0083">
        <w:rPr>
          <w:vertAlign w:val="superscript"/>
        </w:rPr>
        <w:fldChar w:fldCharType="end"/>
      </w:r>
      <w:r w:rsidR="00A44112" w:rsidRPr="00AF0083">
        <w:t>.</w:t>
      </w:r>
      <w:r w:rsidR="003E301B" w:rsidRPr="00AF0083">
        <w:t xml:space="preserve"> Nausea and lack of appetite may also occur as blood is shifted from the </w:t>
      </w:r>
      <w:r w:rsidR="00591266" w:rsidRPr="00591266">
        <w:t>GI</w:t>
      </w:r>
      <w:r w:rsidR="00457114" w:rsidRPr="00AF0083">
        <w:t xml:space="preserve"> tract to the more vital organs</w:t>
      </w:r>
      <w:r w:rsidR="003E301B" w:rsidRPr="00AF0083">
        <w:rPr>
          <w:vertAlign w:val="superscript"/>
        </w:rPr>
        <w:fldChar w:fldCharType="begin"/>
      </w:r>
      <w:r w:rsidR="00B15E5B" w:rsidRPr="00AF0083">
        <w:rPr>
          <w:vertAlign w:val="superscript"/>
        </w:rPr>
        <w:instrText xml:space="preserve"> ADDIN EN.CITE &lt;EndNote&gt;&lt;Cite&gt;&lt;Author&gt;Kemp&lt;/Author&gt;&lt;Year&gt;2012&lt;/Year&gt;&lt;RecNum&gt;1023&lt;/RecNum&gt;&lt;DisplayText&gt;&lt;style face="superscript"&gt;[2]&lt;/style&gt;&lt;/DisplayText&gt;&lt;record&gt;&lt;rec-number&gt;1023&lt;/rec-number&gt;&lt;foreign-keys&gt;&lt;key app="EN" db-id="pfz29dvem552zxexe5bpwv5gevtsax0dzwd0" timestamp="1566111512"&gt;1023&lt;/key&gt;&lt;/foreign-keys&gt;&lt;ref-type name="Journal Article"&gt;17&lt;/ref-type&gt;&lt;contributors&gt;&lt;authors&gt;&lt;author&gt;Kemp, C. D.&lt;/author&gt;&lt;author&gt;Conte, J. V.&lt;/author&gt;&lt;/authors&gt;&lt;/contributors&gt;&lt;auth-address&gt;Division of Cardiac Surgery, Department of Surgery, The Johns Hopkins Hospital, Baltimore, MD 21287, USA.&lt;/auth-address&gt;&lt;titles&gt;&lt;title&gt;The pathophysiology of heart failure&lt;/title&gt;&lt;secondary-title&gt;Cardiovasc Pathol&lt;/secondary-title&gt;&lt;alt-title&gt;Cardiovascular pathology : the official journal of the Society for Cardiovascular Pathology&lt;/alt-title&gt;&lt;/titles&gt;&lt;pages&gt;365-71&lt;/pages&gt;&lt;volume&gt;21&lt;/volume&gt;&lt;number&gt;5&lt;/number&gt;&lt;edition&gt;2012/01/10&lt;/edition&gt;&lt;keywords&gt;&lt;keyword&gt;Adaptation, Physiological/physiology&lt;/keyword&gt;&lt;keyword&gt;*Diabetes Complications&lt;/keyword&gt;&lt;keyword&gt;Diabetes Mellitus/*physiopathology&lt;/keyword&gt;&lt;keyword&gt;Disease Progression&lt;/keyword&gt;&lt;keyword&gt;Heart Failure/epidemiology/etiology/*physiopathology/therapy&lt;/keyword&gt;&lt;keyword&gt;Hemodynamics&lt;/keyword&gt;&lt;keyword&gt;Homeostasis/physiology&lt;/keyword&gt;&lt;keyword&gt;Humans&lt;/keyword&gt;&lt;keyword&gt;Hypertension/complications/*physiopathology&lt;/keyword&gt;&lt;keyword&gt;Myocardial Ischemia/complications/*physiopathology&lt;/keyword&gt;&lt;keyword&gt;Myocardium/pathology&lt;/keyword&gt;&lt;keyword&gt;Prevalence&lt;/keyword&gt;&lt;keyword&gt;United States/epidemiology&lt;/keyword&gt;&lt;keyword&gt;Ventricular Remodeling&lt;/keyword&gt;&lt;/keywords&gt;&lt;dates&gt;&lt;year&gt;2012&lt;/year&gt;&lt;pub-dates&gt;&lt;date&gt;Sep-Oct&lt;/date&gt;&lt;/pub-dates&gt;&lt;/dates&gt;&lt;isbn&gt;1054-8807&lt;/isbn&gt;&lt;accession-num&gt;22227365&lt;/accession-num&gt;&lt;urls&gt;&lt;/urls&gt;&lt;electronic-resource-num&gt;10.1016/j.carpath.2011.11.007&lt;/electronic-resource-num&gt;&lt;remote-database-provider&gt;NLM&lt;/remote-database-provider&gt;&lt;language&gt;eng&lt;/language&gt;&lt;/record&gt;&lt;/Cite&gt;&lt;/EndNote&gt;</w:instrText>
      </w:r>
      <w:r w:rsidR="003E301B" w:rsidRPr="00AF0083">
        <w:rPr>
          <w:vertAlign w:val="superscript"/>
        </w:rPr>
        <w:fldChar w:fldCharType="separate"/>
      </w:r>
      <w:r w:rsidR="00B15E5B" w:rsidRPr="00AF0083">
        <w:rPr>
          <w:noProof/>
          <w:vertAlign w:val="superscript"/>
        </w:rPr>
        <w:t>[2]</w:t>
      </w:r>
      <w:r w:rsidR="003E301B" w:rsidRPr="00AF0083">
        <w:rPr>
          <w:vertAlign w:val="superscript"/>
        </w:rPr>
        <w:fldChar w:fldCharType="end"/>
      </w:r>
      <w:r w:rsidR="00A44112" w:rsidRPr="00AF0083">
        <w:t>.</w:t>
      </w:r>
      <w:r w:rsidR="003E301B" w:rsidRPr="00AF0083">
        <w:t xml:space="preserve"> </w:t>
      </w:r>
      <w:r w:rsidR="003E4C9D" w:rsidRPr="00AF0083">
        <w:t xml:space="preserve">Susceptibility of the pancreas to ischemic injury in shock, malignant </w:t>
      </w:r>
      <w:r w:rsidR="00457114" w:rsidRPr="00AF0083">
        <w:t>hypertension and</w:t>
      </w:r>
      <w:r w:rsidR="003E4C9D" w:rsidRPr="00AF0083">
        <w:t xml:space="preserve"> afte</w:t>
      </w:r>
      <w:r w:rsidR="00457114" w:rsidRPr="00AF0083">
        <w:t>r cardiac surgery is well known</w:t>
      </w:r>
      <w:r w:rsidR="003E4C9D" w:rsidRPr="00AF0083">
        <w:rPr>
          <w:vertAlign w:val="superscript"/>
        </w:rPr>
        <w:fldChar w:fldCharType="begin">
          <w:fldData xml:space="preserve">PEVuZE5vdGU+PENpdGU+PEF1dGhvcj5XYXJzaGF3PC9BdXRob3I+PFllYXI+MTk3ODwvWWVhcj48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YXJzaGF3PC9BdXRob3I+PFllYXI+MTk3ODwvWWVhcj48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E4C9D" w:rsidRPr="00AF0083">
        <w:rPr>
          <w:vertAlign w:val="superscript"/>
        </w:rPr>
      </w:r>
      <w:r w:rsidR="003E4C9D" w:rsidRPr="00AF0083">
        <w:rPr>
          <w:vertAlign w:val="superscript"/>
        </w:rPr>
        <w:fldChar w:fldCharType="separate"/>
      </w:r>
      <w:r w:rsidR="00B15E5B" w:rsidRPr="00AF0083">
        <w:rPr>
          <w:noProof/>
          <w:vertAlign w:val="superscript"/>
        </w:rPr>
        <w:t>[22-25]</w:t>
      </w:r>
      <w:r w:rsidR="003E4C9D" w:rsidRPr="00AF0083">
        <w:rPr>
          <w:vertAlign w:val="superscript"/>
        </w:rPr>
        <w:fldChar w:fldCharType="end"/>
      </w:r>
      <w:r w:rsidR="00A44112" w:rsidRPr="00AF0083">
        <w:t>.</w:t>
      </w:r>
      <w:r w:rsidR="003E4C9D" w:rsidRPr="00AF0083">
        <w:t xml:space="preserve"> </w:t>
      </w:r>
      <w:r w:rsidR="003E301B" w:rsidRPr="00AF0083">
        <w:t xml:space="preserve">The splanchnic circulation normally receives approximately </w:t>
      </w:r>
      <w:r w:rsidR="009E20AB" w:rsidRPr="00AF0083">
        <w:t>20</w:t>
      </w:r>
      <w:r w:rsidR="00284782">
        <w:t>%</w:t>
      </w:r>
      <w:r w:rsidR="009E20AB" w:rsidRPr="00AF0083">
        <w:t>-30%</w:t>
      </w:r>
      <w:r w:rsidR="003E301B" w:rsidRPr="00AF0083">
        <w:t xml:space="preserve"> of the cardiac output</w:t>
      </w:r>
      <w:r w:rsidR="00FF1D8A" w:rsidRPr="00AF0083">
        <w:rPr>
          <w:vertAlign w:val="superscript"/>
        </w:rPr>
        <w:fldChar w:fldCharType="begin">
          <w:fldData xml:space="preserve">PEVuZE5vdGU+PENpdGU+PEF1dGhvcj5SYWxldmljPC9BdXRob3I+PFllYXI+MTk5OTwvWWVhcj48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SYWxldmljPC9BdXRob3I+PFllYXI+MTk5OTwvWWVhcj48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FF1D8A" w:rsidRPr="00AF0083">
        <w:rPr>
          <w:vertAlign w:val="superscript"/>
        </w:rPr>
      </w:r>
      <w:r w:rsidR="00FF1D8A" w:rsidRPr="00AF0083">
        <w:rPr>
          <w:vertAlign w:val="superscript"/>
        </w:rPr>
        <w:fldChar w:fldCharType="separate"/>
      </w:r>
      <w:r w:rsidR="00B15E5B" w:rsidRPr="00AF0083">
        <w:rPr>
          <w:noProof/>
          <w:vertAlign w:val="superscript"/>
        </w:rPr>
        <w:t>[26,27]</w:t>
      </w:r>
      <w:r w:rsidR="00FF1D8A" w:rsidRPr="00AF0083">
        <w:rPr>
          <w:vertAlign w:val="superscript"/>
        </w:rPr>
        <w:fldChar w:fldCharType="end"/>
      </w:r>
      <w:r w:rsidR="00A44112" w:rsidRPr="00AF0083">
        <w:t>.</w:t>
      </w:r>
      <w:r w:rsidR="00FF1D8A" w:rsidRPr="00AF0083">
        <w:t xml:space="preserve"> In patients with CHF, the splanchnic circulation is decreased, and if this state is prolonged, tissue damage to the splanchnic organs is possible, especially in </w:t>
      </w:r>
      <w:r w:rsidR="0005058A" w:rsidRPr="00AF0083">
        <w:t>pancrea</w:t>
      </w:r>
      <w:r w:rsidR="00F62D39" w:rsidRPr="00AF0083">
        <w:t>s</w:t>
      </w:r>
      <w:r w:rsidR="0005058A" w:rsidRPr="00AF0083">
        <w:t xml:space="preserve"> </w:t>
      </w:r>
      <w:r w:rsidR="00FF1D8A" w:rsidRPr="00AF0083">
        <w:t>that</w:t>
      </w:r>
      <w:r w:rsidR="0005058A" w:rsidRPr="00AF0083">
        <w:t xml:space="preserve"> are</w:t>
      </w:r>
      <w:r w:rsidR="0071000D" w:rsidRPr="00AF0083">
        <w:t xml:space="preserve"> highly vascularized organ</w:t>
      </w:r>
      <w:r w:rsidR="0005058A" w:rsidRPr="00AF0083">
        <w:t>s</w:t>
      </w:r>
      <w:r w:rsidR="00FF1D8A" w:rsidRPr="00AF0083">
        <w:rPr>
          <w:vertAlign w:val="superscript"/>
        </w:rPr>
        <w:fldChar w:fldCharType="begin">
          <w:fldData xml:space="preserve">PEVuZE5vdGU+PENpdGU+PEF1dGhvcj5OeW1hbjwvQXV0aG9yPjxZZWFyPjIwMDg8L1llYXI+PFJl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OeW1hbjwvQXV0aG9yPjxZZWFyPjIwMDg8L1llYXI+PFJl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FF1D8A" w:rsidRPr="00AF0083">
        <w:rPr>
          <w:vertAlign w:val="superscript"/>
        </w:rPr>
      </w:r>
      <w:r w:rsidR="00FF1D8A" w:rsidRPr="00AF0083">
        <w:rPr>
          <w:vertAlign w:val="superscript"/>
        </w:rPr>
        <w:fldChar w:fldCharType="separate"/>
      </w:r>
      <w:r w:rsidR="00B15E5B" w:rsidRPr="00AF0083">
        <w:rPr>
          <w:noProof/>
          <w:vertAlign w:val="superscript"/>
        </w:rPr>
        <w:t>[22,28]</w:t>
      </w:r>
      <w:r w:rsidR="00FF1D8A" w:rsidRPr="00AF0083">
        <w:rPr>
          <w:vertAlign w:val="superscript"/>
        </w:rPr>
        <w:fldChar w:fldCharType="end"/>
      </w:r>
      <w:r w:rsidR="00A44112" w:rsidRPr="00AF0083">
        <w:t>.</w:t>
      </w:r>
      <w:r w:rsidR="00FF1D8A" w:rsidRPr="00AF0083">
        <w:t xml:space="preserve"> </w:t>
      </w:r>
    </w:p>
    <w:p w14:paraId="125FAD65" w14:textId="77777777" w:rsidR="00A44112" w:rsidRPr="00AF0083" w:rsidRDefault="00A44112" w:rsidP="00930724">
      <w:pPr>
        <w:adjustRightInd w:val="0"/>
        <w:snapToGrid w:val="0"/>
        <w:spacing w:after="0"/>
      </w:pPr>
    </w:p>
    <w:p w14:paraId="0BD61C1E" w14:textId="64ED91B4" w:rsidR="009F7CE5" w:rsidRPr="00AF0083" w:rsidRDefault="009F7CE5" w:rsidP="00930724">
      <w:pPr>
        <w:pStyle w:val="af"/>
        <w:adjustRightInd w:val="0"/>
        <w:snapToGrid w:val="0"/>
      </w:pPr>
      <w:r w:rsidRPr="00AF0083">
        <w:t>Pancreatic exocrine insufficiency in patients with heart failure</w:t>
      </w:r>
    </w:p>
    <w:p w14:paraId="300151CA" w14:textId="5F61F97F" w:rsidR="00033EE5" w:rsidRPr="00AF0083" w:rsidRDefault="00033EE5" w:rsidP="00930724">
      <w:pPr>
        <w:adjustRightInd w:val="0"/>
        <w:snapToGrid w:val="0"/>
        <w:spacing w:after="0"/>
      </w:pPr>
      <w:r w:rsidRPr="00AF0083">
        <w:t xml:space="preserve">Appetite loss and malnutrition are well known and highly prevalent in patients with CHF </w:t>
      </w:r>
      <w:r w:rsidR="003B5A55" w:rsidRPr="00AF0083">
        <w:t>and</w:t>
      </w:r>
      <w:r w:rsidRPr="00AF0083">
        <w:t xml:space="preserve"> an important risk fac</w:t>
      </w:r>
      <w:r w:rsidR="00457114" w:rsidRPr="00AF0083">
        <w:t>tor for morbidity and mortality</w:t>
      </w:r>
      <w:r w:rsidRPr="00AF0083">
        <w:rPr>
          <w:vertAlign w:val="superscript"/>
        </w:rPr>
        <w:fldChar w:fldCharType="begin">
          <w:fldData xml:space="preserve">PEVuZE5vdGU+PENpdGU+PEF1dGhvcj5MYW5kaTwvQXV0aG9yPjxZZWFyPjIwMTc8L1llYXI+PFJl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YW5kaTwvQXV0aG9yPjxZZWFyPjIwMTc8L1llYXI+PFJl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29,30]</w:t>
      </w:r>
      <w:r w:rsidRPr="00AF0083">
        <w:rPr>
          <w:vertAlign w:val="superscript"/>
        </w:rPr>
        <w:fldChar w:fldCharType="end"/>
      </w:r>
      <w:r w:rsidR="00A44112" w:rsidRPr="00AF0083">
        <w:t>.</w:t>
      </w:r>
      <w:r w:rsidR="00457114" w:rsidRPr="00AF0083">
        <w:t xml:space="preserve"> </w:t>
      </w:r>
      <w:r w:rsidRPr="00AF0083">
        <w:t xml:space="preserve">PEI refers to an insufficient secretion of pancreatic enzymes (acinar function) and/or sodium </w:t>
      </w:r>
      <w:r w:rsidRPr="00AF0083">
        <w:lastRenderedPageBreak/>
        <w:t>bicarbonate (ductal function), mostly associated with various pancreatic illnesses but could be associated even</w:t>
      </w:r>
      <w:r w:rsidR="00457114" w:rsidRPr="00AF0083">
        <w:t xml:space="preserve"> with extra pancreatic diseases</w:t>
      </w:r>
      <w:r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1]</w:t>
      </w:r>
      <w:r w:rsidRPr="00AF0083">
        <w:rPr>
          <w:vertAlign w:val="superscript"/>
        </w:rPr>
        <w:fldChar w:fldCharType="end"/>
      </w:r>
      <w:r w:rsidR="00A44112" w:rsidRPr="00AF0083">
        <w:t>.</w:t>
      </w:r>
    </w:p>
    <w:p w14:paraId="3DAB7046" w14:textId="3979FC79" w:rsidR="00894BDD" w:rsidRPr="00AF0083" w:rsidRDefault="004E5C7D" w:rsidP="00930724">
      <w:pPr>
        <w:adjustRightInd w:val="0"/>
        <w:snapToGrid w:val="0"/>
        <w:spacing w:after="0"/>
        <w:ind w:firstLineChars="100" w:firstLine="240"/>
      </w:pPr>
      <w:r w:rsidRPr="00AF0083">
        <w:t>Earlier, w</w:t>
      </w:r>
      <w:r w:rsidR="00A343F6" w:rsidRPr="00AF0083">
        <w:t xml:space="preserve">e </w:t>
      </w:r>
      <w:r w:rsidR="00486AE0" w:rsidRPr="00AF0083">
        <w:t>performed</w:t>
      </w:r>
      <w:r w:rsidR="00A343F6" w:rsidRPr="00AF0083">
        <w:t xml:space="preserve"> a </w:t>
      </w:r>
      <w:r w:rsidR="00033EE5" w:rsidRPr="00AF0083">
        <w:t xml:space="preserve">prospective </w:t>
      </w:r>
      <w:r w:rsidR="00486AE0" w:rsidRPr="00AF0083">
        <w:t>study on 87 patients with CHF, using fecal elastase-1 (FE-1) as a diagn</w:t>
      </w:r>
      <w:r w:rsidR="00457114" w:rsidRPr="00AF0083">
        <w:t>ostic tool for diagnosis of PEI</w:t>
      </w:r>
      <w:r w:rsidR="00486AE0" w:rsidRPr="00AF0083">
        <w:rPr>
          <w:vertAlign w:val="superscript"/>
        </w:rPr>
        <w:fldChar w:fldCharType="begin"/>
      </w:r>
      <w:r w:rsidR="00B15E5B" w:rsidRPr="00AF0083">
        <w:rPr>
          <w:vertAlign w:val="superscript"/>
        </w:rPr>
        <w:instrText xml:space="preserve"> ADDIN EN.CITE &lt;EndNote&gt;&lt;Cite&gt;&lt;Author&gt;Vujasinovic&lt;/Author&gt;&lt;Year&gt;2016&lt;/Year&gt;&lt;RecNum&gt;934&lt;/RecNum&gt;&lt;DisplayText&gt;&lt;style face="superscript"&gt;[18]&lt;/style&gt;&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00486AE0" w:rsidRPr="00AF0083">
        <w:rPr>
          <w:vertAlign w:val="superscript"/>
        </w:rPr>
        <w:fldChar w:fldCharType="separate"/>
      </w:r>
      <w:r w:rsidR="00B15E5B" w:rsidRPr="00AF0083">
        <w:rPr>
          <w:noProof/>
          <w:vertAlign w:val="superscript"/>
        </w:rPr>
        <w:t>[18]</w:t>
      </w:r>
      <w:r w:rsidR="00486AE0" w:rsidRPr="00AF0083">
        <w:rPr>
          <w:vertAlign w:val="superscript"/>
        </w:rPr>
        <w:fldChar w:fldCharType="end"/>
      </w:r>
      <w:r w:rsidR="00A44112" w:rsidRPr="00AF0083">
        <w:t>.</w:t>
      </w:r>
      <w:r w:rsidR="00486AE0" w:rsidRPr="00AF0083">
        <w:t xml:space="preserve"> The mean time from the confirmation of chronic heart failure to inclusion in the study was 4 years and PEI was diagnosed in 6.9% of patients</w:t>
      </w:r>
      <w:r w:rsidR="00456B1F" w:rsidRPr="00AF0083">
        <w:t xml:space="preserve"> </w:t>
      </w:r>
      <w:r w:rsidR="008D42D5" w:rsidRPr="00AF0083">
        <w:t xml:space="preserve">suggesting </w:t>
      </w:r>
      <w:r w:rsidRPr="00AF0083">
        <w:t xml:space="preserve">a </w:t>
      </w:r>
      <w:r w:rsidR="008D42D5" w:rsidRPr="00AF0083">
        <w:t xml:space="preserve">possibility that PEI occurred </w:t>
      </w:r>
      <w:r w:rsidR="003B5A55" w:rsidRPr="00AF0083">
        <w:t>because of</w:t>
      </w:r>
      <w:r w:rsidR="008D42D5" w:rsidRPr="00AF0083">
        <w:t xml:space="preserve"> decreased splanchnic circulation in CHF patients</w:t>
      </w:r>
      <w:r w:rsidR="00486AE0" w:rsidRPr="00AF0083">
        <w:t>.</w:t>
      </w:r>
      <w:r w:rsidR="00456B1F" w:rsidRPr="00AF0083">
        <w:t xml:space="preserve"> </w:t>
      </w:r>
      <w:r w:rsidR="008D42D5" w:rsidRPr="00AF0083">
        <w:t>Additionally, the clinical significance of PEI was assessed in this study by using a complete laboratory serum nutritional panel showing decreased levels in one or more nutritional serum markers (vitamin D, selenium, phosphorus, zinc, folic acid</w:t>
      </w:r>
      <w:r w:rsidR="00284782">
        <w:t>,</w:t>
      </w:r>
      <w:r w:rsidR="008D42D5" w:rsidRPr="00AF0083">
        <w:t xml:space="preserve"> and prealbumin) in all </w:t>
      </w:r>
      <w:r w:rsidR="00457114" w:rsidRPr="00AF0083">
        <w:t xml:space="preserve">of the patients </w:t>
      </w:r>
      <w:r w:rsidRPr="00AF0083">
        <w:t xml:space="preserve">tested </w:t>
      </w:r>
      <w:r w:rsidR="00457114" w:rsidRPr="00AF0083">
        <w:t>with PEI</w:t>
      </w:r>
      <w:r w:rsidR="008D42D5" w:rsidRPr="00AF0083">
        <w:rPr>
          <w:vertAlign w:val="superscript"/>
        </w:rPr>
        <w:fldChar w:fldCharType="begin"/>
      </w:r>
      <w:r w:rsidR="00B15E5B" w:rsidRPr="00AF0083">
        <w:rPr>
          <w:vertAlign w:val="superscript"/>
        </w:rPr>
        <w:instrText xml:space="preserve"> ADDIN EN.CITE &lt;EndNote&gt;&lt;Cite&gt;&lt;Author&gt;Vujasinovic&lt;/Author&gt;&lt;Year&gt;2016&lt;/Year&gt;&lt;RecNum&gt;934&lt;/RecNum&gt;&lt;DisplayText&gt;&lt;style face="superscript"&gt;[18]&lt;/style&gt;&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008D42D5" w:rsidRPr="00AF0083">
        <w:rPr>
          <w:vertAlign w:val="superscript"/>
        </w:rPr>
        <w:fldChar w:fldCharType="separate"/>
      </w:r>
      <w:r w:rsidR="00B15E5B" w:rsidRPr="00AF0083">
        <w:rPr>
          <w:noProof/>
          <w:vertAlign w:val="superscript"/>
        </w:rPr>
        <w:t>[18]</w:t>
      </w:r>
      <w:r w:rsidR="008D42D5" w:rsidRPr="00AF0083">
        <w:rPr>
          <w:vertAlign w:val="superscript"/>
        </w:rPr>
        <w:fldChar w:fldCharType="end"/>
      </w:r>
      <w:r w:rsidR="00A44112" w:rsidRPr="00AF0083">
        <w:t>.</w:t>
      </w:r>
    </w:p>
    <w:p w14:paraId="74FF089D" w14:textId="2FC23F8A" w:rsidR="00905234" w:rsidRPr="00AF0083" w:rsidRDefault="00905234" w:rsidP="00930724">
      <w:pPr>
        <w:adjustRightInd w:val="0"/>
        <w:snapToGrid w:val="0"/>
        <w:spacing w:after="0"/>
        <w:ind w:firstLineChars="100" w:firstLine="240"/>
      </w:pPr>
      <w:proofErr w:type="spellStart"/>
      <w:r w:rsidRPr="00AF0083">
        <w:t>Özcan</w:t>
      </w:r>
      <w:proofErr w:type="spellEnd"/>
      <w:r w:rsidR="00EC0DF3">
        <w:t xml:space="preserve"> </w:t>
      </w:r>
      <w:r w:rsidR="00EC0DF3" w:rsidRPr="00BC657E">
        <w:rPr>
          <w:i/>
          <w:iCs/>
        </w:rPr>
        <w:t>et al</w:t>
      </w:r>
      <w:r w:rsidR="00EC0DF3"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EC0DF3" w:rsidRPr="00AF0083">
        <w:rPr>
          <w:vertAlign w:val="superscript"/>
        </w:rPr>
        <w:instrText xml:space="preserve"> ADDIN EN.CITE </w:instrText>
      </w:r>
      <w:r w:rsidR="00EC0DF3"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EC0DF3" w:rsidRPr="00AF0083">
        <w:rPr>
          <w:vertAlign w:val="superscript"/>
        </w:rPr>
        <w:instrText xml:space="preserve"> ADDIN EN.CITE.DATA </w:instrText>
      </w:r>
      <w:r w:rsidR="00EC0DF3" w:rsidRPr="00AF0083">
        <w:rPr>
          <w:vertAlign w:val="superscript"/>
        </w:rPr>
      </w:r>
      <w:r w:rsidR="00EC0DF3" w:rsidRPr="00AF0083">
        <w:rPr>
          <w:vertAlign w:val="superscript"/>
        </w:rPr>
        <w:fldChar w:fldCharType="end"/>
      </w:r>
      <w:r w:rsidR="00EC0DF3" w:rsidRPr="00AF0083">
        <w:rPr>
          <w:vertAlign w:val="superscript"/>
        </w:rPr>
      </w:r>
      <w:r w:rsidR="00EC0DF3" w:rsidRPr="00AF0083">
        <w:rPr>
          <w:vertAlign w:val="superscript"/>
        </w:rPr>
        <w:fldChar w:fldCharType="separate"/>
      </w:r>
      <w:r w:rsidR="00EC0DF3" w:rsidRPr="00AF0083">
        <w:rPr>
          <w:noProof/>
          <w:vertAlign w:val="superscript"/>
        </w:rPr>
        <w:t>[19]</w:t>
      </w:r>
      <w:r w:rsidR="00EC0DF3" w:rsidRPr="00AF0083">
        <w:rPr>
          <w:vertAlign w:val="superscript"/>
        </w:rPr>
        <w:fldChar w:fldCharType="end"/>
      </w:r>
      <w:r w:rsidRPr="00AF0083">
        <w:t xml:space="preserve"> investigated FE-1 levels (as an indicator of pancreatic exocrine function) and blood ghrelin levels (which affect eating, sleeping, cell proliferation, the cardiovascular system</w:t>
      </w:r>
      <w:r w:rsidR="00284782">
        <w:t>,</w:t>
      </w:r>
      <w:r w:rsidRPr="00AF0083">
        <w:t xml:space="preserve"> and carbohydrate energy metabolism in patients with CHF</w:t>
      </w:r>
      <w:r w:rsidR="002D5883" w:rsidRPr="00AF0083">
        <w:t xml:space="preserve"> as well as </w:t>
      </w:r>
      <w:r w:rsidR="004E5C7D" w:rsidRPr="00AF0083">
        <w:t xml:space="preserve">the </w:t>
      </w:r>
      <w:r w:rsidR="002D5883" w:rsidRPr="00AF0083">
        <w:t>pancreatic exocrine function</w:t>
      </w:r>
      <w:r w:rsidRPr="00AF0083">
        <w:t xml:space="preserve">) in 52 patients with </w:t>
      </w:r>
      <w:r w:rsidR="00E14DAE" w:rsidRPr="00AF0083">
        <w:t>acute decompensated heart failure and compared them with 31 health</w:t>
      </w:r>
      <w:r w:rsidR="00457114" w:rsidRPr="00AF0083">
        <w:t xml:space="preserve">y patients in the control </w:t>
      </w:r>
      <w:r w:rsidR="00A343F6" w:rsidRPr="00AF0083">
        <w:t>group</w:t>
      </w:r>
      <w:r w:rsidR="00A44112" w:rsidRPr="00AF0083">
        <w:t>.</w:t>
      </w:r>
      <w:r w:rsidR="002A7227" w:rsidRPr="00AF0083">
        <w:t xml:space="preserve"> </w:t>
      </w:r>
      <w:r w:rsidR="003374F4" w:rsidRPr="00AF0083">
        <w:t>The authors reported significant difference in FE-1</w:t>
      </w:r>
      <w:r w:rsidR="00457114" w:rsidRPr="00AF0083">
        <w:t xml:space="preserve"> </w:t>
      </w:r>
      <w:r w:rsidR="003374F4" w:rsidRPr="00AF0083">
        <w:t xml:space="preserve">levels between the control and NYHA I/II patients </w:t>
      </w:r>
      <w:r w:rsidR="003374F4" w:rsidRPr="00591266">
        <w:rPr>
          <w:i/>
          <w:iCs/>
        </w:rPr>
        <w:t>vs</w:t>
      </w:r>
      <w:r w:rsidR="003374F4" w:rsidRPr="00AF0083">
        <w:t xml:space="preserve"> NYHA III/IV group. In patients with advanced heart failure, </w:t>
      </w:r>
      <w:r w:rsidR="00A343F6" w:rsidRPr="00AF0083">
        <w:t>ten</w:t>
      </w:r>
      <w:r w:rsidR="003374F4" w:rsidRPr="00AF0083">
        <w:t xml:space="preserve"> patients (50%) had severe, and </w:t>
      </w:r>
      <w:r w:rsidR="00A343F6" w:rsidRPr="00AF0083">
        <w:t>four</w:t>
      </w:r>
      <w:r w:rsidR="003374F4" w:rsidRPr="00AF0083">
        <w:t xml:space="preserve"> patients (20%) moderate PEI, whereas two- thirds of the controls and patients with mild heart failure had normal pancreatic function. However, there was no statistically significant difference for ghrelin levels</w:t>
      </w:r>
      <w:r w:rsidR="003374F4"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374F4" w:rsidRPr="00AF0083">
        <w:rPr>
          <w:vertAlign w:val="superscript"/>
        </w:rPr>
      </w:r>
      <w:r w:rsidR="003374F4" w:rsidRPr="00AF0083">
        <w:rPr>
          <w:vertAlign w:val="superscript"/>
        </w:rPr>
        <w:fldChar w:fldCharType="separate"/>
      </w:r>
      <w:r w:rsidR="00B15E5B" w:rsidRPr="00AF0083">
        <w:rPr>
          <w:noProof/>
          <w:vertAlign w:val="superscript"/>
        </w:rPr>
        <w:t>[19]</w:t>
      </w:r>
      <w:r w:rsidR="003374F4" w:rsidRPr="00AF0083">
        <w:rPr>
          <w:vertAlign w:val="superscript"/>
        </w:rPr>
        <w:fldChar w:fldCharType="end"/>
      </w:r>
      <w:r w:rsidR="00A44112" w:rsidRPr="00AF0083">
        <w:t>.</w:t>
      </w:r>
      <w:r w:rsidR="003374F4" w:rsidRPr="00AF0083">
        <w:t xml:space="preserve"> </w:t>
      </w:r>
    </w:p>
    <w:p w14:paraId="00DDA516" w14:textId="1B3B3B03" w:rsidR="00486AE0" w:rsidRPr="00AF0083" w:rsidRDefault="00894BDD" w:rsidP="00930724">
      <w:pPr>
        <w:adjustRightInd w:val="0"/>
        <w:snapToGrid w:val="0"/>
        <w:spacing w:after="0"/>
        <w:ind w:firstLineChars="100" w:firstLine="240"/>
      </w:pPr>
      <w:r w:rsidRPr="00AF0083">
        <w:t>Xia</w:t>
      </w:r>
      <w:r w:rsidR="00EC0DF3">
        <w:t xml:space="preserve"> </w:t>
      </w:r>
      <w:r w:rsidR="00EC0DF3" w:rsidRPr="00BC657E">
        <w:rPr>
          <w:i/>
          <w:iCs/>
        </w:rPr>
        <w:t>et al</w:t>
      </w:r>
      <w:r w:rsidR="00EC0DF3"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EC0DF3" w:rsidRPr="00AF0083">
        <w:rPr>
          <w:vertAlign w:val="superscript"/>
        </w:rPr>
        <w:instrText xml:space="preserve"> ADDIN EN.CITE </w:instrText>
      </w:r>
      <w:r w:rsidR="00EC0DF3"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EC0DF3" w:rsidRPr="00AF0083">
        <w:rPr>
          <w:vertAlign w:val="superscript"/>
        </w:rPr>
        <w:instrText xml:space="preserve"> ADDIN EN.CITE.DATA </w:instrText>
      </w:r>
      <w:r w:rsidR="00EC0DF3" w:rsidRPr="00AF0083">
        <w:rPr>
          <w:vertAlign w:val="superscript"/>
        </w:rPr>
      </w:r>
      <w:r w:rsidR="00EC0DF3" w:rsidRPr="00AF0083">
        <w:rPr>
          <w:vertAlign w:val="superscript"/>
        </w:rPr>
        <w:fldChar w:fldCharType="end"/>
      </w:r>
      <w:r w:rsidR="00EC0DF3" w:rsidRPr="00AF0083">
        <w:rPr>
          <w:vertAlign w:val="superscript"/>
        </w:rPr>
      </w:r>
      <w:r w:rsidR="00EC0DF3" w:rsidRPr="00AF0083">
        <w:rPr>
          <w:vertAlign w:val="superscript"/>
        </w:rPr>
        <w:fldChar w:fldCharType="separate"/>
      </w:r>
      <w:r w:rsidR="00EC0DF3" w:rsidRPr="00AF0083">
        <w:rPr>
          <w:noProof/>
          <w:vertAlign w:val="superscript"/>
        </w:rPr>
        <w:t>[17]</w:t>
      </w:r>
      <w:r w:rsidR="00EC0DF3" w:rsidRPr="00AF0083">
        <w:rPr>
          <w:vertAlign w:val="superscript"/>
        </w:rPr>
        <w:fldChar w:fldCharType="end"/>
      </w:r>
      <w:r w:rsidRPr="00AF0083">
        <w:t xml:space="preserve"> attempted to detect the association between PEI (measured by FE-1 levels) and CHF-induced </w:t>
      </w:r>
      <w:r w:rsidR="00457114" w:rsidRPr="00AF0083">
        <w:t>appetite, which</w:t>
      </w:r>
      <w:r w:rsidRPr="00AF0083">
        <w:t xml:space="preserve"> was tested by the simplified nutritional appetite questionnaire</w:t>
      </w:r>
      <w:r w:rsidR="00A44112" w:rsidRPr="00AF0083">
        <w:t>.</w:t>
      </w:r>
      <w:r w:rsidRPr="00AF0083">
        <w:t xml:space="preserve"> PEI was diagnosed in </w:t>
      </w:r>
      <w:r w:rsidR="00C13734" w:rsidRPr="00AF0083">
        <w:t xml:space="preserve">56.7% </w:t>
      </w:r>
      <w:r w:rsidRPr="00AF0083">
        <w:t>of 104 patients with CHF</w:t>
      </w:r>
      <w:r w:rsidR="00C13734" w:rsidRPr="00AF0083">
        <w:t xml:space="preserve"> and in none </w:t>
      </w:r>
      <w:r w:rsidR="004E5C7D" w:rsidRPr="00AF0083">
        <w:t xml:space="preserve">within </w:t>
      </w:r>
      <w:r w:rsidR="00C13734" w:rsidRPr="00AF0083">
        <w:t>the control group (</w:t>
      </w:r>
      <w:r w:rsidR="00284782" w:rsidRPr="00284782">
        <w:rPr>
          <w:i/>
          <w:iCs/>
        </w:rPr>
        <w:t>n</w:t>
      </w:r>
      <w:r w:rsidR="00284782">
        <w:t xml:space="preserve"> </w:t>
      </w:r>
      <w:r w:rsidR="00C13734" w:rsidRPr="00AF0083">
        <w:t>=</w:t>
      </w:r>
      <w:r w:rsidR="00284782">
        <w:t xml:space="preserve"> </w:t>
      </w:r>
      <w:r w:rsidR="00C13734" w:rsidRPr="00AF0083">
        <w:t xml:space="preserve">20) of patients with normal heart function. In </w:t>
      </w:r>
      <w:r w:rsidR="00A343F6" w:rsidRPr="00AF0083">
        <w:t xml:space="preserve">the </w:t>
      </w:r>
      <w:r w:rsidR="00C13734" w:rsidRPr="00AF0083">
        <w:t xml:space="preserve">very important second part of this study, patients with CHF and PEI were treated with pancreatic enzyme replacement therapy (PERT) in </w:t>
      </w:r>
      <w:r w:rsidR="004E5C7D" w:rsidRPr="00AF0083">
        <w:t xml:space="preserve">the </w:t>
      </w:r>
      <w:r w:rsidR="00C13734" w:rsidRPr="00AF0083">
        <w:t xml:space="preserve">form of pancreatin (30000 units per day) and compared with the CHF and PEI patients treated with </w:t>
      </w:r>
      <w:r w:rsidR="004E5C7D" w:rsidRPr="00AF0083">
        <w:t xml:space="preserve">a </w:t>
      </w:r>
      <w:r w:rsidR="00C13734" w:rsidRPr="00AF0083">
        <w:t xml:space="preserve">placebo. After </w:t>
      </w:r>
      <w:r w:rsidR="004E5C7D" w:rsidRPr="00AF0083">
        <w:t xml:space="preserve">a </w:t>
      </w:r>
      <w:r w:rsidR="00C13734" w:rsidRPr="00AF0083">
        <w:t xml:space="preserve">4-wk treatment, pancreatin significantly improved the appetite loss in the treatment group, </w:t>
      </w:r>
      <w:r w:rsidR="004E5C7D" w:rsidRPr="00AF0083">
        <w:t xml:space="preserve">indicating </w:t>
      </w:r>
      <w:r w:rsidR="00C13734" w:rsidRPr="00AF0083">
        <w:t xml:space="preserve">that PERT can attenuate the appetite loss in CHF and </w:t>
      </w:r>
      <w:r w:rsidR="004E5C7D" w:rsidRPr="00AF0083">
        <w:lastRenderedPageBreak/>
        <w:t xml:space="preserve">give </w:t>
      </w:r>
      <w:r w:rsidR="00C13734" w:rsidRPr="00AF0083">
        <w:t xml:space="preserve">the strongest evidence so far in </w:t>
      </w:r>
      <w:r w:rsidR="004E5C7D" w:rsidRPr="00AF0083">
        <w:t xml:space="preserve">the </w:t>
      </w:r>
      <w:r w:rsidR="00C13734" w:rsidRPr="00AF0083">
        <w:t xml:space="preserve">association of PEI </w:t>
      </w:r>
      <w:r w:rsidR="004E5C7D" w:rsidRPr="00AF0083">
        <w:t xml:space="preserve">with </w:t>
      </w:r>
      <w:r w:rsidR="00C13734" w:rsidRPr="00AF0083">
        <w:t>app</w:t>
      </w:r>
      <w:r w:rsidR="00035B60" w:rsidRPr="00AF0083">
        <w:t>etite loss in patients with CHF</w:t>
      </w:r>
      <w:r w:rsidR="00C13734"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C13734" w:rsidRPr="00AF0083">
        <w:rPr>
          <w:vertAlign w:val="superscript"/>
        </w:rPr>
      </w:r>
      <w:r w:rsidR="00C13734" w:rsidRPr="00AF0083">
        <w:rPr>
          <w:vertAlign w:val="superscript"/>
        </w:rPr>
        <w:fldChar w:fldCharType="separate"/>
      </w:r>
      <w:r w:rsidR="00B15E5B" w:rsidRPr="00AF0083">
        <w:rPr>
          <w:noProof/>
          <w:vertAlign w:val="superscript"/>
        </w:rPr>
        <w:t>[17]</w:t>
      </w:r>
      <w:r w:rsidR="00C13734" w:rsidRPr="00AF0083">
        <w:rPr>
          <w:vertAlign w:val="superscript"/>
        </w:rPr>
        <w:fldChar w:fldCharType="end"/>
      </w:r>
      <w:r w:rsidR="00A44112" w:rsidRPr="00AF0083">
        <w:t>.</w:t>
      </w:r>
    </w:p>
    <w:p w14:paraId="20FF3CCE" w14:textId="77777777" w:rsidR="00A44112" w:rsidRPr="00AF0083" w:rsidRDefault="00A44112" w:rsidP="00930724">
      <w:pPr>
        <w:adjustRightInd w:val="0"/>
        <w:snapToGrid w:val="0"/>
        <w:spacing w:after="0"/>
      </w:pPr>
    </w:p>
    <w:p w14:paraId="5212EBAC" w14:textId="496320F4" w:rsidR="002062F3" w:rsidRPr="00AF0083" w:rsidRDefault="002062F3" w:rsidP="00930724">
      <w:pPr>
        <w:pStyle w:val="af"/>
        <w:adjustRightInd w:val="0"/>
        <w:snapToGrid w:val="0"/>
      </w:pPr>
      <w:r w:rsidRPr="00AF0083">
        <w:t xml:space="preserve">Cardiovascular risk in patients with </w:t>
      </w:r>
      <w:r w:rsidR="006F030A" w:rsidRPr="006F030A">
        <w:t>CP</w:t>
      </w:r>
    </w:p>
    <w:p w14:paraId="3AE8058B" w14:textId="54AE412F" w:rsidR="00657C7E" w:rsidRPr="00AF0083" w:rsidRDefault="004F2C6E" w:rsidP="00930724">
      <w:pPr>
        <w:adjustRightInd w:val="0"/>
        <w:snapToGrid w:val="0"/>
        <w:spacing w:after="0"/>
      </w:pPr>
      <w:r w:rsidRPr="00AF0083">
        <w:t xml:space="preserve">The association between </w:t>
      </w:r>
      <w:r w:rsidR="006F030A" w:rsidRPr="006F030A">
        <w:t>CP</w:t>
      </w:r>
      <w:r w:rsidRPr="00AF0083">
        <w:t xml:space="preserve"> and </w:t>
      </w:r>
      <w:r w:rsidR="006F030A" w:rsidRPr="006F030A">
        <w:t>CVD</w:t>
      </w:r>
      <w:r w:rsidRPr="00AF0083">
        <w:t xml:space="preserve"> has received little attention in the past. </w:t>
      </w:r>
    </w:p>
    <w:p w14:paraId="7229858D" w14:textId="66134751" w:rsidR="00CD48C1" w:rsidRPr="00AF0083" w:rsidRDefault="00CD48C1" w:rsidP="00930724">
      <w:pPr>
        <w:adjustRightInd w:val="0"/>
        <w:snapToGrid w:val="0"/>
        <w:spacing w:after="0"/>
        <w:ind w:firstLineChars="100" w:firstLine="240"/>
      </w:pPr>
      <w:r w:rsidRPr="00AF0083">
        <w:t xml:space="preserve">In 1975, </w:t>
      </w:r>
      <w:proofErr w:type="spellStart"/>
      <w:r w:rsidRPr="00AF0083">
        <w:t>Tuzhilin</w:t>
      </w:r>
      <w:proofErr w:type="spellEnd"/>
      <w:r w:rsidRPr="00AF0083">
        <w:t xml:space="preserve"> </w:t>
      </w:r>
      <w:r w:rsidR="00284782" w:rsidRPr="00284782">
        <w:rPr>
          <w:i/>
          <w:iCs/>
        </w:rPr>
        <w:t>et al</w:t>
      </w:r>
      <w:r w:rsidR="00284782" w:rsidRPr="00AF0083">
        <w:rPr>
          <w:vertAlign w:val="superscript"/>
        </w:rPr>
        <w:fldChar w:fldCharType="begin"/>
      </w:r>
      <w:r w:rsidR="00284782" w:rsidRPr="00AF0083">
        <w:rPr>
          <w:vertAlign w:val="superscript"/>
        </w:rPr>
        <w:instrText xml:space="preserve"> ADDIN EN.CITE &lt;EndNote&gt;&lt;Cite&gt;&lt;Author&gt;Tuzhilin&lt;/Author&gt;&lt;Year&gt;1975&lt;/Year&gt;&lt;RecNum&gt;1021&lt;/RecNum&gt;&lt;DisplayText&gt;&lt;style face="superscript"&gt;[20]&lt;/style&gt;&lt;/DisplayText&gt;&lt;record&gt;&lt;rec-number&gt;1021&lt;/rec-number&gt;&lt;foreign-keys&gt;&lt;key app="EN" db-id="pfz29dvem552zxexe5bpwv5gevtsax0dzwd0" timestamp="1566111155"&gt;1021&lt;/key&gt;&lt;/foreign-keys&gt;&lt;ref-type name="Journal Article"&gt;17&lt;/ref-type&gt;&lt;contributors&gt;&lt;authors&gt;&lt;author&gt;Tuzhilin, D. A.&lt;/author&gt;&lt;author&gt;Dreiling, D. A.&lt;/author&gt;&lt;/authors&gt;&lt;/contributors&gt;&lt;titles&gt;&lt;title&gt;Cardiovascular lesions in pancreatitis&lt;/title&gt;&lt;secondary-title&gt;Am J Gastroenterol&lt;/secondary-title&gt;&lt;alt-title&gt;The American journal of gastroenterology&lt;/alt-title&gt;&lt;/titles&gt;&lt;pages&gt;381-8&lt;/pages&gt;&lt;volume&gt;63&lt;/volume&gt;&lt;number&gt;5&lt;/number&gt;&lt;edition&gt;1975/05/01&lt;/edition&gt;&lt;keywords&gt;&lt;keyword&gt;Acute Disease&lt;/keyword&gt;&lt;keyword&gt;Adult&lt;/keyword&gt;&lt;keyword&gt;Amylases/blood&lt;/keyword&gt;&lt;keyword&gt;*Blood Coagulation&lt;/keyword&gt;&lt;keyword&gt;Blood Coagulation Tests&lt;/keyword&gt;&lt;keyword&gt;*Capillary Permeability&lt;/keyword&gt;&lt;keyword&gt;Chronic Disease&lt;/keyword&gt;&lt;keyword&gt;Coronary Disease/*etiology&lt;/keyword&gt;&lt;keyword&gt;Electrocardiography&lt;/keyword&gt;&lt;keyword&gt;Female&lt;/keyword&gt;&lt;keyword&gt;Fibrinogen/analysis&lt;/keyword&gt;&lt;keyword&gt;Fibrinolysis&lt;/keyword&gt;&lt;keyword&gt;Glucuronidase/antagonists &amp;amp; inhibitors&lt;/keyword&gt;&lt;keyword&gt;Hemorrhage/complications/enzymology&lt;/keyword&gt;&lt;keyword&gt;Humans&lt;/keyword&gt;&lt;keyword&gt;Middle Aged&lt;/keyword&gt;&lt;keyword&gt;Pancreatic Elastase/blood&lt;/keyword&gt;&lt;keyword&gt;Pancreatitis/blood/complications/*enzymology&lt;/keyword&gt;&lt;keyword&gt;Thrombelastography&lt;/keyword&gt;&lt;keyword&gt;Trypsin/blood&lt;/keyword&gt;&lt;keyword&gt;Trypsin Inhibitors/blood&lt;/keyword&gt;&lt;/keywords&gt;&lt;dates&gt;&lt;year&gt;1975&lt;/year&gt;&lt;pub-dates&gt;&lt;date&gt;May&lt;/date&gt;&lt;/pub-dates&gt;&lt;/dates&gt;&lt;isbn&gt;0002-9270 (Print)&amp;#xD;0002-9270&lt;/isbn&gt;&lt;accession-num&gt;1146795&lt;/accession-num&gt;&lt;urls&gt;&lt;/urls&gt;&lt;remote-database-provider&gt;NLM&lt;/remote-database-provider&gt;&lt;language&gt;eng&lt;/language&gt;&lt;/record&gt;&lt;/Cite&gt;&lt;/EndNote&gt;</w:instrText>
      </w:r>
      <w:r w:rsidR="00284782" w:rsidRPr="00AF0083">
        <w:rPr>
          <w:vertAlign w:val="superscript"/>
        </w:rPr>
        <w:fldChar w:fldCharType="separate"/>
      </w:r>
      <w:r w:rsidR="00284782" w:rsidRPr="00AF0083">
        <w:rPr>
          <w:noProof/>
          <w:vertAlign w:val="superscript"/>
        </w:rPr>
        <w:t>[20]</w:t>
      </w:r>
      <w:r w:rsidR="00284782" w:rsidRPr="00AF0083">
        <w:rPr>
          <w:vertAlign w:val="superscript"/>
        </w:rPr>
        <w:fldChar w:fldCharType="end"/>
      </w:r>
      <w:r w:rsidRPr="00AF0083">
        <w:t xml:space="preserve"> reported </w:t>
      </w:r>
      <w:r w:rsidR="004E5C7D" w:rsidRPr="00AF0083">
        <w:t xml:space="preserve">a </w:t>
      </w:r>
      <w:r w:rsidRPr="00AF0083">
        <w:t>study on cardiovascular lesions in 98 patients with CP and 32 control subjects, analyzing serum amylase, trypsin, trypsin inhibitor, elastase, plasma recalcification time, plasma heparin tolerance, blood fibrinogen level, fibrinolysis activity and capillary pe</w:t>
      </w:r>
      <w:r w:rsidR="00035B60" w:rsidRPr="00AF0083">
        <w:t>rmeability to protein and water</w:t>
      </w:r>
      <w:r w:rsidR="00A44112" w:rsidRPr="00AF0083">
        <w:t>.</w:t>
      </w:r>
      <w:r w:rsidRPr="00AF0083">
        <w:t xml:space="preserve"> They observed a marked correlation between the clinical symptoms in CP and chronic coronary insufficiency</w:t>
      </w:r>
      <w:r w:rsidR="004E5C7D" w:rsidRPr="00AF0083">
        <w:t>,</w:t>
      </w:r>
      <w:r w:rsidRPr="00AF0083">
        <w:t xml:space="preserve"> probably </w:t>
      </w:r>
      <w:r w:rsidR="003B5A55" w:rsidRPr="00AF0083">
        <w:t>because</w:t>
      </w:r>
      <w:r w:rsidRPr="00AF0083">
        <w:t xml:space="preserve"> of pancreatic enzymes and their inhibitors that profoundly affected blood coagulability and appear to influence the course of pancreatic inflammation.</w:t>
      </w:r>
    </w:p>
    <w:p w14:paraId="3DF56D2E" w14:textId="42078529" w:rsidR="008D0D63" w:rsidRPr="00AF0083" w:rsidRDefault="004F2C6E" w:rsidP="00930724">
      <w:pPr>
        <w:adjustRightInd w:val="0"/>
        <w:snapToGrid w:val="0"/>
        <w:spacing w:after="0"/>
        <w:ind w:firstLineChars="100" w:firstLine="240"/>
      </w:pPr>
      <w:r w:rsidRPr="00AF0083">
        <w:t xml:space="preserve">In 1982, </w:t>
      </w:r>
      <w:proofErr w:type="spellStart"/>
      <w:r w:rsidRPr="00AF0083">
        <w:t>Gullo</w:t>
      </w:r>
      <w:proofErr w:type="spellEnd"/>
      <w:r w:rsidR="00284782">
        <w:t xml:space="preserve"> </w:t>
      </w:r>
      <w:r w:rsidR="00284782" w:rsidRPr="00284782">
        <w:rPr>
          <w:i/>
          <w:iCs/>
        </w:rPr>
        <w:t>et al</w:t>
      </w:r>
      <w:r w:rsidR="00284782" w:rsidRPr="00AF0083">
        <w:rPr>
          <w:vertAlign w:val="superscript"/>
        </w:rPr>
        <w:fldChar w:fldCharType="begin"/>
      </w:r>
      <w:r w:rsidR="00284782" w:rsidRPr="00AF0083">
        <w:rPr>
          <w:vertAlign w:val="superscript"/>
        </w:rPr>
        <w:instrText xml:space="preserve"> ADDIN EN.CITE &lt;EndNote&gt;&lt;Cite&gt;&lt;Author&gt;Gullo&lt;/Author&gt;&lt;Year&gt;1982&lt;/Year&gt;&lt;RecNum&gt;578&lt;/RecNum&gt;&lt;DisplayText&gt;&lt;style face="superscript"&gt;[5]&lt;/style&gt;&lt;/DisplayText&gt;&lt;record&gt;&lt;rec-number&gt;578&lt;/rec-number&gt;&lt;foreign-keys&gt;&lt;key app="EN" db-id="pfz29dvem552zxexe5bpwv5gevtsax0dzwd0" timestamp="1552491880"&gt;578&lt;/key&gt;&lt;/foreign-keys&gt;&lt;ref-type name="Journal Article"&gt;17&lt;/ref-type&gt;&lt;contributors&gt;&lt;authors&gt;&lt;author&gt;Gullo, L.&lt;/author&gt;&lt;author&gt;Stella, A.&lt;/author&gt;&lt;author&gt;Labriola, E.&lt;/author&gt;&lt;author&gt;Costa, P. L.&lt;/author&gt;&lt;author&gt;Descovich, G.&lt;/author&gt;&lt;author&gt;Labo, G.&lt;/author&gt;&lt;/authors&gt;&lt;/contributors&gt;&lt;titles&gt;&lt;title&gt;Cardiovascular lesions in chronic pancreatitis: a prospective study&lt;/title&gt;&lt;secondary-title&gt;Dig Dis Sci&lt;/secondary-title&gt;&lt;alt-title&gt;Digestive diseases and sciences&lt;/alt-title&gt;&lt;/titles&gt;&lt;pages&gt;716-22&lt;/pages&gt;&lt;volume&gt;27&lt;/volume&gt;&lt;number&gt;8&lt;/number&gt;&lt;edition&gt;1982/08/01&lt;/edition&gt;&lt;keywords&gt;&lt;keyword&gt;Adolescent&lt;/keyword&gt;&lt;keyword&gt;Adult&lt;/keyword&gt;&lt;keyword&gt;Arterial Occlusive Diseases/*etiology&lt;/keyword&gt;&lt;keyword&gt;Arteriosclerosis Obliterans/etiology&lt;/keyword&gt;&lt;keyword&gt;Child&lt;/keyword&gt;&lt;keyword&gt;Chronic Disease&lt;/keyword&gt;&lt;keyword&gt;Coronary Disease/*etiology&lt;/keyword&gt;&lt;keyword&gt;Electrocardiography&lt;/keyword&gt;&lt;keyword&gt;Female&lt;/keyword&gt;&lt;keyword&gt;Humans&lt;/keyword&gt;&lt;keyword&gt;Male&lt;/keyword&gt;&lt;keyword&gt;Middle Aged&lt;/keyword&gt;&lt;keyword&gt;Pancreatitis/*complications/physiopathology&lt;/keyword&gt;&lt;keyword&gt;Prospective Studies&lt;/keyword&gt;&lt;keyword&gt;Risk&lt;/keyword&gt;&lt;/keywords&gt;&lt;dates&gt;&lt;year&gt;1982&lt;/year&gt;&lt;pub-dates&gt;&lt;date&gt;Aug&lt;/date&gt;&lt;/pub-dates&gt;&lt;/dates&gt;&lt;isbn&gt;0163-2116 (Print)&amp;#xD;0163-2116&lt;/isbn&gt;&lt;accession-num&gt;7094792&lt;/accession-num&gt;&lt;urls&gt;&lt;/urls&gt;&lt;remote-database-provider&gt;NLM&lt;/remote-database-provider&gt;&lt;language&gt;eng&lt;/language&gt;&lt;/record&gt;&lt;/Cite&gt;&lt;/EndNote&gt;</w:instrText>
      </w:r>
      <w:r w:rsidR="00284782" w:rsidRPr="00AF0083">
        <w:rPr>
          <w:vertAlign w:val="superscript"/>
        </w:rPr>
        <w:fldChar w:fldCharType="separate"/>
      </w:r>
      <w:r w:rsidR="00284782" w:rsidRPr="00AF0083">
        <w:rPr>
          <w:noProof/>
          <w:vertAlign w:val="superscript"/>
        </w:rPr>
        <w:t>[5]</w:t>
      </w:r>
      <w:r w:rsidR="00284782" w:rsidRPr="00AF0083">
        <w:rPr>
          <w:vertAlign w:val="superscript"/>
        </w:rPr>
        <w:fldChar w:fldCharType="end"/>
      </w:r>
      <w:r w:rsidRPr="00AF0083">
        <w:t xml:space="preserve"> prospectively investigated 54 consecutive </w:t>
      </w:r>
      <w:r w:rsidR="004E5C7D" w:rsidRPr="00AF0083">
        <w:t xml:space="preserve">CP </w:t>
      </w:r>
      <w:r w:rsidRPr="00AF0083">
        <w:t>patients and 54 control subjects for the pre</w:t>
      </w:r>
      <w:r w:rsidR="00B10E8C" w:rsidRPr="00AF0083">
        <w:t>sence of cardiovascular lesions</w:t>
      </w:r>
      <w:r w:rsidR="00A44112" w:rsidRPr="00AF0083">
        <w:t>.</w:t>
      </w:r>
      <w:r w:rsidR="00054D9F" w:rsidRPr="00AF0083">
        <w:t xml:space="preserve"> </w:t>
      </w:r>
      <w:r w:rsidRPr="00AF0083">
        <w:t>Clinical and laboratory evidence of arterial involvement was found in 18 patients (33%) and in 5 controls (9%) (</w:t>
      </w:r>
      <w:r w:rsidRPr="00284782">
        <w:rPr>
          <w:i/>
          <w:iCs/>
        </w:rPr>
        <w:t>P</w:t>
      </w:r>
      <w:r w:rsidRPr="00AF0083">
        <w:t xml:space="preserve"> &lt; 0.01), concluding that patients with CP have more frequent cardiovascular lesions </w:t>
      </w:r>
      <w:r w:rsidR="004E5C7D" w:rsidRPr="00AF0083">
        <w:t xml:space="preserve">that </w:t>
      </w:r>
      <w:r w:rsidRPr="00AF0083">
        <w:t>tend to develop at an earlier age, compared to the general population</w:t>
      </w:r>
      <w:r w:rsidR="00657C7E" w:rsidRPr="00AF0083">
        <w:t xml:space="preserve"> (there were no differences between the two groups for major risk factors like arterial hypertension, smoking habits, or blood lipid abnormalities)</w:t>
      </w:r>
      <w:r w:rsidRPr="00AF0083">
        <w:t>.</w:t>
      </w:r>
    </w:p>
    <w:p w14:paraId="0B6A5A67" w14:textId="0177417E" w:rsidR="001F3B92" w:rsidRPr="00AF0083" w:rsidRDefault="006141AD" w:rsidP="00930724">
      <w:pPr>
        <w:adjustRightInd w:val="0"/>
        <w:snapToGrid w:val="0"/>
        <w:spacing w:after="0"/>
        <w:ind w:firstLineChars="100" w:firstLine="240"/>
      </w:pPr>
      <w:r w:rsidRPr="00AF0083">
        <w:t>Lee</w:t>
      </w:r>
      <w:r w:rsidR="008347CB">
        <w:t xml:space="preserve"> </w:t>
      </w:r>
      <w:r w:rsidR="008347CB" w:rsidRPr="008347CB">
        <w:rPr>
          <w:i/>
          <w:iCs/>
        </w:rPr>
        <w:t>et al</w:t>
      </w:r>
      <w:r w:rsidR="008347CB" w:rsidRPr="00AF0083">
        <w:rPr>
          <w:vertAlign w:val="superscript"/>
        </w:rPr>
        <w:fldChar w:fldCharType="begin">
          <w:fldData xml:space="preserve">PEVuZE5vdGU+PENpdGU+PEF1dGhvcj5MZWU8L0F1dGhvcj48WWVhcj4yMDE4PC9ZZWFyPjxSZWNO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kyOS5lMS0xOTI5LmU3PC9wYWdlcz48dm9sdW1lPjc2PC92b2x1
bWU+PG51bWJlcj45PC9udW1iZXI+PGVkaXRpb24+MjAxOC8wNi8wNDwvZWRpdGlvbj48ZGF0ZXM+
PHllYXI+MjAxODwveWVhcj48cHViLWRhdGVzPjxkYXRlPlNlcDwvZGF0ZT48L3B1Yi1kYXRlcz48
L2RhdGVzPjxpc2JuPjAyNzgtMjM5MTwvaXNibj48YWNjZXNzaW9uLW51bT4yOTg1OTk1MDwvYWNj
ZXNzaW9uLW51bT48dXJscz48L3VybHM+PGVsZWN0cm9uaWMtcmVzb3VyY2UtbnVtPjEwLjEwMTYv
ai5qb21zLjIwMTguMDUuMDExPC9lbGVjdHJvbmljLXJlc291cmNlLW51bT48cmVtb3RlLWRhdGFi
YXNlLXByb3ZpZGVyPk5MTTwvcmVtb3RlLWRhdGFiYXNlLXByb3ZpZGVyPjxsYW5ndWFnZT5lbmc8
L2xhbmd1YWdlPjwvcmVjb3JkPjwvQ2l0ZT48L0VuZE5vdGU+AG==
</w:fldData>
        </w:fldChar>
      </w:r>
      <w:r w:rsidR="008347CB" w:rsidRPr="00AF0083">
        <w:rPr>
          <w:vertAlign w:val="superscript"/>
        </w:rPr>
        <w:instrText xml:space="preserve"> ADDIN EN.CITE </w:instrText>
      </w:r>
      <w:r w:rsidR="008347CB" w:rsidRPr="00AF0083">
        <w:rPr>
          <w:vertAlign w:val="superscript"/>
        </w:rPr>
        <w:fldChar w:fldCharType="begin">
          <w:fldData xml:space="preserve">PEVuZE5vdGU+PENpdGU+PEF1dGhvcj5MZWU8L0F1dGhvcj48WWVhcj4yMDE4PC9ZZWFyPjxSZWNO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kyOS5lMS0xOTI5LmU3PC9wYWdlcz48dm9sdW1lPjc2PC92b2x1
bWU+PG51bWJlcj45PC9udW1iZXI+PGVkaXRpb24+MjAxOC8wNi8wNDwvZWRpdGlvbj48ZGF0ZXM+
PHllYXI+MjAxODwveWVhcj48cHViLWRhdGVzPjxkYXRlPlNlcDwvZGF0ZT48L3B1Yi1kYXRlcz48
L2RhdGVzPjxpc2JuPjAyNzgtMjM5MTwvaXNibj48YWNjZXNzaW9uLW51bT4yOTg1OTk1MDwvYWNj
ZXNzaW9uLW51bT48dXJscz48L3VybHM+PGVsZWN0cm9uaWMtcmVzb3VyY2UtbnVtPjEwLjEwMTYv
ai5qb21zLjIwMTguMDUuMDExPC9lbGVjdHJvbmljLXJlc291cmNlLW51bT48cmVtb3RlLWRhdGFi
YXNlLXByb3ZpZGVyPk5MTTwvcmVtb3RlLWRhdGFiYXNlLXByb3ZpZGVyPjxsYW5ndWFnZT5lbmc8
L2xhbmd1YWdlPjwvcmVjb3JkPjwvQ2l0ZT48L0VuZE5vdGU+AG==
</w:fldData>
        </w:fldChar>
      </w:r>
      <w:r w:rsidR="008347CB" w:rsidRPr="00AF0083">
        <w:rPr>
          <w:vertAlign w:val="superscript"/>
        </w:rPr>
        <w:instrText xml:space="preserve"> ADDIN EN.CITE.DATA </w:instrText>
      </w:r>
      <w:r w:rsidR="008347CB" w:rsidRPr="00AF0083">
        <w:rPr>
          <w:vertAlign w:val="superscript"/>
        </w:rPr>
      </w:r>
      <w:r w:rsidR="008347CB" w:rsidRPr="00AF0083">
        <w:rPr>
          <w:vertAlign w:val="superscript"/>
        </w:rPr>
        <w:fldChar w:fldCharType="end"/>
      </w:r>
      <w:r w:rsidR="008347CB" w:rsidRPr="00AF0083">
        <w:rPr>
          <w:vertAlign w:val="superscript"/>
        </w:rPr>
      </w:r>
      <w:r w:rsidR="008347CB" w:rsidRPr="00AF0083">
        <w:rPr>
          <w:vertAlign w:val="superscript"/>
        </w:rPr>
        <w:fldChar w:fldCharType="separate"/>
      </w:r>
      <w:r w:rsidR="008347CB" w:rsidRPr="00AF0083">
        <w:rPr>
          <w:noProof/>
          <w:vertAlign w:val="superscript"/>
        </w:rPr>
        <w:t>[21]</w:t>
      </w:r>
      <w:r w:rsidR="008347CB" w:rsidRPr="00AF0083">
        <w:rPr>
          <w:vertAlign w:val="superscript"/>
        </w:rPr>
        <w:fldChar w:fldCharType="end"/>
      </w:r>
      <w:r w:rsidRPr="00AF0083">
        <w:t xml:space="preserve"> </w:t>
      </w:r>
      <w:r w:rsidR="00CB6719" w:rsidRPr="00AF0083">
        <w:t xml:space="preserve">recently </w:t>
      </w:r>
      <w:r w:rsidRPr="00AF0083">
        <w:t xml:space="preserve">performed an interesting retrospective observational study on 32 patients with alcohol related CP and type 3 c diabetes mellitus (diabetes secondary to pancreatic disease) in whom panoramic (dental) images were </w:t>
      </w:r>
      <w:r w:rsidR="00F264BF" w:rsidRPr="00AF0083">
        <w:t xml:space="preserve">taken </w:t>
      </w:r>
      <w:r w:rsidRPr="00AF0083">
        <w:t xml:space="preserve">and compared to </w:t>
      </w:r>
      <w:r w:rsidR="00F264BF" w:rsidRPr="00AF0083">
        <w:t xml:space="preserve">a </w:t>
      </w:r>
      <w:r w:rsidRPr="00AF0083">
        <w:t>histor</w:t>
      </w:r>
      <w:r w:rsidR="00254107" w:rsidRPr="00AF0083">
        <w:t>ical cohort of healthy patients</w:t>
      </w:r>
      <w:r w:rsidR="00A44112" w:rsidRPr="00AF0083">
        <w:t>.</w:t>
      </w:r>
      <w:r w:rsidRPr="00AF0083">
        <w:t xml:space="preserve"> The prevalence rate of calcified carotid artery plaques (25%) was significantly higher than the rate (3%) in </w:t>
      </w:r>
      <w:r w:rsidR="00CB6719" w:rsidRPr="00AF0083">
        <w:t xml:space="preserve">the </w:t>
      </w:r>
      <w:r w:rsidRPr="00AF0083">
        <w:t xml:space="preserve">control group. </w:t>
      </w:r>
    </w:p>
    <w:p w14:paraId="0A1AC8FC" w14:textId="2BF1F6B7" w:rsidR="00497698" w:rsidRPr="00AF0083" w:rsidRDefault="00497698" w:rsidP="00930724">
      <w:pPr>
        <w:adjustRightInd w:val="0"/>
        <w:snapToGrid w:val="0"/>
        <w:spacing w:after="0"/>
        <w:ind w:firstLineChars="100" w:firstLine="240"/>
      </w:pPr>
      <w:r w:rsidRPr="00AF0083">
        <w:t>Although DM is common in CP and is a well-known risk factor for arteriosclerosis</w:t>
      </w:r>
      <w:r w:rsidR="00F264BF" w:rsidRPr="00AF0083">
        <w:t>,</w:t>
      </w:r>
      <w:r w:rsidRPr="00AF0083">
        <w:t xml:space="preserve"> the link between CP and </w:t>
      </w:r>
      <w:r w:rsidR="006F030A" w:rsidRPr="006F030A">
        <w:t>CVD</w:t>
      </w:r>
      <w:r w:rsidR="00791D01" w:rsidRPr="00AF0083">
        <w:t xml:space="preserve"> seem</w:t>
      </w:r>
      <w:r w:rsidR="00A343F6" w:rsidRPr="00AF0083">
        <w:t>s</w:t>
      </w:r>
      <w:r w:rsidR="00791D01" w:rsidRPr="00AF0083">
        <w:t xml:space="preserve"> to </w:t>
      </w:r>
      <w:r w:rsidR="004E537B" w:rsidRPr="00AF0083">
        <w:t>depend</w:t>
      </w:r>
      <w:r w:rsidR="00791D01" w:rsidRPr="00AF0083">
        <w:t xml:space="preserve"> </w:t>
      </w:r>
      <w:r w:rsidRPr="00AF0083">
        <w:t>on other mechanisms</w:t>
      </w:r>
      <w:r w:rsidR="00921CA2" w:rsidRPr="00AF0083">
        <w:fldChar w:fldCharType="begin">
          <w:fldData xml:space="preserve">PEVuZE5vdGU+PENpdGU+PEF1dGhvcj5TenVzemtpZXdpY3otR2FyY2lhPC9BdXRob3I+PFllYXI+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</w:fldData>
        </w:fldChar>
      </w:r>
      <w:r w:rsidR="00B15E5B" w:rsidRPr="00AF0083">
        <w:instrText xml:space="preserve"> ADDIN EN.CITE </w:instrText>
      </w:r>
      <w:r w:rsidR="00B15E5B" w:rsidRPr="00AF0083">
        <w:fldChar w:fldCharType="begin">
          <w:fldData xml:space="preserve">PEVuZE5vdGU+PENpdGU+PEF1dGhvcj5TenVzemtpZXdpY3otR2FyY2lhPC9BdXRob3I+PFllYXI+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</w:fldData>
        </w:fldChar>
      </w:r>
      <w:r w:rsidR="00B15E5B" w:rsidRPr="00AF0083">
        <w:instrText xml:space="preserve"> ADDIN EN.CITE.DATA </w:instrText>
      </w:r>
      <w:r w:rsidR="00B15E5B" w:rsidRPr="00AF0083">
        <w:fldChar w:fldCharType="end"/>
      </w:r>
      <w:r w:rsidR="00921CA2" w:rsidRPr="00AF0083">
        <w:fldChar w:fldCharType="separate"/>
      </w:r>
      <w:r w:rsidR="00B15E5B" w:rsidRPr="00AF0083">
        <w:rPr>
          <w:noProof/>
          <w:vertAlign w:val="superscript"/>
        </w:rPr>
        <w:t>[31]</w:t>
      </w:r>
      <w:r w:rsidR="00921CA2" w:rsidRPr="00AF0083">
        <w:fldChar w:fldCharType="end"/>
      </w:r>
      <w:r w:rsidR="00A44112" w:rsidRPr="00AF0083">
        <w:t>.</w:t>
      </w:r>
      <w:r w:rsidR="002F1E13" w:rsidRPr="00AF0083">
        <w:t xml:space="preserve"> </w:t>
      </w:r>
      <w:r w:rsidR="004E537B" w:rsidRPr="00AF0083">
        <w:rPr>
          <w:rFonts w:cs="Arial"/>
        </w:rPr>
        <w:t>Ch</w:t>
      </w:r>
      <w:r w:rsidR="00A85BDE" w:rsidRPr="00AF0083">
        <w:rPr>
          <w:rFonts w:cs="Arial"/>
        </w:rPr>
        <w:t>ronic inflammation ha</w:t>
      </w:r>
      <w:r w:rsidR="00A343F6" w:rsidRPr="00AF0083">
        <w:rPr>
          <w:rFonts w:cs="Arial"/>
        </w:rPr>
        <w:t>s</w:t>
      </w:r>
      <w:r w:rsidR="00A85BDE" w:rsidRPr="00AF0083">
        <w:rPr>
          <w:rFonts w:cs="Arial"/>
        </w:rPr>
        <w:t xml:space="preserve"> been found to be </w:t>
      </w:r>
      <w:r w:rsidR="004E537B" w:rsidRPr="00AF0083">
        <w:rPr>
          <w:rFonts w:cs="Arial"/>
        </w:rPr>
        <w:t xml:space="preserve">associated with accelerated atherosclerosis and increased risk of </w:t>
      </w:r>
      <w:r w:rsidR="006F030A" w:rsidRPr="006F030A">
        <w:rPr>
          <w:rFonts w:cs="Arial"/>
        </w:rPr>
        <w:t>CVD</w:t>
      </w:r>
      <w:r w:rsidR="004E537B" w:rsidRPr="00AF0083">
        <w:rPr>
          <w:rFonts w:cs="Arial"/>
        </w:rPr>
        <w:t>s</w:t>
      </w:r>
      <w:r w:rsidR="00921CA2" w:rsidRPr="00AF0083">
        <w:rPr>
          <w:rFonts w:cs="Arial"/>
        </w:rPr>
        <w:fldChar w:fldCharType="begin"/>
      </w:r>
      <w:r w:rsidR="00B15E5B" w:rsidRPr="00AF0083">
        <w:rPr>
          <w:rFonts w:cs="Arial"/>
        </w:rPr>
        <w:instrText xml:space="preserve"> ADDIN EN.CITE &lt;EndNote&gt;&lt;Cite&gt;&lt;Author&gt;Steyers&lt;/Author&gt;&lt;Year&gt;2014&lt;/Year&gt;&lt;RecNum&gt;1065&lt;/RecNum&gt;&lt;DisplayText&gt;&lt;style face="superscript"&gt;[32]&lt;/style&gt;&lt;/DisplayText&gt;&lt;record&gt;&lt;rec-number&gt;1065&lt;/rec-number&gt;&lt;foreign-keys&gt;&lt;key app="EN" db-id="pfz29dvem552zxexe5bpwv5gevtsax0dzwd0" timestamp="1569179034"&gt;1065&lt;/key&gt;&lt;/foreign-keys&gt;&lt;ref-type name="Journal Article"&gt;17&lt;/ref-type&gt;&lt;contributors&gt;&lt;authors&gt;&lt;author&gt;Steyers, C. M., 3rd&lt;/author&gt;&lt;author&gt;Miller, F. J., Jr.&lt;/author&gt;&lt;/authors&gt;&lt;/contributors&gt;&lt;auth-address&gt;Department of Internal Medicine, University of Iowa, Iowa City, IA 52242, USA. curtis-m-steyers@uiowa.edu.&amp;#xD;Department of Internal Medicine, University of Iowa, Iowa City, IA 52242, USA. francis-miller@uiowa.edu.&lt;/auth-address&gt;&lt;titles&gt;&lt;title&gt;Endothelial dysfunction in chronic inflammatory diseases&lt;/title&gt;&lt;secondary-title&gt;Int J Mol Sci&lt;/secondary-title&gt;&lt;alt-title&gt;International journal of molecular sciences&lt;/alt-title&gt;&lt;/titles&gt;&lt;pages&gt;11324-49&lt;/pages&gt;&lt;volume&gt;15&lt;/volume&gt;&lt;number&gt;7&lt;/number&gt;&lt;edition&gt;2014/06/27&lt;/edition&gt;&lt;keywords&gt;&lt;keyword&gt;Animals&lt;/keyword&gt;&lt;keyword&gt;Arthritis/*metabolism/physiopathology&lt;/keyword&gt;&lt;keyword&gt;Atherosclerosis/*metabolism/physiopathology&lt;/keyword&gt;&lt;keyword&gt;Cholesterol, LDL/metabolism&lt;/keyword&gt;&lt;keyword&gt;Endothelium, Vascular/*metabolism&lt;/keyword&gt;&lt;keyword&gt;Humans&lt;/keyword&gt;&lt;keyword&gt;Inflammation/metabolism/physiopathology&lt;/keyword&gt;&lt;keyword&gt;Inflammatory Bowel Diseases/*metabolism/physiopathology&lt;/keyword&gt;&lt;keyword&gt;Tumor Necrosis Factor-alpha/metabolism&lt;/keyword&gt;&lt;/keywords&gt;&lt;dates&gt;&lt;year&gt;2014&lt;/year&gt;&lt;pub-dates&gt;&lt;date&gt;Jun 25&lt;/date&gt;&lt;/pub-dates&gt;&lt;/dates&gt;&lt;isbn&gt;1422-0067&lt;/isbn&gt;&lt;accession-num&gt;24968272&lt;/accession-num&gt;&lt;urls&gt;&lt;/urls&gt;&lt;custom2&gt;PMC4139785&lt;/custom2&gt;&lt;electronic-resource-num&gt;10.3390/ijms150711324&lt;/electronic-resource-num&gt;&lt;remote-database-provider&gt;NLM&lt;/remote-database-provider&gt;&lt;language&gt;eng&lt;/language&gt;&lt;/record&gt;&lt;/Cite&gt;&lt;/EndNote&gt;</w:instrText>
      </w:r>
      <w:r w:rsidR="00921CA2" w:rsidRPr="00AF0083">
        <w:rPr>
          <w:rFonts w:cs="Arial"/>
        </w:rPr>
        <w:fldChar w:fldCharType="separate"/>
      </w:r>
      <w:r w:rsidR="00B15E5B" w:rsidRPr="00AF0083">
        <w:rPr>
          <w:rFonts w:cs="Arial"/>
          <w:noProof/>
          <w:vertAlign w:val="superscript"/>
        </w:rPr>
        <w:t>[32]</w:t>
      </w:r>
      <w:r w:rsidR="00921CA2" w:rsidRPr="00AF0083">
        <w:rPr>
          <w:rFonts w:cs="Arial"/>
        </w:rPr>
        <w:fldChar w:fldCharType="end"/>
      </w:r>
      <w:r w:rsidR="00A44112" w:rsidRPr="00AF0083">
        <w:rPr>
          <w:rFonts w:cs="Arial"/>
        </w:rPr>
        <w:t>.</w:t>
      </w:r>
      <w:r w:rsidR="00C83276" w:rsidRPr="00AF0083">
        <w:rPr>
          <w:rFonts w:cs="Arial"/>
        </w:rPr>
        <w:t xml:space="preserve"> The pancreatic changes at </w:t>
      </w:r>
      <w:r w:rsidR="00F264BF" w:rsidRPr="00AF0083">
        <w:rPr>
          <w:rFonts w:cs="Arial"/>
        </w:rPr>
        <w:t xml:space="preserve">an </w:t>
      </w:r>
      <w:r w:rsidR="00C83276" w:rsidRPr="00AF0083">
        <w:rPr>
          <w:rFonts w:cs="Arial"/>
        </w:rPr>
        <w:t>advanced age are considered to be related to atherosclerosis (of small vessels)</w:t>
      </w:r>
      <w:r w:rsidR="00C83276" w:rsidRPr="00AF0083">
        <w:rPr>
          <w:rFonts w:cs="Arial"/>
        </w:rPr>
        <w:fldChar w:fldCharType="begin"/>
      </w:r>
      <w:r w:rsidR="00B15E5B" w:rsidRPr="00AF0083">
        <w:rPr>
          <w:rFonts w:cs="Arial"/>
        </w:rPr>
        <w:instrText xml:space="preserve"> ADDIN EN.CITE &lt;EndNote&gt;&lt;Cite&gt;&lt;Author&gt;Lohr&lt;/Author&gt;&lt;Year&gt;2018&lt;/Year&gt;&lt;RecNum&gt;375&lt;/RecNum&gt;&lt;DisplayText&gt;&lt;style face="superscript"&gt;[15]&lt;/style&gt;&lt;/DisplayText&gt;&lt;record&gt;&lt;rec-number&gt;375&lt;/rec-number&gt;&lt;foreign-keys&gt;&lt;key app="EN" db-id="pfz29dvem552zxexe5bpwv5gevtsax0dzwd0" timestamp="1538035354"&gt;375&lt;/key&gt;&lt;/foreign-keys&gt;&lt;ref-type name="Journal Article"&gt;17&lt;/ref-type&gt;&lt;contributors&gt;&lt;authors&gt;&lt;author&gt;Lohr, J. M.&lt;/author&gt;&lt;author&gt;Panic, N.&lt;/author&gt;&lt;author&gt;Vujasinovic, M.&lt;/author&gt;&lt;author&gt;Verbeke, C. S.&lt;/author&gt;&lt;/authors&gt;&lt;/contributors&gt;&lt;auth-address&gt;Center for Digestive Diseases, Karolinska University Hospital, Stockholm, Sweden.&amp;#xD;CLINTEC, Karolinska Institutet, Stockholm, Sweden.&amp;#xD;University Hospital Dr. Dragisa Misovic-Dedinje, Belgrade, Serbia.&amp;#xD;Department of Pathology, Institute of Clinical Medicine, University of Oslo, Oslo, Norway.&lt;/auth-address&gt;&lt;titles&gt;&lt;title&gt;The ageing pancreas: a systematic review of the evidence and analysis of the consequences&lt;/title&gt;&lt;secondary-title&gt;J Intern Med&lt;/secondary-title&gt;&lt;alt-title&gt;Journal of internal medicine&lt;/alt-title&gt;&lt;/titles&gt;&lt;pages&gt;446-460&lt;/pages&gt;&lt;volume&gt;283&lt;/volume&gt;&lt;number&gt;5&lt;/number&gt;&lt;edition&gt;2018/02/24&lt;/edition&gt;&lt;keywords&gt;&lt;keyword&gt;ageing&lt;/keyword&gt;&lt;keyword&gt;malnutrition&lt;/keyword&gt;&lt;keyword&gt;osteoporosis&lt;/keyword&gt;&lt;keyword&gt;pancreatic exocrine insufficiency&lt;/keyword&gt;&lt;keyword&gt;pancreatic function&lt;/keyword&gt;&lt;keyword&gt;senile pancreatitis&lt;/keyword&gt;&lt;/keywords&gt;&lt;dates&gt;&lt;year&gt;2018&lt;/year&gt;&lt;pub-dates&gt;&lt;date&gt;May&lt;/date&gt;&lt;/pub-dates&gt;&lt;/dates&gt;&lt;isbn&gt;0954-6820&lt;/isbn&gt;&lt;accession-num&gt;29474746&lt;/accession-num&gt;&lt;urls&gt;&lt;/urls&gt;&lt;electronic-resource-num&gt;10.1111/joim.12745&lt;/electronic-resource-num&gt;&lt;remote-database-provider&gt;NLM&lt;/remote-database-provider&gt;&lt;language&gt;eng&lt;/language&gt;&lt;/record&gt;&lt;/Cite&gt;&lt;/EndNote&gt;</w:instrText>
      </w:r>
      <w:r w:rsidR="00C83276" w:rsidRPr="00AF0083">
        <w:rPr>
          <w:rFonts w:cs="Arial"/>
        </w:rPr>
        <w:fldChar w:fldCharType="separate"/>
      </w:r>
      <w:r w:rsidR="00B15E5B" w:rsidRPr="00AF0083">
        <w:rPr>
          <w:rFonts w:cs="Arial"/>
          <w:noProof/>
          <w:vertAlign w:val="superscript"/>
        </w:rPr>
        <w:t>[15]</w:t>
      </w:r>
      <w:r w:rsidR="00C83276" w:rsidRPr="00AF0083">
        <w:rPr>
          <w:rFonts w:cs="Arial"/>
        </w:rPr>
        <w:fldChar w:fldCharType="end"/>
      </w:r>
      <w:r w:rsidR="00A44112" w:rsidRPr="00AF0083">
        <w:rPr>
          <w:rFonts w:cs="Arial"/>
        </w:rPr>
        <w:t>.</w:t>
      </w:r>
      <w:r w:rsidR="00D01997" w:rsidRPr="00AF0083">
        <w:rPr>
          <w:rFonts w:cs="Arial"/>
        </w:rPr>
        <w:t xml:space="preserve"> </w:t>
      </w:r>
      <w:r w:rsidR="00C83276" w:rsidRPr="00AF0083">
        <w:rPr>
          <w:rFonts w:cs="Arial"/>
        </w:rPr>
        <w:t>Th</w:t>
      </w:r>
      <w:r w:rsidR="00543460" w:rsidRPr="00AF0083">
        <w:rPr>
          <w:rFonts w:cs="Arial"/>
        </w:rPr>
        <w:t>is concept of</w:t>
      </w:r>
      <w:r w:rsidR="00C83276" w:rsidRPr="00AF0083">
        <w:rPr>
          <w:rFonts w:cs="Arial"/>
        </w:rPr>
        <w:t xml:space="preserve"> ‘senile </w:t>
      </w:r>
      <w:r w:rsidR="00C83276" w:rsidRPr="00AF0083">
        <w:rPr>
          <w:rFonts w:cs="Arial"/>
        </w:rPr>
        <w:lastRenderedPageBreak/>
        <w:t>pancreatitis’ was first described by Ammann</w:t>
      </w:r>
      <w:r w:rsidR="00284782">
        <w:rPr>
          <w:rFonts w:cs="Arial"/>
        </w:rPr>
        <w:t xml:space="preserve"> </w:t>
      </w:r>
      <w:r w:rsidR="00284782" w:rsidRPr="00284782">
        <w:rPr>
          <w:rFonts w:cs="Arial"/>
          <w:i/>
          <w:iCs/>
        </w:rPr>
        <w:t>et al</w:t>
      </w:r>
      <w:r w:rsidR="00C83276" w:rsidRPr="00AF0083">
        <w:rPr>
          <w:rFonts w:cs="Arial"/>
        </w:rPr>
        <w:fldChar w:fldCharType="begin"/>
      </w:r>
      <w:r w:rsidR="00B15E5B" w:rsidRPr="00AF0083">
        <w:rPr>
          <w:rFonts w:cs="Arial"/>
        </w:rPr>
        <w:instrText xml:space="preserve"> ADDIN EN.CITE &lt;EndNote&gt;&lt;Cite&gt;&lt;Author&gt;Ammann&lt;/Author&gt;&lt;Year&gt;1976&lt;/Year&gt;&lt;RecNum&gt;1066&lt;/RecNum&gt;&lt;DisplayText&gt;&lt;style face="superscript"&gt;[33]&lt;/style&gt;&lt;/DisplayText&gt;&lt;record&gt;&lt;rec-number&gt;1066&lt;/rec-number&gt;&lt;foreign-keys&gt;&lt;key app="EN" db-id="pfz29dvem552zxexe5bpwv5gevtsax0dzwd0" timestamp="1569186667"&gt;1066&lt;/key&gt;&lt;/foreign-keys&gt;&lt;ref-type name="Journal Article"&gt;17&lt;/ref-type&gt;&lt;contributors&gt;&lt;authors&gt;&lt;author&gt;Ammann, R.&lt;/author&gt;&lt;author&gt;Sulser, H.&lt;/author&gt;&lt;/authors&gt;&lt;/contributors&gt;&lt;titles&gt;&lt;title&gt;[&amp;quot;Senile&amp;quot; chronic pancreatitis; a new nosologic entity? Studies in 38 cases. Indications of a vascular origin and relationship to the primarily painless chronic pancreatitis]&lt;/title&gt;&lt;secondary-title&gt;Schweiz Med Wochenschr&lt;/secondary-title&gt;&lt;alt-title&gt;Schweizerische medizinische Wochenschrift&lt;/alt-title&gt;&lt;/titles&gt;&lt;pages&gt;429-37&lt;/pages&gt;&lt;volume&gt;106&lt;/volume&gt;&lt;number&gt;13&lt;/number&gt;&lt;edition&gt;1976/03/27&lt;/edition&gt;&lt;keywords&gt;&lt;keyword&gt;Adult&lt;/keyword&gt;&lt;keyword&gt;Age Factors&lt;/keyword&gt;&lt;keyword&gt;Aged&lt;/keyword&gt;&lt;keyword&gt;Alcoholism/complications&lt;/keyword&gt;&lt;keyword&gt;Arterial Occlusive Diseases/etiology&lt;/keyword&gt;&lt;keyword&gt;Chronic Disease&lt;/keyword&gt;&lt;keyword&gt;Coronary Disease/complications&lt;/keyword&gt;&lt;keyword&gt;Female&lt;/keyword&gt;&lt;keyword&gt;Humans&lt;/keyword&gt;&lt;keyword&gt;Male&lt;/keyword&gt;&lt;keyword&gt;Middle Aged&lt;/keyword&gt;&lt;keyword&gt;Pancreas/pathology&lt;/keyword&gt;&lt;keyword&gt;Pancreatitis/*classification/etiology&lt;/keyword&gt;&lt;/keywords&gt;&lt;dates&gt;&lt;year&gt;1976&lt;/year&gt;&lt;pub-dates&gt;&lt;date&gt;Mar 27&lt;/date&gt;&lt;/pub-dates&gt;&lt;/dates&gt;&lt;orig-pub&gt;Die &amp;quot;senile&amp;quot; chronische Pankreatitis- eine neue nosologische Einheit? Beobachtungen an 38 Fallen. Hinweise auf eine vaskulare Ursache und Beziehungen zur primar schmerzlosen chronischen Pankreatitis&lt;/orig-pub&gt;&lt;isbn&gt;0036-7672 (Print)&amp;#xD;0036-7672&lt;/isbn&gt;&lt;accession-num&gt;772803&lt;/accession-num&gt;&lt;urls&gt;&lt;/urls&gt;&lt;remote-database-provider&gt;NLM&lt;/remote-database-provider&gt;&lt;language&gt;ger&lt;/language&gt;&lt;/record&gt;&lt;/Cite&gt;&lt;/EndNote&gt;</w:instrText>
      </w:r>
      <w:r w:rsidR="00C83276" w:rsidRPr="00AF0083">
        <w:rPr>
          <w:rFonts w:cs="Arial"/>
        </w:rPr>
        <w:fldChar w:fldCharType="separate"/>
      </w:r>
      <w:r w:rsidR="00B15E5B" w:rsidRPr="00AF0083">
        <w:rPr>
          <w:rFonts w:cs="Arial"/>
          <w:noProof/>
          <w:vertAlign w:val="superscript"/>
        </w:rPr>
        <w:t>[33]</w:t>
      </w:r>
      <w:r w:rsidR="00C83276" w:rsidRPr="00AF0083">
        <w:rPr>
          <w:rFonts w:cs="Arial"/>
        </w:rPr>
        <w:fldChar w:fldCharType="end"/>
      </w:r>
      <w:r w:rsidR="00C83276" w:rsidRPr="00AF0083">
        <w:rPr>
          <w:rFonts w:cs="Arial"/>
        </w:rPr>
        <w:t xml:space="preserve"> and in most cases has </w:t>
      </w:r>
      <w:r w:rsidR="00F264BF" w:rsidRPr="00AF0083">
        <w:rPr>
          <w:rFonts w:cs="Arial"/>
        </w:rPr>
        <w:t xml:space="preserve">a </w:t>
      </w:r>
      <w:r w:rsidR="00543460" w:rsidRPr="00AF0083">
        <w:rPr>
          <w:rFonts w:cs="Arial"/>
        </w:rPr>
        <w:t xml:space="preserve">silent and </w:t>
      </w:r>
      <w:r w:rsidR="00C83276" w:rsidRPr="00AF0083">
        <w:rPr>
          <w:rFonts w:cs="Arial"/>
        </w:rPr>
        <w:t xml:space="preserve">mild </w:t>
      </w:r>
      <w:r w:rsidR="00543460" w:rsidRPr="00AF0083">
        <w:rPr>
          <w:rFonts w:cs="Arial"/>
        </w:rPr>
        <w:t>course</w:t>
      </w:r>
      <w:r w:rsidR="00C83276" w:rsidRPr="00AF0083">
        <w:rPr>
          <w:rFonts w:cs="Arial"/>
        </w:rPr>
        <w:fldChar w:fldCharType="begin"/>
      </w:r>
      <w:r w:rsidR="00B15E5B" w:rsidRPr="00AF0083">
        <w:rPr>
          <w:rFonts w:cs="Arial"/>
        </w:rPr>
        <w:instrText xml:space="preserve"> ADDIN EN.CITE &lt;EndNote&gt;&lt;Cite&gt;&lt;Author&gt;Nagai&lt;/Author&gt;&lt;Year&gt;1984&lt;/Year&gt;&lt;RecNum&gt;1067&lt;/RecNum&gt;&lt;DisplayText&gt;&lt;style face="superscript"&gt;[34]&lt;/style&gt;&lt;/DisplayText&gt;&lt;record&gt;&lt;rec-number&gt;1067&lt;/rec-number&gt;&lt;foreign-keys&gt;&lt;key app="EN" db-id="pfz29dvem552zxexe5bpwv5gevtsax0dzwd0" timestamp="1569186838"&gt;1067&lt;/key&gt;&lt;/foreign-keys&gt;&lt;ref-type name="Journal Article"&gt;17&lt;/ref-type&gt;&lt;contributors&gt;&lt;authors&gt;&lt;author&gt;Nagai, H.&lt;/author&gt;&lt;author&gt;Ohtsubo, K.&lt;/author&gt;&lt;/authors&gt;&lt;/contributors&gt;&lt;titles&gt;&lt;title&gt;Pancreatic lithiasis in the aged. Its clinicopathology and pathogenesis&lt;/title&gt;&lt;secondary-title&gt;Gastroenterology&lt;/secondary-title&gt;&lt;alt-title&gt;Gastroenterology&lt;/alt-title&gt;&lt;/titles&gt;&lt;pages&gt;331-8&lt;/pages&gt;&lt;volume&gt;86&lt;/volume&gt;&lt;number&gt;2&lt;/number&gt;&lt;edition&gt;1984/02/01&lt;/edition&gt;&lt;keywords&gt;&lt;keyword&gt;Age Factors&lt;/keyword&gt;&lt;keyword&gt;Aged&lt;/keyword&gt;&lt;keyword&gt;Calculi/etiology/*pathology&lt;/keyword&gt;&lt;keyword&gt;Epithelium/pathology&lt;/keyword&gt;&lt;keyword&gt;Female&lt;/keyword&gt;&lt;keyword&gt;Humans&lt;/keyword&gt;&lt;keyword&gt;Male&lt;/keyword&gt;&lt;keyword&gt;Metaplasia&lt;/keyword&gt;&lt;keyword&gt;Pancreas/pathology&lt;/keyword&gt;&lt;keyword&gt;Pancreatic Diseases/etiology/*pathology&lt;/keyword&gt;&lt;keyword&gt;Pancreatic Ducts/pathology&lt;/keyword&gt;&lt;/keywords&gt;&lt;dates&gt;&lt;year&gt;1984&lt;/year&gt;&lt;pub-dates&gt;&lt;date&gt;Feb&lt;/date&gt;&lt;/pub-dates&gt;&lt;/dates&gt;&lt;isbn&gt;0016-5085 (Print)&amp;#xD;0016-5085&lt;/isbn&gt;&lt;accession-num&gt;6690361&lt;/accession-num&gt;&lt;urls&gt;&lt;/urls&gt;&lt;remote-database-provider&gt;NLM&lt;/remote-database-provider&gt;&lt;language&gt;eng&lt;/language&gt;&lt;/record&gt;&lt;/Cite&gt;&lt;/EndNote&gt;</w:instrText>
      </w:r>
      <w:r w:rsidR="00C83276" w:rsidRPr="00AF0083">
        <w:rPr>
          <w:rFonts w:cs="Arial"/>
        </w:rPr>
        <w:fldChar w:fldCharType="separate"/>
      </w:r>
      <w:r w:rsidR="00B15E5B" w:rsidRPr="00AF0083">
        <w:rPr>
          <w:rFonts w:cs="Arial"/>
          <w:noProof/>
          <w:vertAlign w:val="superscript"/>
        </w:rPr>
        <w:t>[34]</w:t>
      </w:r>
      <w:r w:rsidR="00C83276" w:rsidRPr="00AF0083">
        <w:rPr>
          <w:rFonts w:cs="Arial"/>
        </w:rPr>
        <w:fldChar w:fldCharType="end"/>
      </w:r>
      <w:r w:rsidR="00A44112" w:rsidRPr="00AF0083">
        <w:rPr>
          <w:rFonts w:cs="Arial"/>
        </w:rPr>
        <w:t>.</w:t>
      </w:r>
    </w:p>
    <w:p w14:paraId="409D1B6D" w14:textId="08B93DEA" w:rsidR="006141AD" w:rsidRPr="00AF0083" w:rsidRDefault="001F3B92" w:rsidP="00930724">
      <w:pPr>
        <w:adjustRightInd w:val="0"/>
        <w:snapToGrid w:val="0"/>
        <w:spacing w:after="0"/>
        <w:ind w:firstLineChars="100" w:firstLine="240"/>
      </w:pPr>
      <w:r w:rsidRPr="00AF0083">
        <w:t xml:space="preserve">In a prospective, longitudinal cohort study, Spanish colleagues evaluated the risk of cardiovascular events and the impact of PEI in a cohort of 430 </w:t>
      </w:r>
      <w:r w:rsidR="00F264BF" w:rsidRPr="00AF0083">
        <w:t xml:space="preserve">CP </w:t>
      </w:r>
      <w:r w:rsidRPr="00AF0083">
        <w:t>patients</w:t>
      </w:r>
      <w:r w:rsidR="00F264BF" w:rsidRPr="00AF0083">
        <w:t xml:space="preserve"> </w:t>
      </w:r>
      <w:r w:rsidRPr="00AF0083">
        <w:t xml:space="preserve">with </w:t>
      </w:r>
      <w:r w:rsidR="00254107" w:rsidRPr="00AF0083">
        <w:t>the mean follow-up of 8.6 years</w:t>
      </w:r>
      <w:r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Pr="00AF0083">
        <w:rPr>
          <w:vertAlign w:val="superscript"/>
        </w:rPr>
        <w:fldChar w:fldCharType="separate"/>
      </w:r>
      <w:r w:rsidR="00B15E5B" w:rsidRPr="00AF0083">
        <w:rPr>
          <w:noProof/>
          <w:vertAlign w:val="superscript"/>
        </w:rPr>
        <w:t>[4]</w:t>
      </w:r>
      <w:r w:rsidRPr="00AF0083">
        <w:rPr>
          <w:vertAlign w:val="superscript"/>
        </w:rPr>
        <w:fldChar w:fldCharType="end"/>
      </w:r>
      <w:r w:rsidR="00A44112" w:rsidRPr="00AF0083">
        <w:t>.</w:t>
      </w:r>
      <w:r w:rsidR="00FC321A" w:rsidRPr="00AF0083">
        <w:t xml:space="preserve"> </w:t>
      </w:r>
      <w:r w:rsidRPr="00AF0083">
        <w:t>The study demonstrated</w:t>
      </w:r>
      <w:r w:rsidR="00F264BF" w:rsidRPr="00AF0083">
        <w:t>,</w:t>
      </w:r>
      <w:r w:rsidRPr="00AF0083">
        <w:t xml:space="preserve"> for the first time</w:t>
      </w:r>
      <w:r w:rsidR="00F264BF" w:rsidRPr="00AF0083">
        <w:t>,</w:t>
      </w:r>
      <w:r w:rsidRPr="00AF0083">
        <w:t xml:space="preserve"> that PEI is an independent risk factor significantly associated with an increased risk </w:t>
      </w:r>
      <w:r w:rsidR="003B5A55" w:rsidRPr="00AF0083">
        <w:t>of cardiovascular</w:t>
      </w:r>
      <w:r w:rsidRPr="00AF0083">
        <w:t xml:space="preserve"> events</w:t>
      </w:r>
      <w:r w:rsidR="001978AC" w:rsidRPr="00AF0083">
        <w:t>.</w:t>
      </w:r>
    </w:p>
    <w:p w14:paraId="153F8CF4" w14:textId="2B94D7A7" w:rsidR="00A343F6" w:rsidRPr="00AF0083" w:rsidRDefault="00F32AF2" w:rsidP="00930724">
      <w:pPr>
        <w:adjustRightInd w:val="0"/>
        <w:snapToGrid w:val="0"/>
        <w:spacing w:after="0"/>
        <w:ind w:firstLineChars="100" w:firstLine="240"/>
      </w:pPr>
      <w:r w:rsidRPr="00AF0083">
        <w:t>Hsu</w:t>
      </w:r>
      <w:r w:rsidR="003C4E5B">
        <w:t xml:space="preserve"> </w:t>
      </w:r>
      <w:r w:rsidR="003C4E5B" w:rsidRPr="003C4E5B">
        <w:rPr>
          <w:i/>
          <w:iCs/>
        </w:rPr>
        <w:t>et al</w:t>
      </w:r>
      <w:r w:rsidR="003C4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3C4E5B" w:rsidRPr="00AF0083">
        <w:rPr>
          <w:vertAlign w:val="superscript"/>
        </w:rPr>
        <w:instrText xml:space="preserve"> ADDIN EN.CITE </w:instrText>
      </w:r>
      <w:r w:rsidR="003C4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3C4E5B" w:rsidRPr="00AF0083">
        <w:rPr>
          <w:vertAlign w:val="superscript"/>
        </w:rPr>
        <w:instrText xml:space="preserve"> ADDIN EN.CITE.DATA </w:instrText>
      </w:r>
      <w:r w:rsidR="003C4E5B" w:rsidRPr="00AF0083">
        <w:rPr>
          <w:vertAlign w:val="superscript"/>
        </w:rPr>
      </w:r>
      <w:r w:rsidR="003C4E5B" w:rsidRPr="00AF0083">
        <w:rPr>
          <w:vertAlign w:val="superscript"/>
        </w:rPr>
        <w:fldChar w:fldCharType="end"/>
      </w:r>
      <w:r w:rsidR="003C4E5B" w:rsidRPr="00AF0083">
        <w:rPr>
          <w:vertAlign w:val="superscript"/>
        </w:rPr>
      </w:r>
      <w:r w:rsidR="003C4E5B" w:rsidRPr="00AF0083">
        <w:rPr>
          <w:vertAlign w:val="superscript"/>
        </w:rPr>
        <w:fldChar w:fldCharType="separate"/>
      </w:r>
      <w:r w:rsidR="003C4E5B" w:rsidRPr="00AF0083">
        <w:rPr>
          <w:noProof/>
          <w:vertAlign w:val="superscript"/>
        </w:rPr>
        <w:t>[6]</w:t>
      </w:r>
      <w:r w:rsidR="003C4E5B" w:rsidRPr="00AF0083">
        <w:rPr>
          <w:vertAlign w:val="superscript"/>
        </w:rPr>
        <w:fldChar w:fldCharType="end"/>
      </w:r>
      <w:r w:rsidRPr="003C4E5B">
        <w:rPr>
          <w:i/>
          <w:iCs/>
        </w:rPr>
        <w:t xml:space="preserve"> </w:t>
      </w:r>
      <w:r w:rsidRPr="00AF0083">
        <w:t>conducted a nationwide retrospective cohort study in Taiwan to determine the risk of acute coronary syndrome (</w:t>
      </w:r>
      <w:r w:rsidR="00254107" w:rsidRPr="00AF0083">
        <w:t>ACS) in patients with CP</w:t>
      </w:r>
      <w:r w:rsidR="00A44112" w:rsidRPr="00AF0083">
        <w:t>.</w:t>
      </w:r>
      <w:r w:rsidRPr="00AF0083">
        <w:t xml:space="preserve"> In total</w:t>
      </w:r>
      <w:r w:rsidR="00F264BF" w:rsidRPr="00AF0083">
        <w:t>,</w:t>
      </w:r>
      <w:r w:rsidRPr="00AF0083">
        <w:t xml:space="preserve"> 17405 patients with CP and 69620 individuals without CP were followed for 84430 and 417426 person-years showing that overall ACS incidence was 2.15-fold higher in the CP cohort than in the non-CP cohort. Interestingly, the highest risk of ACS was observed in patients aged ≤ 39 years.</w:t>
      </w:r>
      <w:r w:rsidR="00CE28B5" w:rsidRPr="00AF0083">
        <w:t xml:space="preserve"> </w:t>
      </w:r>
      <w:r w:rsidR="00497698" w:rsidRPr="00AF0083">
        <w:t xml:space="preserve">Here the increased risk was thought to be caused by inflammation </w:t>
      </w:r>
      <w:r w:rsidR="00791D01" w:rsidRPr="00AF0083">
        <w:t xml:space="preserve">leading to endothelial dysfunction and progress of unstable plaque. </w:t>
      </w:r>
      <w:r w:rsidR="00CE28B5" w:rsidRPr="00AF0083">
        <w:t xml:space="preserve">In the similarly conducted retrospective population-based cohort study from Taiwan, Wong </w:t>
      </w:r>
      <w:r w:rsidR="00CE28B5" w:rsidRPr="003C4E5B">
        <w:rPr>
          <w:i/>
          <w:iCs/>
        </w:rPr>
        <w:t>et al</w:t>
      </w:r>
      <w:r w:rsidR="003C4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3C4E5B" w:rsidRPr="00AF0083">
        <w:rPr>
          <w:vertAlign w:val="superscript"/>
        </w:rPr>
        <w:instrText xml:space="preserve"> ADDIN EN.CITE </w:instrText>
      </w:r>
      <w:r w:rsidR="003C4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3C4E5B" w:rsidRPr="00AF0083">
        <w:rPr>
          <w:vertAlign w:val="superscript"/>
        </w:rPr>
        <w:instrText xml:space="preserve"> ADDIN EN.CITE.DATA </w:instrText>
      </w:r>
      <w:r w:rsidR="003C4E5B" w:rsidRPr="00AF0083">
        <w:rPr>
          <w:vertAlign w:val="superscript"/>
        </w:rPr>
      </w:r>
      <w:r w:rsidR="003C4E5B" w:rsidRPr="00AF0083">
        <w:rPr>
          <w:vertAlign w:val="superscript"/>
        </w:rPr>
        <w:fldChar w:fldCharType="end"/>
      </w:r>
      <w:r w:rsidR="003C4E5B" w:rsidRPr="00AF0083">
        <w:rPr>
          <w:vertAlign w:val="superscript"/>
        </w:rPr>
      </w:r>
      <w:r w:rsidR="003C4E5B" w:rsidRPr="00AF0083">
        <w:rPr>
          <w:vertAlign w:val="superscript"/>
        </w:rPr>
        <w:fldChar w:fldCharType="separate"/>
      </w:r>
      <w:r w:rsidR="003C4E5B" w:rsidRPr="00AF0083">
        <w:rPr>
          <w:noProof/>
          <w:vertAlign w:val="superscript"/>
        </w:rPr>
        <w:t>[8]</w:t>
      </w:r>
      <w:r w:rsidR="003C4E5B" w:rsidRPr="00AF0083">
        <w:rPr>
          <w:vertAlign w:val="superscript"/>
        </w:rPr>
        <w:fldChar w:fldCharType="end"/>
      </w:r>
      <w:r w:rsidR="00CE28B5" w:rsidRPr="00AF0083">
        <w:t xml:space="preserve"> reported association of CP with increased risk of sub</w:t>
      </w:r>
      <w:r w:rsidR="00254107" w:rsidRPr="00AF0083">
        <w:t>sequent cerebrovascular disease</w:t>
      </w:r>
      <w:r w:rsidR="00FC321A" w:rsidRPr="00AF0083">
        <w:t>.</w:t>
      </w:r>
      <w:r w:rsidR="00CE28B5" w:rsidRPr="00AF0083">
        <w:t xml:space="preserve"> The overall incidence of cerebrovascular disease among 16672 patients with CP was 1.24-fold greater than in the non-CP patients.</w:t>
      </w:r>
    </w:p>
    <w:p w14:paraId="4DADAAE2" w14:textId="0C889815" w:rsidR="001A67DE" w:rsidRPr="00AF0083" w:rsidRDefault="00115A9B" w:rsidP="00930724">
      <w:pPr>
        <w:adjustRightInd w:val="0"/>
        <w:snapToGrid w:val="0"/>
        <w:spacing w:after="0"/>
        <w:ind w:firstLineChars="100" w:firstLine="240"/>
      </w:pPr>
      <w:r>
        <w:t xml:space="preserve">In conclusion, </w:t>
      </w:r>
      <w:r w:rsidRPr="00AF0083">
        <w:t>s</w:t>
      </w:r>
      <w:r w:rsidR="005A7C00" w:rsidRPr="00AF0083">
        <w:t xml:space="preserve">o far, research on association between heart and pancreas disease has received little attention and its role in pathogenesis is not fully elucidated. However, studies presented in this article indicate </w:t>
      </w:r>
      <w:r w:rsidR="00F264BF" w:rsidRPr="00AF0083">
        <w:t xml:space="preserve">an </w:t>
      </w:r>
      <w:r w:rsidR="005A7C00" w:rsidRPr="00AF0083">
        <w:t>important association that should be further investigate</w:t>
      </w:r>
      <w:r w:rsidR="00F264BF" w:rsidRPr="00AF0083">
        <w:t>d</w:t>
      </w:r>
      <w:r w:rsidR="005A7C00" w:rsidRPr="00AF0083">
        <w:t xml:space="preserve">. </w:t>
      </w:r>
      <w:r w:rsidR="006B173A" w:rsidRPr="00AF0083">
        <w:t>Patients with</w:t>
      </w:r>
      <w:r w:rsidR="00597751" w:rsidRPr="00AF0083">
        <w:t xml:space="preserve"> </w:t>
      </w:r>
      <w:r w:rsidR="006F030A" w:rsidRPr="006F030A">
        <w:t>CP</w:t>
      </w:r>
      <w:r w:rsidR="00597751" w:rsidRPr="00AF0083">
        <w:t xml:space="preserve">/pancreatic exocrine insufficiency and </w:t>
      </w:r>
      <w:r w:rsidR="006B173A" w:rsidRPr="00AF0083">
        <w:t>chronic heart failure (</w:t>
      </w:r>
      <w:r w:rsidR="00597751" w:rsidRPr="00AF0083">
        <w:t>especially right ventricular dysfunction</w:t>
      </w:r>
      <w:r w:rsidR="006B173A" w:rsidRPr="00AF0083">
        <w:t>) share similar clinical symptoms like abdominal pain</w:t>
      </w:r>
      <w:r w:rsidR="00254107" w:rsidRPr="00AF0083">
        <w:t>, anorexia, nausea and bloating</w:t>
      </w:r>
      <w:r w:rsidR="006B173A" w:rsidRPr="00AF0083">
        <w:rPr>
          <w:vertAlign w:val="superscript"/>
        </w:rPr>
        <w:fldChar w:fldCharType="begin">
          <w:fldData xml:space="preserve">PEVuZE5vdGU+PENpdGU+PEF1dGhvcj5LZW1wPC9BdXRob3I+PFllYXI+MjAxMjwvWWVhcj48UmVj
TnVtPjEwMjM8L1JlY051bT48RGlzcGxheVRleHQ+PHN0eWxlIGZhY2U9InN1cGVyc2NyaXB0Ij5b
MSwgMl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TG9ocjwvQXV0aG9yPjxZZWFyPjIwMTc8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LZW1wPC9BdXRob3I+PFllYXI+MjAxMjwvWWVhcj48UmVj
TnVtPjEwMjM8L1JlY051bT48RGlzcGxheVRleHQ+PHN0eWxlIGZhY2U9InN1cGVyc2NyaXB0Ij5b
MSwgMl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TG9ocjwvQXV0aG9yPjxZZWFyPjIwMTc8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6B173A" w:rsidRPr="00AF0083">
        <w:rPr>
          <w:vertAlign w:val="superscript"/>
        </w:rPr>
      </w:r>
      <w:r w:rsidR="006B173A" w:rsidRPr="00AF0083">
        <w:rPr>
          <w:vertAlign w:val="superscript"/>
        </w:rPr>
        <w:fldChar w:fldCharType="separate"/>
      </w:r>
      <w:r w:rsidR="00B15E5B" w:rsidRPr="00AF0083">
        <w:rPr>
          <w:noProof/>
          <w:vertAlign w:val="superscript"/>
        </w:rPr>
        <w:t>[1,2]</w:t>
      </w:r>
      <w:r w:rsidR="006B173A" w:rsidRPr="00AF0083">
        <w:rPr>
          <w:vertAlign w:val="superscript"/>
        </w:rPr>
        <w:fldChar w:fldCharType="end"/>
      </w:r>
      <w:r w:rsidR="00FC321A" w:rsidRPr="00AF0083">
        <w:t>.</w:t>
      </w:r>
      <w:r w:rsidR="006855DE" w:rsidRPr="00AF0083">
        <w:t xml:space="preserve"> </w:t>
      </w:r>
      <w:r w:rsidR="00D42F39" w:rsidRPr="00AF0083">
        <w:t>Interplay</w:t>
      </w:r>
      <w:r w:rsidR="00801306" w:rsidRPr="00AF0083">
        <w:t xml:space="preserve"> between malnutrition (intake driven) and cachexia (disease driven) can also be seen in both cardiac and pancreatic patients, as well as </w:t>
      </w:r>
      <w:r w:rsidR="00F264BF" w:rsidRPr="00AF0083">
        <w:t xml:space="preserve">in </w:t>
      </w:r>
      <w:r w:rsidR="00801306" w:rsidRPr="00AF0083">
        <w:t>sarcopenia (muscle wasting)</w:t>
      </w:r>
      <w:r w:rsidR="00801306" w:rsidRPr="00AF0083">
        <w:rPr>
          <w:vertAlign w:val="superscript"/>
        </w:rPr>
        <w:fldChar w:fldCharType="begin">
          <w:fldData xml:space="preserve">PEVuZE5vdGU+PENpdGU+PEF1dGhvcj5BcXVpbGFuaTwvQXV0aG9yPjxZZWFyPjIwMDM8L1llYXI+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uJiN4RDtDZW50cmUgZm9yIE51dHJpdGlvbiBhbmQg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BcXVpbGFuaTwvQXV0aG9yPjxZZWFyPjIwMDM8L1llYXI+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uJiN4RDtDZW50cmUgZm9yIE51dHJpdGlvbiBhbmQg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801306" w:rsidRPr="00AF0083">
        <w:rPr>
          <w:vertAlign w:val="superscript"/>
        </w:rPr>
      </w:r>
      <w:r w:rsidR="00801306" w:rsidRPr="00AF0083">
        <w:rPr>
          <w:vertAlign w:val="superscript"/>
        </w:rPr>
        <w:fldChar w:fldCharType="separate"/>
      </w:r>
      <w:r w:rsidR="00B15E5B" w:rsidRPr="00AF0083">
        <w:rPr>
          <w:noProof/>
          <w:vertAlign w:val="superscript"/>
        </w:rPr>
        <w:t>[1,10,11,16,35]</w:t>
      </w:r>
      <w:r w:rsidR="00801306" w:rsidRPr="00AF0083">
        <w:rPr>
          <w:vertAlign w:val="superscript"/>
        </w:rPr>
        <w:fldChar w:fldCharType="end"/>
      </w:r>
      <w:r w:rsidR="00FC321A" w:rsidRPr="00AF0083">
        <w:t>.</w:t>
      </w:r>
      <w:r w:rsidR="00A82BE2" w:rsidRPr="00AF0083">
        <w:t xml:space="preserve"> </w:t>
      </w:r>
      <w:r w:rsidR="0016222F" w:rsidRPr="00AF0083">
        <w:t>Current evidence implicate</w:t>
      </w:r>
      <w:r w:rsidR="006855DE" w:rsidRPr="00AF0083">
        <w:t>s</w:t>
      </w:r>
      <w:r w:rsidR="0016222F" w:rsidRPr="00AF0083">
        <w:t xml:space="preserve"> possible association between PEI and malnutrition in patient</w:t>
      </w:r>
      <w:r w:rsidR="00813A94" w:rsidRPr="00AF0083">
        <w:t>s</w:t>
      </w:r>
      <w:r w:rsidR="0016222F" w:rsidRPr="00AF0083">
        <w:t xml:space="preserve"> with CHF. Chronic pancreatic </w:t>
      </w:r>
      <w:r w:rsidR="001A67DE" w:rsidRPr="00AF0083">
        <w:t xml:space="preserve">tissue hypoxia and consequent injury </w:t>
      </w:r>
      <w:r w:rsidR="0016222F" w:rsidRPr="00AF0083">
        <w:t>is</w:t>
      </w:r>
      <w:r w:rsidR="001A67DE" w:rsidRPr="00AF0083">
        <w:t xml:space="preserve"> likely to contribute</w:t>
      </w:r>
      <w:r w:rsidR="0016222F" w:rsidRPr="00AF0083">
        <w:t xml:space="preserve"> </w:t>
      </w:r>
      <w:r w:rsidR="00791D01" w:rsidRPr="00AF0083">
        <w:t xml:space="preserve">to </w:t>
      </w:r>
      <w:r w:rsidR="0016222F" w:rsidRPr="00AF0083">
        <w:t xml:space="preserve">malnutrition and cachexia in patients with CHF; however, too simplistic </w:t>
      </w:r>
      <w:r w:rsidR="00813A94" w:rsidRPr="00AF0083">
        <w:t xml:space="preserve">of an </w:t>
      </w:r>
      <w:r w:rsidR="0016222F" w:rsidRPr="00AF0083">
        <w:t xml:space="preserve">explanation should be avoided. Future prospective studies on this topic are necessary, especially using diagnostic methods </w:t>
      </w:r>
      <w:r w:rsidR="0016222F" w:rsidRPr="00AF0083">
        <w:lastRenderedPageBreak/>
        <w:t xml:space="preserve">for PEI </w:t>
      </w:r>
      <w:r w:rsidR="00813A94" w:rsidRPr="00AF0083">
        <w:t xml:space="preserve">other </w:t>
      </w:r>
      <w:r w:rsidR="0016222F" w:rsidRPr="00AF0083">
        <w:t xml:space="preserve">than FE-1, like </w:t>
      </w:r>
      <w:r w:rsidR="00813A94" w:rsidRPr="00AF0083">
        <w:t xml:space="preserve">the </w:t>
      </w:r>
      <w:r w:rsidR="0016222F" w:rsidRPr="00CA0796">
        <w:rPr>
          <w:vertAlign w:val="superscript"/>
        </w:rPr>
        <w:t>13</w:t>
      </w:r>
      <w:r w:rsidR="0016222F" w:rsidRPr="00CA0796">
        <w:t>C</w:t>
      </w:r>
      <w:r w:rsidR="0016222F" w:rsidRPr="00AF0083">
        <w:t>-trygliceride breath test, secretin enhanced magnetic resonance cholangiopancreatograph</w:t>
      </w:r>
      <w:r w:rsidR="00254107" w:rsidRPr="00AF0083">
        <w:t>y and serum nutritional markers</w:t>
      </w:r>
      <w:r w:rsidR="0016222F"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16222F" w:rsidRPr="00AF0083">
        <w:rPr>
          <w:vertAlign w:val="superscript"/>
        </w:rPr>
      </w:r>
      <w:r w:rsidR="0016222F" w:rsidRPr="00AF0083">
        <w:rPr>
          <w:vertAlign w:val="superscript"/>
        </w:rPr>
        <w:fldChar w:fldCharType="separate"/>
      </w:r>
      <w:r w:rsidR="00B15E5B" w:rsidRPr="00AF0083">
        <w:rPr>
          <w:noProof/>
          <w:vertAlign w:val="superscript"/>
        </w:rPr>
        <w:t>[1]</w:t>
      </w:r>
      <w:r w:rsidR="0016222F" w:rsidRPr="00AF0083">
        <w:rPr>
          <w:vertAlign w:val="superscript"/>
        </w:rPr>
        <w:fldChar w:fldCharType="end"/>
      </w:r>
      <w:r w:rsidR="00FC321A" w:rsidRPr="00AF0083">
        <w:t>.</w:t>
      </w:r>
    </w:p>
    <w:p w14:paraId="7699E86A" w14:textId="59272ACC" w:rsidR="0016222F" w:rsidRDefault="0016222F" w:rsidP="00930724">
      <w:pPr>
        <w:adjustRightInd w:val="0"/>
        <w:snapToGrid w:val="0"/>
        <w:spacing w:after="0"/>
        <w:ind w:firstLineChars="100" w:firstLine="240"/>
      </w:pPr>
      <w:r w:rsidRPr="00AF0083">
        <w:t xml:space="preserve">On the other side, besides </w:t>
      </w:r>
      <w:r w:rsidR="005A7C00" w:rsidRPr="00AF0083">
        <w:t>well-known</w:t>
      </w:r>
      <w:r w:rsidRPr="00AF0083">
        <w:t xml:space="preserve"> risk factors, CP and PEI seem to be independent risk factor</w:t>
      </w:r>
      <w:r w:rsidR="00A343F6" w:rsidRPr="00AF0083">
        <w:t>s</w:t>
      </w:r>
      <w:r w:rsidRPr="00AF0083">
        <w:t xml:space="preserve"> associated with an increased risk </w:t>
      </w:r>
      <w:r w:rsidR="005A7C00" w:rsidRPr="00AF0083">
        <w:t xml:space="preserve">of </w:t>
      </w:r>
      <w:r w:rsidR="006F030A" w:rsidRPr="006F030A">
        <w:t>CVD</w:t>
      </w:r>
      <w:r w:rsidR="005A7C00" w:rsidRPr="00AF0083">
        <w:t>. However, most of the studies so far have been performed on patients with alcohol related CP</w:t>
      </w:r>
      <w:r w:rsidR="00813A94" w:rsidRPr="00AF0083">
        <w:t>,</w:t>
      </w:r>
      <w:r w:rsidR="005A7C00" w:rsidRPr="00AF0083">
        <w:t xml:space="preserve"> and in males. Future studies on CP patients with other etiologies and female patients </w:t>
      </w:r>
      <w:r w:rsidR="00813A94" w:rsidRPr="00AF0083">
        <w:t xml:space="preserve">would </w:t>
      </w:r>
      <w:r w:rsidR="005A7C00" w:rsidRPr="00AF0083">
        <w:t xml:space="preserve">be of interest. </w:t>
      </w:r>
    </w:p>
    <w:p w14:paraId="42575D40" w14:textId="77777777" w:rsidR="00115A9B" w:rsidRPr="00AF0083" w:rsidRDefault="00115A9B" w:rsidP="00930724">
      <w:pPr>
        <w:adjustRightInd w:val="0"/>
        <w:snapToGrid w:val="0"/>
        <w:spacing w:after="0"/>
        <w:ind w:firstLineChars="100" w:firstLine="240"/>
      </w:pPr>
    </w:p>
    <w:p w14:paraId="2D22CA2B" w14:textId="40977205" w:rsidR="007E2EB4" w:rsidRPr="00115A9B" w:rsidRDefault="00346EFB" w:rsidP="00930724">
      <w:pPr>
        <w:adjustRightInd w:val="0"/>
        <w:snapToGrid w:val="0"/>
        <w:spacing w:after="0"/>
        <w:rPr>
          <w:rFonts w:cs="Segoe UI"/>
          <w:b/>
          <w:caps/>
          <w:shd w:val="clear" w:color="auto" w:fill="FFFFFF"/>
        </w:rPr>
      </w:pPr>
      <w:bookmarkStart w:id="75" w:name="OLE_LINK151"/>
      <w:bookmarkStart w:id="76" w:name="OLE_LINK259"/>
      <w:r w:rsidRPr="00AF0083">
        <w:rPr>
          <w:rFonts w:cs="Segoe UI"/>
          <w:b/>
          <w:caps/>
          <w:shd w:val="clear" w:color="auto" w:fill="FFFFFF"/>
        </w:rPr>
        <w:t xml:space="preserve">Article Highlights </w:t>
      </w:r>
    </w:p>
    <w:p w14:paraId="4B88CAB1" w14:textId="77777777" w:rsidR="00346EFB" w:rsidRPr="00AF0083" w:rsidRDefault="00346EFB" w:rsidP="00930724">
      <w:pPr>
        <w:adjustRightInd w:val="0"/>
        <w:snapToGrid w:val="0"/>
        <w:spacing w:after="0"/>
        <w:rPr>
          <w:b/>
          <w:i/>
        </w:rPr>
      </w:pPr>
      <w:r w:rsidRPr="00AF0083">
        <w:rPr>
          <w:b/>
          <w:i/>
        </w:rPr>
        <w:t>Research background</w:t>
      </w:r>
    </w:p>
    <w:p w14:paraId="2E539AC6" w14:textId="03273F76" w:rsidR="00F8226E" w:rsidRPr="00115A9B" w:rsidRDefault="006046DD" w:rsidP="00930724">
      <w:pPr>
        <w:adjustRightInd w:val="0"/>
        <w:snapToGrid w:val="0"/>
        <w:spacing w:after="0"/>
      </w:pPr>
      <w:r w:rsidRPr="00AF0083">
        <w:t>The background, present status, and significance of the study should be described in detail.</w:t>
      </w:r>
      <w:r w:rsidR="00115A9B">
        <w:rPr>
          <w:rFonts w:hint="eastAsia"/>
          <w:lang w:eastAsia="zh-CN"/>
        </w:rPr>
        <w:t xml:space="preserve"> </w:t>
      </w:r>
      <w:r w:rsidR="00F8226E" w:rsidRPr="00AF0083">
        <w:t xml:space="preserve">Chronic pancreatitis (CP) is a persistent inflammation of the pancreas and with </w:t>
      </w:r>
      <w:r w:rsidRPr="00AF0083">
        <w:t>time fibrosis</w:t>
      </w:r>
      <w:r w:rsidR="00F8226E" w:rsidRPr="00AF0083">
        <w:t xml:space="preserve"> dev</w:t>
      </w:r>
      <w:r w:rsidRPr="00AF0083">
        <w:t xml:space="preserve">elops. </w:t>
      </w:r>
      <w:r w:rsidR="00F8226E" w:rsidRPr="00AF0083">
        <w:t>Pancreatic exocrine insufficiency (PEI</w:t>
      </w:r>
      <w:r w:rsidR="000B6D83" w:rsidRPr="00AF0083">
        <w:t>)</w:t>
      </w:r>
      <w:r w:rsidR="00F8226E" w:rsidRPr="00AF0083">
        <w:t xml:space="preserve"> due to loss of intact pancreatic acinar cells, represents one of the most frequent complications of </w:t>
      </w:r>
      <w:r w:rsidR="006F030A" w:rsidRPr="006F030A">
        <w:t>CP</w:t>
      </w:r>
      <w:r w:rsidR="000B6D83" w:rsidRPr="00AF0083">
        <w:t>.</w:t>
      </w:r>
      <w:r w:rsidR="00F8226E" w:rsidRPr="00AF0083">
        <w:t xml:space="preserve"> </w:t>
      </w:r>
      <w:r w:rsidRPr="00AF0083">
        <w:t>Chronic heart failure is a complex clinical syndrome where the heart is incapable of maintaining a cardiac output that is adequate to meet human metabolic requirements. Association between CP and heart disease was reported.</w:t>
      </w:r>
    </w:p>
    <w:p w14:paraId="53FD3BAB" w14:textId="77777777" w:rsidR="00346EFB" w:rsidRPr="00AF0083" w:rsidRDefault="00346EFB" w:rsidP="00930724">
      <w:pPr>
        <w:adjustRightInd w:val="0"/>
        <w:snapToGrid w:val="0"/>
        <w:spacing w:after="0"/>
        <w:rPr>
          <w:rFonts w:eastAsiaTheme="minorEastAsia"/>
        </w:rPr>
      </w:pPr>
    </w:p>
    <w:p w14:paraId="34E6FB52" w14:textId="77777777" w:rsidR="00346EFB" w:rsidRPr="00AF0083" w:rsidRDefault="00346EFB" w:rsidP="00930724">
      <w:pPr>
        <w:adjustRightInd w:val="0"/>
        <w:snapToGrid w:val="0"/>
        <w:spacing w:after="0"/>
        <w:rPr>
          <w:b/>
          <w:i/>
        </w:rPr>
      </w:pPr>
      <w:r w:rsidRPr="00AF0083">
        <w:rPr>
          <w:b/>
          <w:i/>
        </w:rPr>
        <w:t>Research motivation</w:t>
      </w:r>
    </w:p>
    <w:p w14:paraId="526A80AE" w14:textId="230B00A4" w:rsidR="006046DD" w:rsidRPr="00AF0083" w:rsidRDefault="00346EFB" w:rsidP="00930724">
      <w:pPr>
        <w:adjustRightInd w:val="0"/>
        <w:snapToGrid w:val="0"/>
        <w:spacing w:after="0"/>
      </w:pPr>
      <w:r w:rsidRPr="00AF0083">
        <w:t>The main topics, the key problems to be solved, and the significance of solving these problems for future research in this field should be described in detail.</w:t>
      </w:r>
      <w:r w:rsidR="00115A9B">
        <w:rPr>
          <w:rFonts w:hint="eastAsia"/>
          <w:lang w:eastAsia="zh-CN"/>
        </w:rPr>
        <w:t xml:space="preserve"> </w:t>
      </w:r>
      <w:r w:rsidR="00B57EBD" w:rsidRPr="00AF0083">
        <w:t xml:space="preserve">Despite sharing risk factors for atherosclerosis among patients with </w:t>
      </w:r>
      <w:r w:rsidR="00776C1C" w:rsidRPr="00AF0083">
        <w:t>cardiovascular diseases (</w:t>
      </w:r>
      <w:r w:rsidR="00B57EBD" w:rsidRPr="00AF0083">
        <w:t>CVD</w:t>
      </w:r>
      <w:r w:rsidR="00776C1C" w:rsidRPr="00AF0083">
        <w:t>)</w:t>
      </w:r>
      <w:r w:rsidR="00B57EBD" w:rsidRPr="00AF0083">
        <w:t xml:space="preserve"> and </w:t>
      </w:r>
      <w:r w:rsidR="006F030A" w:rsidRPr="006F030A">
        <w:t>CP</w:t>
      </w:r>
      <w:r w:rsidR="00B57EBD" w:rsidRPr="00AF0083">
        <w:t>, i</w:t>
      </w:r>
      <w:r w:rsidR="006046DD" w:rsidRPr="00AF0083">
        <w:t xml:space="preserve">t has been suggested that CP may be an independent risk factor for development of </w:t>
      </w:r>
      <w:r w:rsidR="001C0D25" w:rsidRPr="00AF0083">
        <w:t>CVD.</w:t>
      </w:r>
      <w:r w:rsidR="006046DD" w:rsidRPr="00AF0083">
        <w:t xml:space="preserve"> At the same time, it seems that </w:t>
      </w:r>
      <w:r w:rsidR="00776C1C" w:rsidRPr="00AF0083">
        <w:t>congestive heart failure (</w:t>
      </w:r>
      <w:r w:rsidR="006046DD" w:rsidRPr="00AF0083">
        <w:t>CHF</w:t>
      </w:r>
      <w:r w:rsidR="00776C1C" w:rsidRPr="00AF0083">
        <w:t>)</w:t>
      </w:r>
      <w:r w:rsidR="006046DD" w:rsidRPr="00AF0083">
        <w:t xml:space="preserve"> and CP share the responsibility for the development of important clinical entities such as sarcopenia, cachexia and malnutrition </w:t>
      </w:r>
      <w:r w:rsidR="004C4799" w:rsidRPr="00AF0083">
        <w:t>consequences of</w:t>
      </w:r>
      <w:r w:rsidR="006046DD" w:rsidRPr="00AF0083">
        <w:t xml:space="preserve"> cardiac cachexia and PEI, respectively. </w:t>
      </w:r>
    </w:p>
    <w:p w14:paraId="000C6B3D" w14:textId="77777777" w:rsidR="00346EFB" w:rsidRPr="00AF0083" w:rsidRDefault="00346EFB" w:rsidP="00930724">
      <w:pPr>
        <w:adjustRightInd w:val="0"/>
        <w:snapToGrid w:val="0"/>
        <w:spacing w:after="0"/>
        <w:rPr>
          <w:rFonts w:eastAsiaTheme="minorEastAsia"/>
          <w:b/>
        </w:rPr>
      </w:pPr>
    </w:p>
    <w:p w14:paraId="777ABA14" w14:textId="77777777" w:rsidR="00346EFB" w:rsidRPr="00AF0083" w:rsidRDefault="00346EFB" w:rsidP="00930724">
      <w:pPr>
        <w:adjustRightInd w:val="0"/>
        <w:snapToGrid w:val="0"/>
        <w:spacing w:after="0"/>
        <w:rPr>
          <w:b/>
          <w:i/>
        </w:rPr>
      </w:pPr>
      <w:r w:rsidRPr="00AF0083">
        <w:rPr>
          <w:b/>
          <w:i/>
        </w:rPr>
        <w:t>Research objectives</w:t>
      </w:r>
    </w:p>
    <w:p w14:paraId="2A4834BC" w14:textId="703AA947" w:rsidR="004C4799" w:rsidRPr="00115A9B" w:rsidRDefault="00346EFB" w:rsidP="00930724">
      <w:pPr>
        <w:adjustRightInd w:val="0"/>
        <w:snapToGrid w:val="0"/>
        <w:spacing w:after="0"/>
        <w:rPr>
          <w:b/>
        </w:rPr>
      </w:pPr>
      <w:r w:rsidRPr="00AF0083">
        <w:t>The main objectives, the objectives that were realized, and the significance of realizing these objectives for future research in this field should be described in detail.</w:t>
      </w:r>
      <w:r w:rsidRPr="00AF0083">
        <w:rPr>
          <w:b/>
        </w:rPr>
        <w:t xml:space="preserve"> </w:t>
      </w:r>
      <w:r w:rsidR="004C4799" w:rsidRPr="00AF0083">
        <w:lastRenderedPageBreak/>
        <w:t>The objective of our systematic review was to explore all current evidence regarding the association between CP and heart disease such as CVD and CHF.</w:t>
      </w:r>
    </w:p>
    <w:p w14:paraId="01485E9E" w14:textId="77777777" w:rsidR="00346EFB" w:rsidRPr="00AF0083" w:rsidRDefault="00346EFB" w:rsidP="00930724">
      <w:pPr>
        <w:adjustRightInd w:val="0"/>
        <w:snapToGrid w:val="0"/>
        <w:spacing w:after="0"/>
        <w:rPr>
          <w:rFonts w:eastAsiaTheme="minorEastAsia"/>
          <w:b/>
        </w:rPr>
      </w:pPr>
    </w:p>
    <w:p w14:paraId="50627650" w14:textId="77777777" w:rsidR="00346EFB" w:rsidRPr="00AF0083" w:rsidRDefault="00346EFB" w:rsidP="00930724">
      <w:pPr>
        <w:adjustRightInd w:val="0"/>
        <w:snapToGrid w:val="0"/>
        <w:spacing w:after="0"/>
        <w:rPr>
          <w:b/>
          <w:i/>
        </w:rPr>
      </w:pPr>
      <w:r w:rsidRPr="00AF0083">
        <w:rPr>
          <w:b/>
          <w:i/>
        </w:rPr>
        <w:t>Research methods</w:t>
      </w:r>
    </w:p>
    <w:p w14:paraId="5A8C0C9B" w14:textId="362B9A23" w:rsidR="004C4799" w:rsidRPr="00AF0083" w:rsidRDefault="00346EFB" w:rsidP="00930724">
      <w:pPr>
        <w:adjustRightInd w:val="0"/>
        <w:snapToGrid w:val="0"/>
        <w:spacing w:after="0"/>
      </w:pPr>
      <w:r w:rsidRPr="00AF0083">
        <w:t>The research methods (</w:t>
      </w:r>
      <w:r w:rsidRPr="00AF0083">
        <w:rPr>
          <w:i/>
        </w:rPr>
        <w:t>e.g.</w:t>
      </w:r>
      <w:r w:rsidRPr="00AF0083">
        <w:t>, experiments, data analysis, surveys, and clinical trials) that were adopted to realize the objectives, as well as the characteristics and novelty of these research methods, should be described in detail.</w:t>
      </w:r>
      <w:r w:rsidR="00115A9B">
        <w:rPr>
          <w:rFonts w:hint="eastAsia"/>
          <w:lang w:eastAsia="zh-CN"/>
        </w:rPr>
        <w:t xml:space="preserve"> </w:t>
      </w:r>
      <w:r w:rsidR="004C4799" w:rsidRPr="00AF0083">
        <w:t xml:space="preserve">MEDLINE, Web of Science and Google Scholar were independently searched by two investigators with the aim to identify eligible studies where the connection between CP and </w:t>
      </w:r>
      <w:r w:rsidR="006F030A" w:rsidRPr="006F030A">
        <w:t>CVD</w:t>
      </w:r>
      <w:r w:rsidR="004C4799" w:rsidRPr="00AF0083">
        <w:t>s was researched. The primary outcomes were: (</w:t>
      </w:r>
      <w:r w:rsidR="00115A9B">
        <w:t>1</w:t>
      </w:r>
      <w:r w:rsidR="004C4799" w:rsidRPr="00AF0083">
        <w:t xml:space="preserve">) </w:t>
      </w:r>
      <w:r w:rsidR="00115A9B" w:rsidRPr="00AF0083">
        <w:t>I</w:t>
      </w:r>
      <w:r w:rsidR="004C4799" w:rsidRPr="00AF0083">
        <w:t xml:space="preserve">ncidence of cardiovascular event </w:t>
      </w:r>
      <w:r w:rsidR="0002104C">
        <w:t>[</w:t>
      </w:r>
      <w:r w:rsidR="004C4799" w:rsidRPr="00AF0083">
        <w:t>acute coronary syndrome</w:t>
      </w:r>
      <w:r w:rsidR="0002104C">
        <w:t xml:space="preserve"> (ACS)</w:t>
      </w:r>
      <w:r w:rsidR="004C4799" w:rsidRPr="00AF0083">
        <w:t>, chronic coronary disease, peripheral arterial lesions</w:t>
      </w:r>
      <w:r w:rsidR="0002104C">
        <w:t>]</w:t>
      </w:r>
      <w:r w:rsidR="004C4799" w:rsidRPr="00AF0083">
        <w:t xml:space="preserve"> in patients with established CP; and (</w:t>
      </w:r>
      <w:r w:rsidR="00115A9B">
        <w:t>2</w:t>
      </w:r>
      <w:r w:rsidR="004C4799" w:rsidRPr="00AF0083">
        <w:t>) incidence of PEI in patients with CHF. The primary outcome measure in most studies was the mean difference between control and patient groups.</w:t>
      </w:r>
    </w:p>
    <w:p w14:paraId="7F1A745F" w14:textId="77777777" w:rsidR="00346EFB" w:rsidRPr="00AF0083" w:rsidRDefault="00346EFB" w:rsidP="00930724">
      <w:pPr>
        <w:adjustRightInd w:val="0"/>
        <w:snapToGrid w:val="0"/>
        <w:spacing w:after="0"/>
        <w:rPr>
          <w:rFonts w:eastAsiaTheme="minorEastAsia"/>
          <w:b/>
        </w:rPr>
      </w:pPr>
    </w:p>
    <w:p w14:paraId="34EF6D74" w14:textId="77777777" w:rsidR="00346EFB" w:rsidRPr="00AF0083" w:rsidRDefault="00346EFB" w:rsidP="00930724">
      <w:pPr>
        <w:adjustRightInd w:val="0"/>
        <w:snapToGrid w:val="0"/>
        <w:spacing w:after="0"/>
        <w:rPr>
          <w:b/>
          <w:i/>
        </w:rPr>
      </w:pPr>
      <w:r w:rsidRPr="00AF0083">
        <w:rPr>
          <w:b/>
          <w:i/>
        </w:rPr>
        <w:t>Research results</w:t>
      </w:r>
    </w:p>
    <w:p w14:paraId="24FE2EBE" w14:textId="14CE34A4" w:rsidR="006046DD" w:rsidRPr="00AF0083" w:rsidRDefault="00346EFB" w:rsidP="00930724">
      <w:pPr>
        <w:adjustRightInd w:val="0"/>
        <w:snapToGrid w:val="0"/>
        <w:spacing w:after="0"/>
      </w:pPr>
      <w:r w:rsidRPr="00AF0083">
        <w:t>The research findings, their contributions to the research in this field, and the problems that remain to be solved should be described in detail</w:t>
      </w:r>
      <w:r w:rsidR="00C30451">
        <w:t>.</w:t>
      </w:r>
      <w:r w:rsidR="00C30451">
        <w:rPr>
          <w:rFonts w:hint="eastAsia"/>
          <w:lang w:eastAsia="zh-CN"/>
        </w:rPr>
        <w:t xml:space="preserve"> </w:t>
      </w:r>
      <w:r w:rsidR="00776C1C" w:rsidRPr="00AF0083">
        <w:t>Eight</w:t>
      </w:r>
      <w:r w:rsidR="004C4799" w:rsidRPr="00AF0083">
        <w:t xml:space="preserve"> studies were eligible for this review. Studies regarding PEI and CHF showed an important incidence of PEI as well as associated malabsorption of nutritional markers (vitamin D, selenium, phosphorus, zinc, folic acid,</w:t>
      </w:r>
      <w:r w:rsidR="00C30451">
        <w:t xml:space="preserve"> and</w:t>
      </w:r>
      <w:r w:rsidR="004C4799" w:rsidRPr="00AF0083">
        <w:t xml:space="preserve"> prealbumin) in patients with CHF. However, after substitution of pancreatic enzymes, it seems that, at least, loss of appetite was attenuated. On the other side, studies investigating cardiovascular events in patients with CP showed that</w:t>
      </w:r>
      <w:r w:rsidR="001C0D25" w:rsidRPr="00AF0083">
        <w:t xml:space="preserve"> CP is associated with an increased risk of CVD (a 2.5-fold higher incidence of </w:t>
      </w:r>
      <w:r w:rsidR="0002104C" w:rsidRPr="0002104C">
        <w:t>ACS</w:t>
      </w:r>
      <w:r w:rsidR="001C0D25" w:rsidRPr="00AF0083">
        <w:t xml:space="preserve">). Also, CP with concomitant type 3c diabetes had statistically significant higher incidence of carotid atherosclerotic plaques in comparison to patients with diabetes mellitus of other etiologies. When other risk factors for atherosclerosis (hypertension, smoking, </w:t>
      </w:r>
      <w:r w:rsidR="00C30451">
        <w:t xml:space="preserve">and </w:t>
      </w:r>
      <w:r w:rsidR="001C0D25" w:rsidRPr="00AF0083">
        <w:t xml:space="preserve">dyslipidemia) were matched, patients with CP had significantly higher incidence of arterial lesions. </w:t>
      </w:r>
      <w:r w:rsidR="004C4799" w:rsidRPr="00AF0083">
        <w:t>Moreover, one recent study showed that PEI is significantly associated with the risk of cardiovascular events in patients with CP.</w:t>
      </w:r>
    </w:p>
    <w:p w14:paraId="167CC8D8" w14:textId="77777777" w:rsidR="00346EFB" w:rsidRPr="00AF0083" w:rsidRDefault="00346EFB" w:rsidP="00930724">
      <w:pPr>
        <w:adjustRightInd w:val="0"/>
        <w:snapToGrid w:val="0"/>
        <w:spacing w:after="0"/>
        <w:rPr>
          <w:rFonts w:eastAsiaTheme="minorEastAsia" w:cs="Segoe UI"/>
          <w:shd w:val="clear" w:color="auto" w:fill="FFFFFF"/>
        </w:rPr>
      </w:pPr>
    </w:p>
    <w:p w14:paraId="0EE340EF" w14:textId="4420C54F" w:rsidR="00B57EBD" w:rsidRPr="00C30451" w:rsidRDefault="00346EFB" w:rsidP="00930724">
      <w:pPr>
        <w:adjustRightInd w:val="0"/>
        <w:snapToGrid w:val="0"/>
        <w:spacing w:after="0"/>
        <w:rPr>
          <w:rFonts w:cs="Segoe UI"/>
          <w:b/>
          <w:i/>
          <w:shd w:val="clear" w:color="auto" w:fill="FFFFFF"/>
        </w:rPr>
      </w:pPr>
      <w:r w:rsidRPr="00AF0083">
        <w:rPr>
          <w:b/>
          <w:i/>
        </w:rPr>
        <w:t>Research conclusions</w:t>
      </w:r>
    </w:p>
    <w:p w14:paraId="3F3ED1CA" w14:textId="54FEFAA6" w:rsidR="00B57EBD" w:rsidRPr="00AF0083" w:rsidRDefault="00B57EBD" w:rsidP="00930724">
      <w:pPr>
        <w:adjustRightInd w:val="0"/>
        <w:snapToGrid w:val="0"/>
        <w:spacing w:after="0"/>
        <w:rPr>
          <w:rFonts w:eastAsiaTheme="minorEastAsia" w:cs="Segoe UI"/>
          <w:shd w:val="clear" w:color="auto" w:fill="FFFFFF"/>
        </w:rPr>
      </w:pPr>
      <w:r w:rsidRPr="00AF0083">
        <w:t>Current evidence implicates a possible association between PEI and malnutrition in patients with CHF. Chronic pancreatic tissue hypoxic injury driven by prolonged splanchnic hypoperfusion is likely to contribute to malnutrition and cachexia in patients with CHF. On the other hand, CP and PEI seem to be an independent risk factor associated with an increased risk of cardiovascular events.</w:t>
      </w:r>
    </w:p>
    <w:p w14:paraId="64786EDA" w14:textId="77777777" w:rsidR="00346EFB" w:rsidRPr="00AF0083" w:rsidRDefault="00346EFB" w:rsidP="00930724">
      <w:pPr>
        <w:adjustRightInd w:val="0"/>
        <w:snapToGrid w:val="0"/>
        <w:spacing w:after="0"/>
        <w:rPr>
          <w:rFonts w:eastAsiaTheme="minorEastAsia" w:cs="Segoe UI"/>
          <w:shd w:val="clear" w:color="auto" w:fill="FFFFFF"/>
        </w:rPr>
      </w:pPr>
    </w:p>
    <w:p w14:paraId="7B41879E" w14:textId="77777777" w:rsidR="00346EFB" w:rsidRPr="00AF0083" w:rsidRDefault="00346EFB" w:rsidP="00930724">
      <w:pPr>
        <w:adjustRightInd w:val="0"/>
        <w:snapToGrid w:val="0"/>
        <w:spacing w:after="0"/>
        <w:rPr>
          <w:rFonts w:cs="Segoe UI"/>
          <w:b/>
          <w:i/>
          <w:shd w:val="clear" w:color="auto" w:fill="FFFFFF"/>
        </w:rPr>
      </w:pPr>
      <w:r w:rsidRPr="00AF0083">
        <w:rPr>
          <w:rFonts w:cs="Segoe UI"/>
          <w:b/>
          <w:i/>
          <w:shd w:val="clear" w:color="auto" w:fill="FFFFFF"/>
        </w:rPr>
        <w:t>Research perspectives</w:t>
      </w:r>
    </w:p>
    <w:bookmarkEnd w:id="75"/>
    <w:bookmarkEnd w:id="76"/>
    <w:p w14:paraId="1E07E62D" w14:textId="0C68E913" w:rsidR="009F76CD" w:rsidRPr="00AF0083" w:rsidRDefault="00B57EBD" w:rsidP="00930724">
      <w:pPr>
        <w:adjustRightInd w:val="0"/>
        <w:snapToGrid w:val="0"/>
        <w:spacing w:after="0"/>
      </w:pPr>
      <w:r w:rsidRPr="00AF0083">
        <w:t xml:space="preserve">Interplay between malnutrition (intake driven) and cachexia (disease driven) can be seen in both cardiac and pancreatic patients, as well as in sarcopenia (muscle wasting) Current evidence implicates possible association between PEI and malnutrition in patients with CHF as well as CP with or without PEI being an independent risk factor for CVD. However, too simplistic explanations should be avoided. Future prospective studies on this topic are necessary, especially using diagnostic methods for PEI other than </w:t>
      </w:r>
      <w:r w:rsidR="00591266" w:rsidRPr="00591266">
        <w:t>fecal elastase-1</w:t>
      </w:r>
      <w:r w:rsidRPr="00AF0083">
        <w:t xml:space="preserve">, like the </w:t>
      </w:r>
      <w:r w:rsidRPr="004176C6">
        <w:rPr>
          <w:vertAlign w:val="superscript"/>
        </w:rPr>
        <w:t>13</w:t>
      </w:r>
      <w:r w:rsidRPr="004176C6">
        <w:t>C</w:t>
      </w:r>
      <w:r w:rsidRPr="00AF0083">
        <w:t>-trygliceride breath test, secretin enhanced magnetic resonance cholangiopancreatography and serum nutritional markers.</w:t>
      </w:r>
    </w:p>
    <w:p w14:paraId="567A1988" w14:textId="383E534C" w:rsidR="00C30451" w:rsidRDefault="00C30451" w:rsidP="00930724">
      <w:pPr>
        <w:snapToGrid w:val="0"/>
        <w:spacing w:after="0"/>
        <w:jc w:val="left"/>
      </w:pPr>
      <w:r>
        <w:br w:type="page"/>
      </w:r>
    </w:p>
    <w:p w14:paraId="3BCDB3C9" w14:textId="4397EA97" w:rsidR="00E64DAB" w:rsidRPr="00AF0083" w:rsidRDefault="00C30451" w:rsidP="00930724">
      <w:pPr>
        <w:adjustRightInd w:val="0"/>
        <w:snapToGrid w:val="0"/>
        <w:spacing w:after="0"/>
      </w:pPr>
      <w:r w:rsidRPr="00AF0083">
        <w:rPr>
          <w:b/>
        </w:rPr>
        <w:lastRenderedPageBreak/>
        <w:t>REFERENCES</w:t>
      </w:r>
    </w:p>
    <w:p w14:paraId="2E03F2F7" w14:textId="77777777" w:rsidR="00C30451" w:rsidRPr="00C30451" w:rsidRDefault="000F0C4F"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fldChar w:fldCharType="begin"/>
      </w:r>
      <w:r w:rsidRPr="00C30451">
        <w:rPr>
          <w:rFonts w:ascii="Book Antiqua" w:hAnsi="Book Antiqua"/>
        </w:rPr>
        <w:instrText xml:space="preserve"> ADDIN EN.REFLIST </w:instrText>
      </w:r>
      <w:r w:rsidRPr="00C30451">
        <w:rPr>
          <w:rFonts w:ascii="Book Antiqua" w:hAnsi="Book Antiqua"/>
        </w:rPr>
        <w:fldChar w:fldCharType="separate"/>
      </w:r>
      <w:r w:rsidR="00C30451" w:rsidRPr="00C30451">
        <w:rPr>
          <w:rFonts w:ascii="Book Antiqua" w:hAnsi="Book Antiqua"/>
        </w:rPr>
        <w:t xml:space="preserve">1 </w:t>
      </w:r>
      <w:r w:rsidR="00C30451" w:rsidRPr="00C30451">
        <w:rPr>
          <w:rFonts w:ascii="Book Antiqua" w:hAnsi="Book Antiqua"/>
          <w:b/>
          <w:bCs/>
        </w:rPr>
        <w:t>Löhr JM</w:t>
      </w:r>
      <w:r w:rsidR="00C30451" w:rsidRPr="00C30451">
        <w:rPr>
          <w:rFonts w:ascii="Book Antiqua" w:hAnsi="Book Antiqua"/>
        </w:rPr>
        <w:t xml:space="preserve">, Dominguez-Munoz E, Rosendahl J, Besselink M, Mayerle J, Lerch MM, Haas S, Akisik F, Kartalis N, Iglesias-Garcia J, Keller J, Boermeester M, Werner J, Dumonceau JM, Fockens P, Drewes A, Ceyhan G, Lindkvist B, Drenth J, Ewald N, Hardt P, de Madaria E, Witt H, Schneider A, Manfredi R, Brøndum FJ, Rudolf S, Bollen T, Bruno M; HaPanEU/UEG Working Group. United European Gastroenterology evidence-based guidelines for the diagnosis and therapy of chronic pancreatitis (HaPanEU). </w:t>
      </w:r>
      <w:r w:rsidR="00C30451" w:rsidRPr="00C30451">
        <w:rPr>
          <w:rFonts w:ascii="Book Antiqua" w:hAnsi="Book Antiqua"/>
          <w:i/>
          <w:iCs/>
        </w:rPr>
        <w:t>United European Gastroenterol J</w:t>
      </w:r>
      <w:r w:rsidR="00C30451" w:rsidRPr="00C30451">
        <w:rPr>
          <w:rFonts w:ascii="Book Antiqua" w:hAnsi="Book Antiqua"/>
        </w:rPr>
        <w:t xml:space="preserve"> 2017; </w:t>
      </w:r>
      <w:r w:rsidR="00C30451" w:rsidRPr="00C30451">
        <w:rPr>
          <w:rFonts w:ascii="Book Antiqua" w:hAnsi="Book Antiqua"/>
          <w:b/>
          <w:bCs/>
        </w:rPr>
        <w:t>5</w:t>
      </w:r>
      <w:r w:rsidR="00C30451" w:rsidRPr="00C30451">
        <w:rPr>
          <w:rFonts w:ascii="Book Antiqua" w:hAnsi="Book Antiqua"/>
        </w:rPr>
        <w:t>: 153-199 [PMID: 28344786 DOI: 10.1177/2050640616684695]</w:t>
      </w:r>
    </w:p>
    <w:p w14:paraId="688CC65E" w14:textId="2DE04AB6"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 </w:t>
      </w:r>
      <w:r w:rsidRPr="00C30451">
        <w:rPr>
          <w:rFonts w:ascii="Book Antiqua" w:hAnsi="Book Antiqua"/>
          <w:b/>
          <w:bCs/>
        </w:rPr>
        <w:t>Kemp CD</w:t>
      </w:r>
      <w:r w:rsidRPr="00C30451">
        <w:rPr>
          <w:rFonts w:ascii="Book Antiqua" w:hAnsi="Book Antiqua"/>
        </w:rPr>
        <w:t xml:space="preserve">, Conte JV. The pathophysiology of heart failure. </w:t>
      </w:r>
      <w:r w:rsidRPr="00C30451">
        <w:rPr>
          <w:rFonts w:ascii="Book Antiqua" w:hAnsi="Book Antiqua"/>
          <w:i/>
          <w:iCs/>
        </w:rPr>
        <w:t>Cardiovasc Pathol</w:t>
      </w:r>
      <w:r w:rsidRPr="00C30451">
        <w:rPr>
          <w:rFonts w:ascii="Book Antiqua" w:hAnsi="Book Antiqua"/>
        </w:rPr>
        <w:t xml:space="preserve"> 2012; </w:t>
      </w:r>
      <w:r w:rsidRPr="00C30451">
        <w:rPr>
          <w:rFonts w:ascii="Book Antiqua" w:hAnsi="Book Antiqua"/>
          <w:b/>
          <w:bCs/>
        </w:rPr>
        <w:t>21</w:t>
      </w:r>
      <w:r w:rsidRPr="00C30451">
        <w:rPr>
          <w:rFonts w:ascii="Book Antiqua" w:hAnsi="Book Antiqua"/>
        </w:rPr>
        <w:t>: 365-371 [PMID: 22227365</w:t>
      </w:r>
      <w:r>
        <w:rPr>
          <w:rFonts w:ascii="Book Antiqua" w:hAnsi="Book Antiqua"/>
        </w:rPr>
        <w:t xml:space="preserve"> DOI: </w:t>
      </w:r>
      <w:r w:rsidRPr="00C30451">
        <w:rPr>
          <w:rFonts w:ascii="Book Antiqua" w:hAnsi="Book Antiqua"/>
        </w:rPr>
        <w:t>10.1016/j.carpath.2011.11.007]</w:t>
      </w:r>
    </w:p>
    <w:p w14:paraId="7BA2FFC7" w14:textId="72DF18E4"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 </w:t>
      </w:r>
      <w:r w:rsidRPr="00C30451">
        <w:rPr>
          <w:rFonts w:ascii="Book Antiqua" w:hAnsi="Book Antiqua"/>
          <w:b/>
          <w:bCs/>
        </w:rPr>
        <w:t>Ponikowski P</w:t>
      </w:r>
      <w:r w:rsidRPr="00C30451">
        <w:rPr>
          <w:rFonts w:ascii="Book Antiqua" w:hAnsi="Book Antiqua"/>
        </w:rPr>
        <w:t xml:space="preserve">, Voors AA, Anker SD, Bueno H, Cleland JG, Coats AJ, Falk V, González-Juanatey JR, Harjola VP, Jankowska EA, Jessup M, Linde C, Nihoyannopoulos P, Parissis JT, Pieske B, Riley JP, Rosano GM, Ruilope LM, Ruschitzka F, Rutten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C30451">
        <w:rPr>
          <w:rFonts w:ascii="Book Antiqua" w:hAnsi="Book Antiqua"/>
          <w:i/>
          <w:iCs/>
        </w:rPr>
        <w:t>Eur J Heart Fail</w:t>
      </w:r>
      <w:r w:rsidRPr="00C30451">
        <w:rPr>
          <w:rFonts w:ascii="Book Antiqua" w:hAnsi="Book Antiqua"/>
        </w:rPr>
        <w:t xml:space="preserve"> 2016; </w:t>
      </w:r>
      <w:r w:rsidRPr="00C30451">
        <w:rPr>
          <w:rFonts w:ascii="Book Antiqua" w:hAnsi="Book Antiqua"/>
          <w:b/>
          <w:bCs/>
        </w:rPr>
        <w:t>18</w:t>
      </w:r>
      <w:r w:rsidRPr="00C30451">
        <w:rPr>
          <w:rFonts w:ascii="Book Antiqua" w:hAnsi="Book Antiqua"/>
        </w:rPr>
        <w:t>: 891-975 [PMID: 27207191</w:t>
      </w:r>
      <w:r>
        <w:rPr>
          <w:rFonts w:ascii="Book Antiqua" w:hAnsi="Book Antiqua"/>
        </w:rPr>
        <w:t xml:space="preserve"> DOI: </w:t>
      </w:r>
      <w:r w:rsidRPr="00C30451">
        <w:rPr>
          <w:rFonts w:ascii="Book Antiqua" w:hAnsi="Book Antiqua"/>
        </w:rPr>
        <w:t>10.1002/ejhf.592]</w:t>
      </w:r>
    </w:p>
    <w:p w14:paraId="373B6A42"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4 </w:t>
      </w:r>
      <w:r w:rsidRPr="00C30451">
        <w:rPr>
          <w:rFonts w:ascii="Book Antiqua" w:hAnsi="Book Antiqua"/>
          <w:b/>
          <w:bCs/>
        </w:rPr>
        <w:t>de la Iglesia D</w:t>
      </w:r>
      <w:r w:rsidRPr="00C30451">
        <w:rPr>
          <w:rFonts w:ascii="Book Antiqua" w:hAnsi="Book Antiqua"/>
        </w:rPr>
        <w:t xml:space="preserve">, Vallejo-Senra N, López-López A, Iglesias-Garcia J, Lariño-Noia J, Nieto-García L, Domínguez-Muñoz JE. Pancreatic exocrine insufficiency and cardiovascular risk in patients with chronic pancreatitis: A prospective, longitudinal cohort study. </w:t>
      </w:r>
      <w:r w:rsidRPr="00C30451">
        <w:rPr>
          <w:rFonts w:ascii="Book Antiqua" w:hAnsi="Book Antiqua"/>
          <w:i/>
          <w:iCs/>
        </w:rPr>
        <w:t>J Gastroenterol Hepatol</w:t>
      </w:r>
      <w:r w:rsidRPr="00C30451">
        <w:rPr>
          <w:rFonts w:ascii="Book Antiqua" w:hAnsi="Book Antiqua"/>
        </w:rPr>
        <w:t xml:space="preserve"> 2019; </w:t>
      </w:r>
      <w:r w:rsidRPr="00C30451">
        <w:rPr>
          <w:rFonts w:ascii="Book Antiqua" w:hAnsi="Book Antiqua"/>
          <w:b/>
          <w:bCs/>
        </w:rPr>
        <w:t>34</w:t>
      </w:r>
      <w:r w:rsidRPr="00C30451">
        <w:rPr>
          <w:rFonts w:ascii="Book Antiqua" w:hAnsi="Book Antiqua"/>
        </w:rPr>
        <w:t>: 277-283 [PMID: 30156337 DOI: 10.1111/jgh.14460]</w:t>
      </w:r>
    </w:p>
    <w:p w14:paraId="7D682E47"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5 </w:t>
      </w:r>
      <w:r w:rsidRPr="00C30451">
        <w:rPr>
          <w:rFonts w:ascii="Book Antiqua" w:hAnsi="Book Antiqua"/>
          <w:b/>
          <w:bCs/>
        </w:rPr>
        <w:t>Gullo L</w:t>
      </w:r>
      <w:r w:rsidRPr="00C30451">
        <w:rPr>
          <w:rFonts w:ascii="Book Antiqua" w:hAnsi="Book Antiqua"/>
        </w:rPr>
        <w:t xml:space="preserve">, Stella A, Labriola E, Costa PL, Descovich G, Labò G. Cardiovascular lesions in chronic pancreatitis: a prospective study. </w:t>
      </w:r>
      <w:r w:rsidRPr="00C30451">
        <w:rPr>
          <w:rFonts w:ascii="Book Antiqua" w:hAnsi="Book Antiqua"/>
          <w:i/>
          <w:iCs/>
        </w:rPr>
        <w:t>Dig Dis Sci</w:t>
      </w:r>
      <w:r w:rsidRPr="00C30451">
        <w:rPr>
          <w:rFonts w:ascii="Book Antiqua" w:hAnsi="Book Antiqua"/>
        </w:rPr>
        <w:t xml:space="preserve"> 1982; </w:t>
      </w:r>
      <w:r w:rsidRPr="00C30451">
        <w:rPr>
          <w:rFonts w:ascii="Book Antiqua" w:hAnsi="Book Antiqua"/>
          <w:b/>
          <w:bCs/>
        </w:rPr>
        <w:t>27</w:t>
      </w:r>
      <w:r w:rsidRPr="00C30451">
        <w:rPr>
          <w:rFonts w:ascii="Book Antiqua" w:hAnsi="Book Antiqua"/>
        </w:rPr>
        <w:t>: 716-722 [PMID: 7094792 DOI: 10.1007/bf01393767]</w:t>
      </w:r>
    </w:p>
    <w:p w14:paraId="20C464DD"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6 </w:t>
      </w:r>
      <w:r w:rsidRPr="00C30451">
        <w:rPr>
          <w:rFonts w:ascii="Book Antiqua" w:hAnsi="Book Antiqua"/>
          <w:b/>
          <w:bCs/>
        </w:rPr>
        <w:t>Hsu MT</w:t>
      </w:r>
      <w:r w:rsidRPr="00C30451">
        <w:rPr>
          <w:rFonts w:ascii="Book Antiqua" w:hAnsi="Book Antiqua"/>
        </w:rPr>
        <w:t xml:space="preserve">, Lin CL, Chung WS. Increased Risk of Acute Coronary Syndrome in Patients With Chronic Pancreatitis: A Nationwide Cohort Analysis. </w:t>
      </w:r>
      <w:r w:rsidRPr="00C30451">
        <w:rPr>
          <w:rFonts w:ascii="Book Antiqua" w:hAnsi="Book Antiqua"/>
          <w:i/>
          <w:iCs/>
        </w:rPr>
        <w:t>Medicine (Baltimore)</w:t>
      </w:r>
      <w:r w:rsidRPr="00C30451">
        <w:rPr>
          <w:rFonts w:ascii="Book Antiqua" w:hAnsi="Book Antiqua"/>
        </w:rPr>
        <w:t xml:space="preserve"> 2016; </w:t>
      </w:r>
      <w:r w:rsidRPr="00C30451">
        <w:rPr>
          <w:rFonts w:ascii="Book Antiqua" w:hAnsi="Book Antiqua"/>
          <w:b/>
          <w:bCs/>
        </w:rPr>
        <w:t>95</w:t>
      </w:r>
      <w:r w:rsidRPr="00C30451">
        <w:rPr>
          <w:rFonts w:ascii="Book Antiqua" w:hAnsi="Book Antiqua"/>
        </w:rPr>
        <w:t>: e3451 [PMID: 27196450 DOI: 10.1097/MD.0000000000003451]</w:t>
      </w:r>
    </w:p>
    <w:p w14:paraId="295E2A8F"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7 </w:t>
      </w:r>
      <w:r w:rsidRPr="00C30451">
        <w:rPr>
          <w:rFonts w:ascii="Book Antiqua" w:hAnsi="Book Antiqua"/>
          <w:b/>
          <w:bCs/>
        </w:rPr>
        <w:t>Maisonneuve P</w:t>
      </w:r>
      <w:r w:rsidRPr="00C30451">
        <w:rPr>
          <w:rFonts w:ascii="Book Antiqua" w:hAnsi="Book Antiqua"/>
        </w:rPr>
        <w:t xml:space="preserve">, Lowenfels AB, Müllhaupt B, Cavallini G, Lankisch PG, Andersen JR, Dimagno EP, Andrén-Sandberg A, Domellöf L, Frulloni L, Ammann RW. Cigarette smoking accelerates progression of alcoholic chronic pancreatitis. </w:t>
      </w:r>
      <w:r w:rsidRPr="00C30451">
        <w:rPr>
          <w:rFonts w:ascii="Book Antiqua" w:hAnsi="Book Antiqua"/>
          <w:i/>
          <w:iCs/>
        </w:rPr>
        <w:t>Gut</w:t>
      </w:r>
      <w:r w:rsidRPr="00C30451">
        <w:rPr>
          <w:rFonts w:ascii="Book Antiqua" w:hAnsi="Book Antiqua"/>
        </w:rPr>
        <w:t xml:space="preserve"> 2005; </w:t>
      </w:r>
      <w:r w:rsidRPr="00C30451">
        <w:rPr>
          <w:rFonts w:ascii="Book Antiqua" w:hAnsi="Book Antiqua"/>
          <w:b/>
          <w:bCs/>
        </w:rPr>
        <w:t>54</w:t>
      </w:r>
      <w:r w:rsidRPr="00C30451">
        <w:rPr>
          <w:rFonts w:ascii="Book Antiqua" w:hAnsi="Book Antiqua"/>
        </w:rPr>
        <w:t>: 510-514 [PMID: 15753536 DOI: 10.1136/gut.2004.039263]</w:t>
      </w:r>
    </w:p>
    <w:p w14:paraId="1C93733D"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8 </w:t>
      </w:r>
      <w:r w:rsidRPr="00C30451">
        <w:rPr>
          <w:rFonts w:ascii="Book Antiqua" w:hAnsi="Book Antiqua"/>
          <w:b/>
          <w:bCs/>
        </w:rPr>
        <w:t>Wong TS</w:t>
      </w:r>
      <w:r w:rsidRPr="00C30451">
        <w:rPr>
          <w:rFonts w:ascii="Book Antiqua" w:hAnsi="Book Antiqua"/>
        </w:rPr>
        <w:t xml:space="preserve">, Liao KF, Lin CM, Lin CL, Chen WC, Lai SW. Chronic Pancreatitis Correlates With Increased Risk of Cerebrovascular Disease: A Retrospective Population-Based Cohort Study in Taiwan. </w:t>
      </w:r>
      <w:r w:rsidRPr="00C30451">
        <w:rPr>
          <w:rFonts w:ascii="Book Antiqua" w:hAnsi="Book Antiqua"/>
          <w:i/>
          <w:iCs/>
        </w:rPr>
        <w:t>Medicine (Baltimore)</w:t>
      </w:r>
      <w:r w:rsidRPr="00C30451">
        <w:rPr>
          <w:rFonts w:ascii="Book Antiqua" w:hAnsi="Book Antiqua"/>
        </w:rPr>
        <w:t xml:space="preserve"> 2016; </w:t>
      </w:r>
      <w:r w:rsidRPr="00C30451">
        <w:rPr>
          <w:rFonts w:ascii="Book Antiqua" w:hAnsi="Book Antiqua"/>
          <w:b/>
          <w:bCs/>
        </w:rPr>
        <w:t>95</w:t>
      </w:r>
      <w:r w:rsidRPr="00C30451">
        <w:rPr>
          <w:rFonts w:ascii="Book Antiqua" w:hAnsi="Book Antiqua"/>
        </w:rPr>
        <w:t>: e3266 [PMID: 27082563 DOI: 10.1097/MD.0000000000003266]</w:t>
      </w:r>
    </w:p>
    <w:p w14:paraId="5FB8A2FB"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9 </w:t>
      </w:r>
      <w:r w:rsidRPr="00C30451">
        <w:rPr>
          <w:rFonts w:ascii="Book Antiqua" w:hAnsi="Book Antiqua"/>
          <w:b/>
          <w:bCs/>
        </w:rPr>
        <w:t>Krack A</w:t>
      </w:r>
      <w:r w:rsidRPr="00C30451">
        <w:rPr>
          <w:rFonts w:ascii="Book Antiqua" w:hAnsi="Book Antiqua"/>
        </w:rPr>
        <w:t xml:space="preserve">, Sharma R, Figulla HR, Anker SD. The importance of the gastrointestinal system in the pathogenesis of heart failure. </w:t>
      </w:r>
      <w:r w:rsidRPr="00C30451">
        <w:rPr>
          <w:rFonts w:ascii="Book Antiqua" w:hAnsi="Book Antiqua"/>
          <w:i/>
          <w:iCs/>
        </w:rPr>
        <w:t>Eur Heart J</w:t>
      </w:r>
      <w:r w:rsidRPr="00C30451">
        <w:rPr>
          <w:rFonts w:ascii="Book Antiqua" w:hAnsi="Book Antiqua"/>
        </w:rPr>
        <w:t xml:space="preserve"> 2005; </w:t>
      </w:r>
      <w:r w:rsidRPr="00C30451">
        <w:rPr>
          <w:rFonts w:ascii="Book Antiqua" w:hAnsi="Book Antiqua"/>
          <w:b/>
          <w:bCs/>
        </w:rPr>
        <w:t>26</w:t>
      </w:r>
      <w:r w:rsidRPr="00C30451">
        <w:rPr>
          <w:rFonts w:ascii="Book Antiqua" w:hAnsi="Book Antiqua"/>
        </w:rPr>
        <w:t>: 2368-2374 [PMID: 15980032 DOI: 10.1093/eurheartj/ehi389]</w:t>
      </w:r>
    </w:p>
    <w:p w14:paraId="49515D63"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0 </w:t>
      </w:r>
      <w:r w:rsidRPr="00C30451">
        <w:rPr>
          <w:rFonts w:ascii="Book Antiqua" w:hAnsi="Book Antiqua"/>
          <w:b/>
          <w:bCs/>
        </w:rPr>
        <w:t>Saitoh M</w:t>
      </w:r>
      <w:r w:rsidRPr="00C30451">
        <w:rPr>
          <w:rFonts w:ascii="Book Antiqua" w:hAnsi="Book Antiqua"/>
        </w:rPr>
        <w:t xml:space="preserve">, Rodrigues Dos Santos M, von Haehling S. Muscle wasting in heart failure : The role of nutrition. </w:t>
      </w:r>
      <w:r w:rsidRPr="00C30451">
        <w:rPr>
          <w:rFonts w:ascii="Book Antiqua" w:hAnsi="Book Antiqua"/>
          <w:i/>
          <w:iCs/>
        </w:rPr>
        <w:t>Wien Klin Wochenschr</w:t>
      </w:r>
      <w:r w:rsidRPr="00C30451">
        <w:rPr>
          <w:rFonts w:ascii="Book Antiqua" w:hAnsi="Book Antiqua"/>
        </w:rPr>
        <w:t xml:space="preserve"> 2016; </w:t>
      </w:r>
      <w:r w:rsidRPr="00C30451">
        <w:rPr>
          <w:rFonts w:ascii="Book Antiqua" w:hAnsi="Book Antiqua"/>
          <w:b/>
          <w:bCs/>
        </w:rPr>
        <w:t>128</w:t>
      </w:r>
      <w:r w:rsidRPr="00C30451">
        <w:rPr>
          <w:rFonts w:ascii="Book Antiqua" w:hAnsi="Book Antiqua"/>
        </w:rPr>
        <w:t>: 455-465 [PMID: 27761739 DOI: 10.1007/s00508-016-1100-z]</w:t>
      </w:r>
    </w:p>
    <w:p w14:paraId="51786F83"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1 </w:t>
      </w:r>
      <w:r w:rsidRPr="00C30451">
        <w:rPr>
          <w:rFonts w:ascii="Book Antiqua" w:hAnsi="Book Antiqua"/>
          <w:b/>
          <w:bCs/>
        </w:rPr>
        <w:t>Olesen SS</w:t>
      </w:r>
      <w:r w:rsidRPr="00C30451">
        <w:rPr>
          <w:rFonts w:ascii="Book Antiqua" w:hAnsi="Book Antiqua"/>
        </w:rPr>
        <w:t xml:space="preserve">, Büyükuslu A, Køhler M, Rasmussen HH, Drewes AM. Sarcopenia associates with increased hospitalization rates and reduced survival in patients with chronic pancreatitis. </w:t>
      </w:r>
      <w:r w:rsidRPr="00C30451">
        <w:rPr>
          <w:rFonts w:ascii="Book Antiqua" w:hAnsi="Book Antiqua"/>
          <w:i/>
          <w:iCs/>
        </w:rPr>
        <w:t>Pancreatology</w:t>
      </w:r>
      <w:r w:rsidRPr="00C30451">
        <w:rPr>
          <w:rFonts w:ascii="Book Antiqua" w:hAnsi="Book Antiqua"/>
        </w:rPr>
        <w:t xml:space="preserve"> 2019; </w:t>
      </w:r>
      <w:r w:rsidRPr="00C30451">
        <w:rPr>
          <w:rFonts w:ascii="Book Antiqua" w:hAnsi="Book Antiqua"/>
          <w:b/>
          <w:bCs/>
        </w:rPr>
        <w:t>19</w:t>
      </w:r>
      <w:r w:rsidRPr="00C30451">
        <w:rPr>
          <w:rFonts w:ascii="Book Antiqua" w:hAnsi="Book Antiqua"/>
        </w:rPr>
        <w:t>: 245-251 [PMID: 30665702 DOI: 10.1016/j.pan.2019.01.006]</w:t>
      </w:r>
    </w:p>
    <w:p w14:paraId="145AD88C"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2 </w:t>
      </w:r>
      <w:r w:rsidRPr="00C30451">
        <w:rPr>
          <w:rFonts w:ascii="Book Antiqua" w:hAnsi="Book Antiqua"/>
          <w:b/>
          <w:bCs/>
        </w:rPr>
        <w:t>Singh S</w:t>
      </w:r>
      <w:r w:rsidRPr="00C30451">
        <w:rPr>
          <w:rFonts w:ascii="Book Antiqua" w:hAnsi="Book Antiqua"/>
        </w:rPr>
        <w:t xml:space="preserve">, Midha S, Singh N, Joshi YK, Garg PK. Dietary counseling versus dietary supplements for malnutrition in chronic pancreatitis: a randomized controlled trial. </w:t>
      </w:r>
      <w:r w:rsidRPr="00C30451">
        <w:rPr>
          <w:rFonts w:ascii="Book Antiqua" w:hAnsi="Book Antiqua"/>
          <w:i/>
          <w:iCs/>
        </w:rPr>
        <w:t>Clin Gastroenterol Hepatol</w:t>
      </w:r>
      <w:r w:rsidRPr="00C30451">
        <w:rPr>
          <w:rFonts w:ascii="Book Antiqua" w:hAnsi="Book Antiqua"/>
        </w:rPr>
        <w:t xml:space="preserve"> 2008; </w:t>
      </w:r>
      <w:r w:rsidRPr="00C30451">
        <w:rPr>
          <w:rFonts w:ascii="Book Antiqua" w:hAnsi="Book Antiqua"/>
          <w:b/>
          <w:bCs/>
        </w:rPr>
        <w:t>6</w:t>
      </w:r>
      <w:r w:rsidRPr="00C30451">
        <w:rPr>
          <w:rFonts w:ascii="Book Antiqua" w:hAnsi="Book Antiqua"/>
        </w:rPr>
        <w:t>: 353-359 [PMID: 18328440 DOI: 10.1016/j.cgh.2007.12.040]</w:t>
      </w:r>
    </w:p>
    <w:p w14:paraId="7C32322C"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3 </w:t>
      </w:r>
      <w:r w:rsidRPr="00C30451">
        <w:rPr>
          <w:rFonts w:ascii="Book Antiqua" w:hAnsi="Book Antiqua"/>
          <w:b/>
          <w:bCs/>
        </w:rPr>
        <w:t>Midha S</w:t>
      </w:r>
      <w:r w:rsidRPr="00C30451">
        <w:rPr>
          <w:rFonts w:ascii="Book Antiqua" w:hAnsi="Book Antiqua"/>
        </w:rPr>
        <w:t xml:space="preserve">, Singh N, Sachdev V, Tandon RK, Joshi YK, Garg PK. Cause and effect relationship of malnutrition with idiopathic chronic pancreatitis: prospective case-control study. </w:t>
      </w:r>
      <w:r w:rsidRPr="00C30451">
        <w:rPr>
          <w:rFonts w:ascii="Book Antiqua" w:hAnsi="Book Antiqua"/>
          <w:i/>
          <w:iCs/>
        </w:rPr>
        <w:t>J Gastroenterol Hepatol</w:t>
      </w:r>
      <w:r w:rsidRPr="00C30451">
        <w:rPr>
          <w:rFonts w:ascii="Book Antiqua" w:hAnsi="Book Antiqua"/>
        </w:rPr>
        <w:t xml:space="preserve"> 2008; </w:t>
      </w:r>
      <w:r w:rsidRPr="00C30451">
        <w:rPr>
          <w:rFonts w:ascii="Book Antiqua" w:hAnsi="Book Antiqua"/>
          <w:b/>
          <w:bCs/>
        </w:rPr>
        <w:t>23</w:t>
      </w:r>
      <w:r w:rsidRPr="00C30451">
        <w:rPr>
          <w:rFonts w:ascii="Book Antiqua" w:hAnsi="Book Antiqua"/>
        </w:rPr>
        <w:t>: 1378-1383 [PMID: 18554234 DOI: 10.1111/j.1440-1746.2008.05459.x]</w:t>
      </w:r>
    </w:p>
    <w:p w14:paraId="2CBBAE7B"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4 </w:t>
      </w:r>
      <w:r w:rsidRPr="00C30451">
        <w:rPr>
          <w:rFonts w:ascii="Book Antiqua" w:hAnsi="Book Antiqua"/>
          <w:b/>
          <w:bCs/>
        </w:rPr>
        <w:t>Htun NC</w:t>
      </w:r>
      <w:r w:rsidRPr="00C30451">
        <w:rPr>
          <w:rFonts w:ascii="Book Antiqua" w:hAnsi="Book Antiqua"/>
        </w:rPr>
        <w:t xml:space="preserve">, Ishikawa-Takata K, Kuroda A, Tanaka T, Kikutani T, Obuchi SP, Hirano H, Iijima K. Screening for Malnutrition in Community Dwelling Older Japanese: Preliminary Development and Evaluation of the Japanese Nutritional Risk Screening Tool (NRST). </w:t>
      </w:r>
      <w:r w:rsidRPr="00C30451">
        <w:rPr>
          <w:rFonts w:ascii="Book Antiqua" w:hAnsi="Book Antiqua"/>
          <w:i/>
          <w:iCs/>
        </w:rPr>
        <w:t>J Nutr Health Aging</w:t>
      </w:r>
      <w:r w:rsidRPr="00C30451">
        <w:rPr>
          <w:rFonts w:ascii="Book Antiqua" w:hAnsi="Book Antiqua"/>
        </w:rPr>
        <w:t xml:space="preserve"> 2016; </w:t>
      </w:r>
      <w:r w:rsidRPr="00C30451">
        <w:rPr>
          <w:rFonts w:ascii="Book Antiqua" w:hAnsi="Book Antiqua"/>
          <w:b/>
          <w:bCs/>
        </w:rPr>
        <w:t>20</w:t>
      </w:r>
      <w:r w:rsidRPr="00C30451">
        <w:rPr>
          <w:rFonts w:ascii="Book Antiqua" w:hAnsi="Book Antiqua"/>
        </w:rPr>
        <w:t>: 114-120 [PMID: 26812506 DOI: 10.1007/s12603-015-0555-3]</w:t>
      </w:r>
    </w:p>
    <w:p w14:paraId="37217F1F"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15 </w:t>
      </w:r>
      <w:r w:rsidRPr="00C30451">
        <w:rPr>
          <w:rFonts w:ascii="Book Antiqua" w:hAnsi="Book Antiqua"/>
          <w:b/>
          <w:bCs/>
        </w:rPr>
        <w:t>Löhr JM</w:t>
      </w:r>
      <w:r w:rsidRPr="00C30451">
        <w:rPr>
          <w:rFonts w:ascii="Book Antiqua" w:hAnsi="Book Antiqua"/>
        </w:rPr>
        <w:t xml:space="preserve">, Panic N, Vujasinovic M, Verbeke CS. The ageing pancreas: a systematic review of the evidence and analysis of the consequences. </w:t>
      </w:r>
      <w:r w:rsidRPr="00C30451">
        <w:rPr>
          <w:rFonts w:ascii="Book Antiqua" w:hAnsi="Book Antiqua"/>
          <w:i/>
          <w:iCs/>
        </w:rPr>
        <w:t>J Intern Med</w:t>
      </w:r>
      <w:r w:rsidRPr="00C30451">
        <w:rPr>
          <w:rFonts w:ascii="Book Antiqua" w:hAnsi="Book Antiqua"/>
        </w:rPr>
        <w:t xml:space="preserve"> 2018; </w:t>
      </w:r>
      <w:r w:rsidRPr="00C30451">
        <w:rPr>
          <w:rFonts w:ascii="Book Antiqua" w:hAnsi="Book Antiqua"/>
          <w:b/>
          <w:bCs/>
        </w:rPr>
        <w:t>283</w:t>
      </w:r>
      <w:r w:rsidRPr="00C30451">
        <w:rPr>
          <w:rFonts w:ascii="Book Antiqua" w:hAnsi="Book Antiqua"/>
        </w:rPr>
        <w:t>: 446-460 [PMID: 29474746 DOI: 10.1111/joim.12745]</w:t>
      </w:r>
    </w:p>
    <w:p w14:paraId="1B16AB52"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6 </w:t>
      </w:r>
      <w:r w:rsidRPr="00C30451">
        <w:rPr>
          <w:rFonts w:ascii="Book Antiqua" w:hAnsi="Book Antiqua"/>
          <w:b/>
          <w:bCs/>
        </w:rPr>
        <w:t>Loncar G</w:t>
      </w:r>
      <w:r w:rsidRPr="00C30451">
        <w:rPr>
          <w:rFonts w:ascii="Book Antiqua" w:hAnsi="Book Antiqua"/>
        </w:rPr>
        <w:t xml:space="preserve">, Springer J, Anker M, Doehner W, Lainscak M. Cardiac cachexia: hic et nunc. </w:t>
      </w:r>
      <w:r w:rsidRPr="00C30451">
        <w:rPr>
          <w:rFonts w:ascii="Book Antiqua" w:hAnsi="Book Antiqua"/>
          <w:i/>
          <w:iCs/>
        </w:rPr>
        <w:t>J Cachexia Sarcopenia Muscle</w:t>
      </w:r>
      <w:r w:rsidRPr="00C30451">
        <w:rPr>
          <w:rFonts w:ascii="Book Antiqua" w:hAnsi="Book Antiqua"/>
        </w:rPr>
        <w:t xml:space="preserve"> 2016; </w:t>
      </w:r>
      <w:r w:rsidRPr="00C30451">
        <w:rPr>
          <w:rFonts w:ascii="Book Antiqua" w:hAnsi="Book Antiqua"/>
          <w:b/>
          <w:bCs/>
        </w:rPr>
        <w:t>7</w:t>
      </w:r>
      <w:r w:rsidRPr="00C30451">
        <w:rPr>
          <w:rFonts w:ascii="Book Antiqua" w:hAnsi="Book Antiqua"/>
        </w:rPr>
        <w:t>: 246-260 [PMID: 27386168 DOI: 10.1002/jcsm.12118]</w:t>
      </w:r>
    </w:p>
    <w:p w14:paraId="4FB72136"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7 </w:t>
      </w:r>
      <w:r w:rsidRPr="00C30451">
        <w:rPr>
          <w:rFonts w:ascii="Book Antiqua" w:hAnsi="Book Antiqua"/>
          <w:b/>
          <w:bCs/>
        </w:rPr>
        <w:t>Xia T</w:t>
      </w:r>
      <w:r w:rsidRPr="00C30451">
        <w:rPr>
          <w:rFonts w:ascii="Book Antiqua" w:hAnsi="Book Antiqua"/>
        </w:rPr>
        <w:t xml:space="preserve">, Chai X, Shen J. Pancreatic exocrine insufficiency in patients with chronic heart failure and its possible association with appetite loss. </w:t>
      </w:r>
      <w:r w:rsidRPr="00C30451">
        <w:rPr>
          <w:rFonts w:ascii="Book Antiqua" w:hAnsi="Book Antiqua"/>
          <w:i/>
          <w:iCs/>
        </w:rPr>
        <w:t>PLoS One</w:t>
      </w:r>
      <w:r w:rsidRPr="00C30451">
        <w:rPr>
          <w:rFonts w:ascii="Book Antiqua" w:hAnsi="Book Antiqua"/>
        </w:rPr>
        <w:t xml:space="preserve"> 2017; </w:t>
      </w:r>
      <w:r w:rsidRPr="00C30451">
        <w:rPr>
          <w:rFonts w:ascii="Book Antiqua" w:hAnsi="Book Antiqua"/>
          <w:b/>
          <w:bCs/>
        </w:rPr>
        <w:t>12</w:t>
      </w:r>
      <w:r w:rsidRPr="00C30451">
        <w:rPr>
          <w:rFonts w:ascii="Book Antiqua" w:hAnsi="Book Antiqua"/>
        </w:rPr>
        <w:t>: e0187804 [PMID: 29155861 DOI: 10.1371/journal.pone.0187804]</w:t>
      </w:r>
    </w:p>
    <w:p w14:paraId="3F81E5D7" w14:textId="7B2F469E"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8 </w:t>
      </w:r>
      <w:r w:rsidRPr="00C30451">
        <w:rPr>
          <w:rFonts w:ascii="Book Antiqua" w:hAnsi="Book Antiqua"/>
          <w:b/>
          <w:bCs/>
        </w:rPr>
        <w:t>Vujasinovic M</w:t>
      </w:r>
      <w:r w:rsidRPr="002C0F7C">
        <w:rPr>
          <w:rFonts w:ascii="Book Antiqua" w:hAnsi="Book Antiqua"/>
        </w:rPr>
        <w:t>,</w:t>
      </w:r>
      <w:r w:rsidRPr="00C30451">
        <w:rPr>
          <w:rFonts w:ascii="Book Antiqua" w:hAnsi="Book Antiqua"/>
        </w:rPr>
        <w:t xml:space="preserve"> Tretjak M, Tepes B, Marolt A, Slemenik Pusnik C, Kotnik Kerbev M, Rudolf S. Is pancreatic exocrine insufficiency a result of decreased splanchnic circulation in patients with chronic heart failure?. </w:t>
      </w:r>
      <w:r w:rsidRPr="00434461">
        <w:rPr>
          <w:rFonts w:ascii="Book Antiqua" w:hAnsi="Book Antiqua"/>
          <w:i/>
          <w:iCs/>
        </w:rPr>
        <w:t>JOP</w:t>
      </w:r>
      <w:r w:rsidR="00434461" w:rsidRPr="00434461">
        <w:rPr>
          <w:rFonts w:ascii="Book Antiqua" w:hAnsi="Book Antiqua"/>
          <w:i/>
          <w:iCs/>
        </w:rPr>
        <w:t>.</w:t>
      </w:r>
      <w:r w:rsidRPr="00434461">
        <w:rPr>
          <w:rFonts w:ascii="Book Antiqua" w:hAnsi="Book Antiqua"/>
          <w:i/>
          <w:iCs/>
        </w:rPr>
        <w:t>J Pancreas (Online)</w:t>
      </w:r>
      <w:r w:rsidRPr="00C30451">
        <w:rPr>
          <w:rFonts w:ascii="Book Antiqua" w:hAnsi="Book Antiqua"/>
        </w:rPr>
        <w:t>. 2016;</w:t>
      </w:r>
      <w:r w:rsidR="00C30332">
        <w:rPr>
          <w:rFonts w:ascii="Book Antiqua" w:hAnsi="Book Antiqua"/>
        </w:rPr>
        <w:t xml:space="preserve"> </w:t>
      </w:r>
      <w:r w:rsidRPr="00C30451">
        <w:rPr>
          <w:rFonts w:ascii="Book Antiqua" w:hAnsi="Book Antiqua"/>
          <w:b/>
          <w:bCs/>
        </w:rPr>
        <w:t>17</w:t>
      </w:r>
      <w:r w:rsidRPr="00C30451">
        <w:rPr>
          <w:rFonts w:ascii="Book Antiqua" w:hAnsi="Book Antiqua"/>
        </w:rPr>
        <w:t>:</w:t>
      </w:r>
      <w:r w:rsidR="00C30332">
        <w:rPr>
          <w:rFonts w:ascii="Book Antiqua" w:hAnsi="Book Antiqua"/>
        </w:rPr>
        <w:t xml:space="preserve"> </w:t>
      </w:r>
      <w:r w:rsidRPr="00C30451">
        <w:rPr>
          <w:rFonts w:ascii="Book Antiqua" w:hAnsi="Book Antiqua"/>
        </w:rPr>
        <w:t>2</w:t>
      </w:r>
      <w:r w:rsidR="00434461">
        <w:rPr>
          <w:rFonts w:ascii="Book Antiqua" w:hAnsi="Book Antiqua"/>
        </w:rPr>
        <w:t>0</w:t>
      </w:r>
      <w:r w:rsidRPr="00C30451">
        <w:rPr>
          <w:rFonts w:ascii="Book Antiqua" w:hAnsi="Book Antiqua"/>
        </w:rPr>
        <w:t>1-</w:t>
      </w:r>
      <w:r w:rsidR="00C30332">
        <w:rPr>
          <w:rFonts w:ascii="Book Antiqua" w:hAnsi="Book Antiqua"/>
        </w:rPr>
        <w:t>2</w:t>
      </w:r>
      <w:r w:rsidR="00434461">
        <w:rPr>
          <w:rFonts w:ascii="Book Antiqua" w:hAnsi="Book Antiqua"/>
        </w:rPr>
        <w:t>0</w:t>
      </w:r>
      <w:r w:rsidRPr="00C30451">
        <w:rPr>
          <w:rFonts w:ascii="Book Antiqua" w:hAnsi="Book Antiqua"/>
        </w:rPr>
        <w:t>3</w:t>
      </w:r>
    </w:p>
    <w:p w14:paraId="755B3F0C"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9 </w:t>
      </w:r>
      <w:r w:rsidRPr="00C30451">
        <w:rPr>
          <w:rFonts w:ascii="Book Antiqua" w:hAnsi="Book Antiqua"/>
          <w:b/>
          <w:bCs/>
        </w:rPr>
        <w:t>Özcan M</w:t>
      </w:r>
      <w:r w:rsidRPr="00C30451">
        <w:rPr>
          <w:rFonts w:ascii="Book Antiqua" w:hAnsi="Book Antiqua"/>
        </w:rPr>
        <w:t>, Öztürk GZ, Köse M, Emet S, Ayd</w:t>
      </w:r>
      <w:r w:rsidRPr="00C30451">
        <w:rPr>
          <w:rFonts w:ascii="Book Antiqua" w:hAnsi="Book Antiqua" w:cs="Cambria"/>
        </w:rPr>
        <w:t>ı</w:t>
      </w:r>
      <w:r w:rsidRPr="00C30451">
        <w:rPr>
          <w:rFonts w:ascii="Book Antiqua" w:hAnsi="Book Antiqua"/>
        </w:rPr>
        <w:t xml:space="preserve">n </w:t>
      </w:r>
      <w:r w:rsidRPr="00C30451">
        <w:rPr>
          <w:rFonts w:ascii="Book Antiqua" w:hAnsi="Book Antiqua" w:cs="Cambria"/>
        </w:rPr>
        <w:t>Ş</w:t>
      </w:r>
      <w:r w:rsidRPr="00C30451">
        <w:rPr>
          <w:rFonts w:ascii="Book Antiqua" w:hAnsi="Book Antiqua"/>
        </w:rPr>
        <w:t xml:space="preserve">, Arslan K, Arman Y, Akkaya V, Tükek T. Evaluation of malnutrition with blood ghrelin and fecal elastase levels in acute decompensated heart failure patients. </w:t>
      </w:r>
      <w:r w:rsidRPr="00C30451">
        <w:rPr>
          <w:rFonts w:ascii="Book Antiqua" w:hAnsi="Book Antiqua"/>
          <w:i/>
          <w:iCs/>
        </w:rPr>
        <w:t>Turk Kardiyol Dern Ars</w:t>
      </w:r>
      <w:r w:rsidRPr="00C30451">
        <w:rPr>
          <w:rFonts w:ascii="Book Antiqua" w:hAnsi="Book Antiqua"/>
        </w:rPr>
        <w:t xml:space="preserve"> 2015; </w:t>
      </w:r>
      <w:r w:rsidRPr="00C30451">
        <w:rPr>
          <w:rFonts w:ascii="Book Antiqua" w:hAnsi="Book Antiqua"/>
          <w:b/>
          <w:bCs/>
        </w:rPr>
        <w:t>43</w:t>
      </w:r>
      <w:r w:rsidRPr="00C30451">
        <w:rPr>
          <w:rFonts w:ascii="Book Antiqua" w:hAnsi="Book Antiqua"/>
        </w:rPr>
        <w:t>: 131-137 [PMID: 25782117 DOI: 10.5543/tkda.2015.06606]</w:t>
      </w:r>
    </w:p>
    <w:p w14:paraId="488E9650"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0 </w:t>
      </w:r>
      <w:r w:rsidRPr="00C30451">
        <w:rPr>
          <w:rFonts w:ascii="Book Antiqua" w:hAnsi="Book Antiqua"/>
          <w:b/>
          <w:bCs/>
        </w:rPr>
        <w:t>Tuzhilin DA</w:t>
      </w:r>
      <w:r w:rsidRPr="00C30451">
        <w:rPr>
          <w:rFonts w:ascii="Book Antiqua" w:hAnsi="Book Antiqua"/>
        </w:rPr>
        <w:t xml:space="preserve">, Dreiling DA. Cardiovascular lesions in pancreatitis. </w:t>
      </w:r>
      <w:r w:rsidRPr="00C30451">
        <w:rPr>
          <w:rFonts w:ascii="Book Antiqua" w:hAnsi="Book Antiqua"/>
          <w:i/>
          <w:iCs/>
        </w:rPr>
        <w:t>Am J Gastroenterol</w:t>
      </w:r>
      <w:r w:rsidRPr="00C30451">
        <w:rPr>
          <w:rFonts w:ascii="Book Antiqua" w:hAnsi="Book Antiqua"/>
        </w:rPr>
        <w:t xml:space="preserve"> 1975; </w:t>
      </w:r>
      <w:r w:rsidRPr="00C30451">
        <w:rPr>
          <w:rFonts w:ascii="Book Antiqua" w:hAnsi="Book Antiqua"/>
          <w:b/>
          <w:bCs/>
        </w:rPr>
        <w:t>63</w:t>
      </w:r>
      <w:r w:rsidRPr="00C30451">
        <w:rPr>
          <w:rFonts w:ascii="Book Antiqua" w:hAnsi="Book Antiqua"/>
        </w:rPr>
        <w:t>: 381-388 [PMID: 1146795]</w:t>
      </w:r>
    </w:p>
    <w:p w14:paraId="212944B8"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1 </w:t>
      </w:r>
      <w:r w:rsidRPr="00C30451">
        <w:rPr>
          <w:rFonts w:ascii="Book Antiqua" w:hAnsi="Book Antiqua"/>
          <w:b/>
          <w:bCs/>
        </w:rPr>
        <w:t>Lee UK</w:t>
      </w:r>
      <w:r w:rsidRPr="00C30451">
        <w:rPr>
          <w:rFonts w:ascii="Book Antiqua" w:hAnsi="Book Antiqua"/>
        </w:rPr>
        <w:t xml:space="preserve">, Chang TI, Polanco JC, Pisegna JR, Friedlander AH. Prevalence of Panoramically Imaged Carotid Atheromas in Alcoholic Patients With Chronic Pancreatitis and Comorbid Diabetes. </w:t>
      </w:r>
      <w:r w:rsidRPr="00C30451">
        <w:rPr>
          <w:rFonts w:ascii="Book Antiqua" w:hAnsi="Book Antiqua"/>
          <w:i/>
          <w:iCs/>
        </w:rPr>
        <w:t>J Oral Maxillofac Surg</w:t>
      </w:r>
      <w:r w:rsidRPr="00C30451">
        <w:rPr>
          <w:rFonts w:ascii="Book Antiqua" w:hAnsi="Book Antiqua"/>
        </w:rPr>
        <w:t xml:space="preserve"> 2018; </w:t>
      </w:r>
      <w:r w:rsidRPr="00C30451">
        <w:rPr>
          <w:rFonts w:ascii="Book Antiqua" w:hAnsi="Book Antiqua"/>
          <w:b/>
          <w:bCs/>
        </w:rPr>
        <w:t>76</w:t>
      </w:r>
      <w:r w:rsidRPr="00C30451">
        <w:rPr>
          <w:rFonts w:ascii="Book Antiqua" w:hAnsi="Book Antiqua"/>
        </w:rPr>
        <w:t>: 1929.e1-1929.e7 [PMID: 29859950 DOI: 10.1016/j.joms.2018.05.011]</w:t>
      </w:r>
    </w:p>
    <w:p w14:paraId="473E0F86"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2 </w:t>
      </w:r>
      <w:r w:rsidRPr="00C30451">
        <w:rPr>
          <w:rFonts w:ascii="Book Antiqua" w:hAnsi="Book Antiqua"/>
          <w:b/>
          <w:bCs/>
        </w:rPr>
        <w:t>Warshaw AL</w:t>
      </w:r>
      <w:r w:rsidRPr="00C30451">
        <w:rPr>
          <w:rFonts w:ascii="Book Antiqua" w:hAnsi="Book Antiqua"/>
        </w:rPr>
        <w:t xml:space="preserve">, O'Hara PJ. Susceptibility of the pancreas to ischemic injury in shock. </w:t>
      </w:r>
      <w:r w:rsidRPr="00C30451">
        <w:rPr>
          <w:rFonts w:ascii="Book Antiqua" w:hAnsi="Book Antiqua"/>
          <w:i/>
          <w:iCs/>
        </w:rPr>
        <w:t>Ann Surg</w:t>
      </w:r>
      <w:r w:rsidRPr="00C30451">
        <w:rPr>
          <w:rFonts w:ascii="Book Antiqua" w:hAnsi="Book Antiqua"/>
        </w:rPr>
        <w:t xml:space="preserve"> 1978; </w:t>
      </w:r>
      <w:r w:rsidRPr="00C30451">
        <w:rPr>
          <w:rFonts w:ascii="Book Antiqua" w:hAnsi="Book Antiqua"/>
          <w:b/>
          <w:bCs/>
        </w:rPr>
        <w:t>188</w:t>
      </w:r>
      <w:r w:rsidRPr="00C30451">
        <w:rPr>
          <w:rFonts w:ascii="Book Antiqua" w:hAnsi="Book Antiqua"/>
        </w:rPr>
        <w:t>: 197-201 [PMID: 686887 DOI: 10.1097/00000658-197808000-00012]</w:t>
      </w:r>
    </w:p>
    <w:p w14:paraId="32E668DD"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3 </w:t>
      </w:r>
      <w:r w:rsidRPr="00C30451">
        <w:rPr>
          <w:rFonts w:ascii="Book Antiqua" w:hAnsi="Book Antiqua"/>
          <w:b/>
          <w:bCs/>
        </w:rPr>
        <w:t>Feiner H</w:t>
      </w:r>
      <w:r w:rsidRPr="00C30451">
        <w:rPr>
          <w:rFonts w:ascii="Book Antiqua" w:hAnsi="Book Antiqua"/>
        </w:rPr>
        <w:t xml:space="preserve">. Pancreatitis after cardiac surgery; a morphologic study. </w:t>
      </w:r>
      <w:r w:rsidRPr="00C30451">
        <w:rPr>
          <w:rFonts w:ascii="Book Antiqua" w:hAnsi="Book Antiqua"/>
          <w:i/>
          <w:iCs/>
        </w:rPr>
        <w:t>Am J Surg</w:t>
      </w:r>
      <w:r w:rsidRPr="00C30451">
        <w:rPr>
          <w:rFonts w:ascii="Book Antiqua" w:hAnsi="Book Antiqua"/>
        </w:rPr>
        <w:t xml:space="preserve"> 1976; </w:t>
      </w:r>
      <w:r w:rsidRPr="00C30451">
        <w:rPr>
          <w:rFonts w:ascii="Book Antiqua" w:hAnsi="Book Antiqua"/>
          <w:b/>
          <w:bCs/>
        </w:rPr>
        <w:t>131</w:t>
      </w:r>
      <w:r w:rsidRPr="00C30451">
        <w:rPr>
          <w:rFonts w:ascii="Book Antiqua" w:hAnsi="Book Antiqua"/>
        </w:rPr>
        <w:t>: 684-688 [PMID: 937646 DOI: 10.1016/0002-9610(76)90178-1]</w:t>
      </w:r>
    </w:p>
    <w:p w14:paraId="4C51B050" w14:textId="40224225"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4 </w:t>
      </w:r>
      <w:r w:rsidRPr="00C30451">
        <w:rPr>
          <w:rFonts w:ascii="Book Antiqua" w:hAnsi="Book Antiqua"/>
          <w:b/>
          <w:bCs/>
        </w:rPr>
        <w:t>H</w:t>
      </w:r>
      <w:r w:rsidR="00A830D9" w:rsidRPr="00C30451">
        <w:rPr>
          <w:rFonts w:ascii="Book Antiqua" w:hAnsi="Book Antiqua"/>
          <w:b/>
          <w:bCs/>
        </w:rPr>
        <w:t xml:space="preserve">ranilovich </w:t>
      </w:r>
      <w:r w:rsidRPr="00C30451">
        <w:rPr>
          <w:rFonts w:ascii="Book Antiqua" w:hAnsi="Book Antiqua"/>
          <w:b/>
          <w:bCs/>
        </w:rPr>
        <w:t>GT</w:t>
      </w:r>
      <w:r w:rsidRPr="00C30451">
        <w:rPr>
          <w:rFonts w:ascii="Book Antiqua" w:hAnsi="Book Antiqua"/>
        </w:rPr>
        <w:t>, B</w:t>
      </w:r>
      <w:r w:rsidR="00A830D9" w:rsidRPr="00C30451">
        <w:rPr>
          <w:rFonts w:ascii="Book Antiqua" w:hAnsi="Book Antiqua"/>
        </w:rPr>
        <w:t>aggenstoss</w:t>
      </w:r>
      <w:r w:rsidRPr="00C30451">
        <w:rPr>
          <w:rFonts w:ascii="Book Antiqua" w:hAnsi="Book Antiqua"/>
        </w:rPr>
        <w:t xml:space="preserve"> AH. Lesions of the pancreas in malignant hypertension; review of one hundred cases at necropsy. </w:t>
      </w:r>
      <w:r w:rsidRPr="00C30451">
        <w:rPr>
          <w:rFonts w:ascii="Book Antiqua" w:hAnsi="Book Antiqua"/>
          <w:i/>
          <w:iCs/>
        </w:rPr>
        <w:t>AMA Arch Pathol</w:t>
      </w:r>
      <w:r w:rsidRPr="00C30451">
        <w:rPr>
          <w:rFonts w:ascii="Book Antiqua" w:hAnsi="Book Antiqua"/>
        </w:rPr>
        <w:t xml:space="preserve"> 1953; </w:t>
      </w:r>
      <w:r w:rsidRPr="00C30451">
        <w:rPr>
          <w:rFonts w:ascii="Book Antiqua" w:hAnsi="Book Antiqua"/>
          <w:b/>
          <w:bCs/>
        </w:rPr>
        <w:t>55</w:t>
      </w:r>
      <w:r w:rsidRPr="00C30451">
        <w:rPr>
          <w:rFonts w:ascii="Book Antiqua" w:hAnsi="Book Antiqua"/>
        </w:rPr>
        <w:t>: 443-456 [PMID: 13039692]</w:t>
      </w:r>
    </w:p>
    <w:p w14:paraId="74E5D895"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25 </w:t>
      </w:r>
      <w:r w:rsidRPr="00C30451">
        <w:rPr>
          <w:rFonts w:ascii="Book Antiqua" w:hAnsi="Book Antiqua"/>
          <w:b/>
          <w:bCs/>
        </w:rPr>
        <w:t>Fernández-del Castillo C</w:t>
      </w:r>
      <w:r w:rsidRPr="00C30451">
        <w:rPr>
          <w:rFonts w:ascii="Book Antiqua" w:hAnsi="Book Antiqua"/>
        </w:rPr>
        <w:t xml:space="preserve">, Harringer W, Warshaw AL, Vlahakes GJ, Koski G, Zaslavsky AM, Rattner DW. Risk factors for pancreatic cellular injury after cardiopulmonary bypass. </w:t>
      </w:r>
      <w:r w:rsidRPr="00C30451">
        <w:rPr>
          <w:rFonts w:ascii="Book Antiqua" w:hAnsi="Book Antiqua"/>
          <w:i/>
          <w:iCs/>
        </w:rPr>
        <w:t>N Engl J Med</w:t>
      </w:r>
      <w:r w:rsidRPr="00C30451">
        <w:rPr>
          <w:rFonts w:ascii="Book Antiqua" w:hAnsi="Book Antiqua"/>
        </w:rPr>
        <w:t xml:space="preserve"> 1991; </w:t>
      </w:r>
      <w:r w:rsidRPr="00C30451">
        <w:rPr>
          <w:rFonts w:ascii="Book Antiqua" w:hAnsi="Book Antiqua"/>
          <w:b/>
          <w:bCs/>
        </w:rPr>
        <w:t>325</w:t>
      </w:r>
      <w:r w:rsidRPr="00C30451">
        <w:rPr>
          <w:rFonts w:ascii="Book Antiqua" w:hAnsi="Book Antiqua"/>
        </w:rPr>
        <w:t>: 382-387 [PMID: 1712076 DOI: 10.1056/NEJM199108083250602]</w:t>
      </w:r>
    </w:p>
    <w:p w14:paraId="30B2BF12"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6 </w:t>
      </w:r>
      <w:r w:rsidRPr="00C30451">
        <w:rPr>
          <w:rFonts w:ascii="Book Antiqua" w:hAnsi="Book Antiqua"/>
          <w:b/>
          <w:bCs/>
        </w:rPr>
        <w:t>Ralevic V</w:t>
      </w:r>
      <w:r w:rsidRPr="00C30451">
        <w:rPr>
          <w:rFonts w:ascii="Book Antiqua" w:hAnsi="Book Antiqua"/>
        </w:rPr>
        <w:t xml:space="preserve">. Splanchnic circulatory physiology. </w:t>
      </w:r>
      <w:r w:rsidRPr="00C30451">
        <w:rPr>
          <w:rFonts w:ascii="Book Antiqua" w:hAnsi="Book Antiqua"/>
          <w:i/>
          <w:iCs/>
        </w:rPr>
        <w:t>Hepatogastroenterology</w:t>
      </w:r>
      <w:r w:rsidRPr="00C30451">
        <w:rPr>
          <w:rFonts w:ascii="Book Antiqua" w:hAnsi="Book Antiqua"/>
        </w:rPr>
        <w:t xml:space="preserve"> 1999; </w:t>
      </w:r>
      <w:r w:rsidRPr="00C30451">
        <w:rPr>
          <w:rFonts w:ascii="Book Antiqua" w:hAnsi="Book Antiqua"/>
          <w:b/>
          <w:bCs/>
        </w:rPr>
        <w:t xml:space="preserve">46 </w:t>
      </w:r>
      <w:r w:rsidRPr="002C0F7C">
        <w:rPr>
          <w:rFonts w:ascii="Book Antiqua" w:hAnsi="Book Antiqua"/>
        </w:rPr>
        <w:t>Suppl</w:t>
      </w:r>
      <w:r w:rsidRPr="00C30451">
        <w:rPr>
          <w:rFonts w:ascii="Book Antiqua" w:hAnsi="Book Antiqua"/>
          <w:b/>
          <w:bCs/>
        </w:rPr>
        <w:t xml:space="preserve"> </w:t>
      </w:r>
      <w:r w:rsidRPr="002C0F7C">
        <w:rPr>
          <w:rFonts w:ascii="Book Antiqua" w:hAnsi="Book Antiqua"/>
        </w:rPr>
        <w:t>2</w:t>
      </w:r>
      <w:r w:rsidRPr="00C30451">
        <w:rPr>
          <w:rFonts w:ascii="Book Antiqua" w:hAnsi="Book Antiqua"/>
        </w:rPr>
        <w:t>: 1409-1413 [PMID: 10431701]</w:t>
      </w:r>
    </w:p>
    <w:p w14:paraId="5458E197"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7 </w:t>
      </w:r>
      <w:r w:rsidRPr="00C30451">
        <w:rPr>
          <w:rFonts w:ascii="Book Antiqua" w:hAnsi="Book Antiqua"/>
          <w:b/>
          <w:bCs/>
        </w:rPr>
        <w:t>Takala J</w:t>
      </w:r>
      <w:r w:rsidRPr="00C30451">
        <w:rPr>
          <w:rFonts w:ascii="Book Antiqua" w:hAnsi="Book Antiqua"/>
        </w:rPr>
        <w:t xml:space="preserve">. Determinants of splanchnic blood flow. </w:t>
      </w:r>
      <w:r w:rsidRPr="00C30451">
        <w:rPr>
          <w:rFonts w:ascii="Book Antiqua" w:hAnsi="Book Antiqua"/>
          <w:i/>
          <w:iCs/>
        </w:rPr>
        <w:t>Br J Anaesth</w:t>
      </w:r>
      <w:r w:rsidRPr="00C30451">
        <w:rPr>
          <w:rFonts w:ascii="Book Antiqua" w:hAnsi="Book Antiqua"/>
        </w:rPr>
        <w:t xml:space="preserve"> 1996; </w:t>
      </w:r>
      <w:r w:rsidRPr="00C30451">
        <w:rPr>
          <w:rFonts w:ascii="Book Antiqua" w:hAnsi="Book Antiqua"/>
          <w:b/>
          <w:bCs/>
        </w:rPr>
        <w:t>77</w:t>
      </w:r>
      <w:r w:rsidRPr="00C30451">
        <w:rPr>
          <w:rFonts w:ascii="Book Antiqua" w:hAnsi="Book Antiqua"/>
        </w:rPr>
        <w:t>: 50-58 [PMID: 8703630 DOI: 10.1093/bja/77.1.50]</w:t>
      </w:r>
    </w:p>
    <w:p w14:paraId="70D345B4"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8 </w:t>
      </w:r>
      <w:r w:rsidRPr="00C30451">
        <w:rPr>
          <w:rFonts w:ascii="Book Antiqua" w:hAnsi="Book Antiqua"/>
          <w:b/>
          <w:bCs/>
        </w:rPr>
        <w:t>Nyman LR</w:t>
      </w:r>
      <w:r w:rsidRPr="00C30451">
        <w:rPr>
          <w:rFonts w:ascii="Book Antiqua" w:hAnsi="Book Antiqua"/>
        </w:rPr>
        <w:t xml:space="preserve">, Wells KS, Head WS, McCaughey M, Ford E, Brissova M, Piston DW, Powers AC. Real-time, multidimensional in vivo imaging used to investigate blood flow in mouse pancreatic islets. </w:t>
      </w:r>
      <w:r w:rsidRPr="00C30451">
        <w:rPr>
          <w:rFonts w:ascii="Book Antiqua" w:hAnsi="Book Antiqua"/>
          <w:i/>
          <w:iCs/>
        </w:rPr>
        <w:t>J Clin Invest</w:t>
      </w:r>
      <w:r w:rsidRPr="00C30451">
        <w:rPr>
          <w:rFonts w:ascii="Book Antiqua" w:hAnsi="Book Antiqua"/>
        </w:rPr>
        <w:t xml:space="preserve"> 2008; </w:t>
      </w:r>
      <w:r w:rsidRPr="00C30451">
        <w:rPr>
          <w:rFonts w:ascii="Book Antiqua" w:hAnsi="Book Antiqua"/>
          <w:b/>
          <w:bCs/>
        </w:rPr>
        <w:t>118</w:t>
      </w:r>
      <w:r w:rsidRPr="00C30451">
        <w:rPr>
          <w:rFonts w:ascii="Book Antiqua" w:hAnsi="Book Antiqua"/>
        </w:rPr>
        <w:t>: 3790-3797 [PMID: 18846254 DOI: 10.1172/JCI36209]</w:t>
      </w:r>
    </w:p>
    <w:p w14:paraId="74260126" w14:textId="4BB7AF08"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9 </w:t>
      </w:r>
      <w:r w:rsidRPr="00C30451">
        <w:rPr>
          <w:rFonts w:ascii="Book Antiqua" w:hAnsi="Book Antiqua"/>
          <w:b/>
          <w:bCs/>
        </w:rPr>
        <w:t>Landi F</w:t>
      </w:r>
      <w:r w:rsidRPr="00C30451">
        <w:rPr>
          <w:rFonts w:ascii="Book Antiqua" w:hAnsi="Book Antiqua"/>
        </w:rPr>
        <w:t xml:space="preserve">, Picca A, Calvani R, Marzetti E. Anorexia of Aging: Assessment and Management. </w:t>
      </w:r>
      <w:r w:rsidRPr="00C30451">
        <w:rPr>
          <w:rFonts w:ascii="Book Antiqua" w:hAnsi="Book Antiqua"/>
          <w:i/>
          <w:iCs/>
        </w:rPr>
        <w:t>Clin Geriatr Med</w:t>
      </w:r>
      <w:r w:rsidRPr="00C30451">
        <w:rPr>
          <w:rFonts w:ascii="Book Antiqua" w:hAnsi="Book Antiqua"/>
        </w:rPr>
        <w:t xml:space="preserve"> 2017; </w:t>
      </w:r>
      <w:r w:rsidRPr="00C30451">
        <w:rPr>
          <w:rFonts w:ascii="Book Antiqua" w:hAnsi="Book Antiqua"/>
          <w:b/>
          <w:bCs/>
        </w:rPr>
        <w:t>33</w:t>
      </w:r>
      <w:r w:rsidRPr="00C30451">
        <w:rPr>
          <w:rFonts w:ascii="Book Antiqua" w:hAnsi="Book Antiqua"/>
        </w:rPr>
        <w:t>: 315-323 [PMID: 28689565</w:t>
      </w:r>
      <w:r>
        <w:rPr>
          <w:rFonts w:ascii="Book Antiqua" w:hAnsi="Book Antiqua"/>
        </w:rPr>
        <w:t xml:space="preserve"> DOI</w:t>
      </w:r>
      <w:r>
        <w:rPr>
          <w:rFonts w:ascii="Book Antiqua" w:hAnsi="Book Antiqua" w:hint="eastAsia"/>
        </w:rPr>
        <w:t>:</w:t>
      </w:r>
      <w:r>
        <w:rPr>
          <w:rFonts w:ascii="Book Antiqua" w:hAnsi="Book Antiqua"/>
        </w:rPr>
        <w:t xml:space="preserve"> </w:t>
      </w:r>
      <w:r w:rsidRPr="00C30451">
        <w:rPr>
          <w:rFonts w:ascii="Book Antiqua" w:hAnsi="Book Antiqua"/>
        </w:rPr>
        <w:t>10.1016/j.cger.2017.02.004]</w:t>
      </w:r>
    </w:p>
    <w:p w14:paraId="71070B42"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0 </w:t>
      </w:r>
      <w:r w:rsidRPr="00C30451">
        <w:rPr>
          <w:rFonts w:ascii="Book Antiqua" w:hAnsi="Book Antiqua"/>
          <w:b/>
          <w:bCs/>
        </w:rPr>
        <w:t>Rahman A</w:t>
      </w:r>
      <w:r w:rsidRPr="00C30451">
        <w:rPr>
          <w:rFonts w:ascii="Book Antiqua" w:hAnsi="Book Antiqua"/>
        </w:rPr>
        <w:t xml:space="preserve">, Jafry S, Jeejeebhoy K, Nagpal AD, Pisani B, Agarwala R. Malnutrition and Cachexia in Heart Failure. </w:t>
      </w:r>
      <w:r w:rsidRPr="00C30451">
        <w:rPr>
          <w:rFonts w:ascii="Book Antiqua" w:hAnsi="Book Antiqua"/>
          <w:i/>
          <w:iCs/>
        </w:rPr>
        <w:t>JPEN J Parenter Enteral Nutr</w:t>
      </w:r>
      <w:r w:rsidRPr="00C30451">
        <w:rPr>
          <w:rFonts w:ascii="Book Antiqua" w:hAnsi="Book Antiqua"/>
        </w:rPr>
        <w:t xml:space="preserve"> 2016; </w:t>
      </w:r>
      <w:r w:rsidRPr="00C30451">
        <w:rPr>
          <w:rFonts w:ascii="Book Antiqua" w:hAnsi="Book Antiqua"/>
          <w:b/>
          <w:bCs/>
        </w:rPr>
        <w:t>40</w:t>
      </w:r>
      <w:r w:rsidRPr="00C30451">
        <w:rPr>
          <w:rFonts w:ascii="Book Antiqua" w:hAnsi="Book Antiqua"/>
        </w:rPr>
        <w:t>: 475-486 [PMID: 25634161 DOI: 10.1177/0148607114566854]</w:t>
      </w:r>
    </w:p>
    <w:p w14:paraId="3647D7F1"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1 </w:t>
      </w:r>
      <w:r w:rsidRPr="00C30451">
        <w:rPr>
          <w:rFonts w:ascii="Book Antiqua" w:hAnsi="Book Antiqua"/>
          <w:b/>
          <w:bCs/>
        </w:rPr>
        <w:t>Szuszkiewicz-Garcia MM</w:t>
      </w:r>
      <w:r w:rsidRPr="00C30451">
        <w:rPr>
          <w:rFonts w:ascii="Book Antiqua" w:hAnsi="Book Antiqua"/>
        </w:rPr>
        <w:t xml:space="preserve">, Davidson JA. Cardiovascular disease in diabetes mellitus: risk factors and medical therapy. </w:t>
      </w:r>
      <w:r w:rsidRPr="00C30451">
        <w:rPr>
          <w:rFonts w:ascii="Book Antiqua" w:hAnsi="Book Antiqua"/>
          <w:i/>
          <w:iCs/>
        </w:rPr>
        <w:t>Endocrinol Metab Clin North Am</w:t>
      </w:r>
      <w:r w:rsidRPr="00C30451">
        <w:rPr>
          <w:rFonts w:ascii="Book Antiqua" w:hAnsi="Book Antiqua"/>
        </w:rPr>
        <w:t xml:space="preserve"> 2014; </w:t>
      </w:r>
      <w:r w:rsidRPr="00C30451">
        <w:rPr>
          <w:rFonts w:ascii="Book Antiqua" w:hAnsi="Book Antiqua"/>
          <w:b/>
          <w:bCs/>
        </w:rPr>
        <w:t>43</w:t>
      </w:r>
      <w:r w:rsidRPr="00C30451">
        <w:rPr>
          <w:rFonts w:ascii="Book Antiqua" w:hAnsi="Book Antiqua"/>
        </w:rPr>
        <w:t>: 25-40 [PMID: 24582090 DOI: 10.1016/j.ecl.2013.09.001]</w:t>
      </w:r>
    </w:p>
    <w:p w14:paraId="7D3400DA"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2 </w:t>
      </w:r>
      <w:r w:rsidRPr="00C30451">
        <w:rPr>
          <w:rFonts w:ascii="Book Antiqua" w:hAnsi="Book Antiqua"/>
          <w:b/>
          <w:bCs/>
        </w:rPr>
        <w:t>Steyers CM 3rd</w:t>
      </w:r>
      <w:r w:rsidRPr="00C30451">
        <w:rPr>
          <w:rFonts w:ascii="Book Antiqua" w:hAnsi="Book Antiqua"/>
        </w:rPr>
        <w:t xml:space="preserve">, Miller FJ Jr. Endothelial dysfunction in chronic inflammatory diseases. </w:t>
      </w:r>
      <w:r w:rsidRPr="00C30451">
        <w:rPr>
          <w:rFonts w:ascii="Book Antiqua" w:hAnsi="Book Antiqua"/>
          <w:i/>
          <w:iCs/>
        </w:rPr>
        <w:t>Int J Mol Sci</w:t>
      </w:r>
      <w:r w:rsidRPr="00C30451">
        <w:rPr>
          <w:rFonts w:ascii="Book Antiqua" w:hAnsi="Book Antiqua"/>
        </w:rPr>
        <w:t xml:space="preserve"> 2014; </w:t>
      </w:r>
      <w:r w:rsidRPr="00C30451">
        <w:rPr>
          <w:rFonts w:ascii="Book Antiqua" w:hAnsi="Book Antiqua"/>
          <w:b/>
          <w:bCs/>
        </w:rPr>
        <w:t>15</w:t>
      </w:r>
      <w:r w:rsidRPr="00C30451">
        <w:rPr>
          <w:rFonts w:ascii="Book Antiqua" w:hAnsi="Book Antiqua"/>
        </w:rPr>
        <w:t>: 11324-11349 [PMID: 24968272 DOI: 10.3390/ijms150711324]</w:t>
      </w:r>
    </w:p>
    <w:p w14:paraId="4F11B643"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3 </w:t>
      </w:r>
      <w:r w:rsidRPr="00C30451">
        <w:rPr>
          <w:rFonts w:ascii="Book Antiqua" w:hAnsi="Book Antiqua"/>
          <w:b/>
          <w:bCs/>
        </w:rPr>
        <w:t>Ammann R</w:t>
      </w:r>
      <w:r w:rsidRPr="00C30451">
        <w:rPr>
          <w:rFonts w:ascii="Book Antiqua" w:hAnsi="Book Antiqua"/>
        </w:rPr>
        <w:t xml:space="preserve">, Sulser H. ["Senile" chronic pancreatitis; a new nosologic entity? Studies in 38 cases. Indications of a vascular origin and relationship to the primarily painless chronic pancreatitis]. </w:t>
      </w:r>
      <w:r w:rsidRPr="00C30451">
        <w:rPr>
          <w:rFonts w:ascii="Book Antiqua" w:hAnsi="Book Antiqua"/>
          <w:i/>
          <w:iCs/>
        </w:rPr>
        <w:t>Schweiz Med Wochenschr</w:t>
      </w:r>
      <w:r w:rsidRPr="00C30451">
        <w:rPr>
          <w:rFonts w:ascii="Book Antiqua" w:hAnsi="Book Antiqua"/>
        </w:rPr>
        <w:t xml:space="preserve"> 1976; </w:t>
      </w:r>
      <w:r w:rsidRPr="00C30451">
        <w:rPr>
          <w:rFonts w:ascii="Book Antiqua" w:hAnsi="Book Antiqua"/>
          <w:b/>
          <w:bCs/>
        </w:rPr>
        <w:t>106</w:t>
      </w:r>
      <w:r w:rsidRPr="00C30451">
        <w:rPr>
          <w:rFonts w:ascii="Book Antiqua" w:hAnsi="Book Antiqua"/>
        </w:rPr>
        <w:t>: 429-437 [PMID: 772803]</w:t>
      </w:r>
    </w:p>
    <w:p w14:paraId="758A06F9" w14:textId="20CCBCC6"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4 </w:t>
      </w:r>
      <w:r w:rsidRPr="00C30451">
        <w:rPr>
          <w:rFonts w:ascii="Book Antiqua" w:hAnsi="Book Antiqua"/>
          <w:b/>
          <w:bCs/>
        </w:rPr>
        <w:t>Nagai H</w:t>
      </w:r>
      <w:r w:rsidRPr="00C30451">
        <w:rPr>
          <w:rFonts w:ascii="Book Antiqua" w:hAnsi="Book Antiqua"/>
        </w:rPr>
        <w:t xml:space="preserve">, Ohtsubo K. Pancreatic lithiasis in the aged. Its clinicopathology and pathogenesis. </w:t>
      </w:r>
      <w:r w:rsidRPr="00C30451">
        <w:rPr>
          <w:rFonts w:ascii="Book Antiqua" w:hAnsi="Book Antiqua"/>
          <w:i/>
          <w:iCs/>
        </w:rPr>
        <w:t>Gastroenterology</w:t>
      </w:r>
      <w:r w:rsidRPr="00C30451">
        <w:rPr>
          <w:rFonts w:ascii="Book Antiqua" w:hAnsi="Book Antiqua"/>
        </w:rPr>
        <w:t xml:space="preserve"> 1984; </w:t>
      </w:r>
      <w:r w:rsidRPr="00C30451">
        <w:rPr>
          <w:rFonts w:ascii="Book Antiqua" w:hAnsi="Book Antiqua"/>
          <w:b/>
          <w:bCs/>
        </w:rPr>
        <w:t>86</w:t>
      </w:r>
      <w:r w:rsidRPr="00C30451">
        <w:rPr>
          <w:rFonts w:ascii="Book Antiqua" w:hAnsi="Book Antiqua"/>
        </w:rPr>
        <w:t>: 331-338 [PMID: 6690361</w:t>
      </w:r>
      <w:r w:rsidR="00C30332">
        <w:rPr>
          <w:rFonts w:ascii="Book Antiqua" w:hAnsi="Book Antiqua"/>
        </w:rPr>
        <w:t xml:space="preserve"> DOI: </w:t>
      </w:r>
      <w:r w:rsidR="00C30332" w:rsidRPr="00C30332">
        <w:rPr>
          <w:rFonts w:ascii="Book Antiqua" w:hAnsi="Book Antiqua"/>
        </w:rPr>
        <w:t>10.1016/0016-5085(84)90419-0</w:t>
      </w:r>
      <w:r w:rsidRPr="00C30451">
        <w:rPr>
          <w:rFonts w:ascii="Book Antiqua" w:hAnsi="Book Antiqua"/>
        </w:rPr>
        <w:t>]</w:t>
      </w:r>
    </w:p>
    <w:p w14:paraId="4B3A681B" w14:textId="77777777" w:rsidR="00C30451" w:rsidRPr="00C30451" w:rsidRDefault="00C30451" w:rsidP="00930724">
      <w:pPr>
        <w:pStyle w:val="af0"/>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35 </w:t>
      </w:r>
      <w:r w:rsidRPr="00C30451">
        <w:rPr>
          <w:rFonts w:ascii="Book Antiqua" w:hAnsi="Book Antiqua"/>
          <w:b/>
          <w:bCs/>
        </w:rPr>
        <w:t>Aquilani R</w:t>
      </w:r>
      <w:r w:rsidRPr="00C30451">
        <w:rPr>
          <w:rFonts w:ascii="Book Antiqua" w:hAnsi="Book Antiqua"/>
        </w:rPr>
        <w:t xml:space="preserve">, Opasich C, Verri M, Boschi F, Febo O, Pasini E, Pastoris O. Is nutritional intake adequate in chronic heart failure patients? </w:t>
      </w:r>
      <w:r w:rsidRPr="00C30451">
        <w:rPr>
          <w:rFonts w:ascii="Book Antiqua" w:hAnsi="Book Antiqua"/>
          <w:i/>
          <w:iCs/>
        </w:rPr>
        <w:t>J Am Coll Cardiol</w:t>
      </w:r>
      <w:r w:rsidRPr="00C30451">
        <w:rPr>
          <w:rFonts w:ascii="Book Antiqua" w:hAnsi="Book Antiqua"/>
        </w:rPr>
        <w:t xml:space="preserve"> 2003; </w:t>
      </w:r>
      <w:r w:rsidRPr="00C30451">
        <w:rPr>
          <w:rFonts w:ascii="Book Antiqua" w:hAnsi="Book Antiqua"/>
          <w:b/>
          <w:bCs/>
        </w:rPr>
        <w:t>42</w:t>
      </w:r>
      <w:r w:rsidRPr="00C30451">
        <w:rPr>
          <w:rFonts w:ascii="Book Antiqua" w:hAnsi="Book Antiqua"/>
        </w:rPr>
        <w:t>: 1218-1223 [PMID: 14522484 DOI: 10.1016/s0735-1097(03)00946-x]</w:t>
      </w:r>
    </w:p>
    <w:p w14:paraId="1C151FD4" w14:textId="59715FC4" w:rsidR="002C0F7C" w:rsidRPr="00DB5B8F" w:rsidRDefault="000F0C4F" w:rsidP="00930724">
      <w:pPr>
        <w:pStyle w:val="EndNoteBibliography"/>
        <w:adjustRightInd w:val="0"/>
        <w:snapToGrid w:val="0"/>
        <w:spacing w:after="0" w:line="360" w:lineRule="auto"/>
        <w:jc w:val="right"/>
        <w:rPr>
          <w:rFonts w:ascii="Book Antiqua" w:hAnsi="Book Antiqua"/>
          <w:b/>
          <w:bCs/>
          <w:lang w:eastAsia="zh-CN"/>
        </w:rPr>
      </w:pPr>
      <w:r w:rsidRPr="00C30451">
        <w:rPr>
          <w:rFonts w:ascii="Book Antiqua" w:hAnsi="Book Antiqua"/>
          <w:sz w:val="24"/>
        </w:rPr>
        <w:fldChar w:fldCharType="end"/>
      </w:r>
      <w:bookmarkStart w:id="77" w:name="OLE_LINK148"/>
      <w:bookmarkStart w:id="78" w:name="OLE_LINK320"/>
      <w:bookmarkStart w:id="79" w:name="OLE_LINK387"/>
      <w:bookmarkStart w:id="80" w:name="OLE_LINK254"/>
      <w:bookmarkStart w:id="81" w:name="OLE_LINK149"/>
      <w:bookmarkStart w:id="82" w:name="OLE_LINK225"/>
      <w:bookmarkStart w:id="83" w:name="OLE_LINK207"/>
      <w:bookmarkStart w:id="84" w:name="OLE_LINK226"/>
      <w:bookmarkStart w:id="85" w:name="OLE_LINK212"/>
      <w:bookmarkStart w:id="86" w:name="OLE_LINK250"/>
      <w:bookmarkStart w:id="87" w:name="OLE_LINK281"/>
      <w:bookmarkStart w:id="88" w:name="OLE_LINK282"/>
      <w:bookmarkStart w:id="89" w:name="OLE_LINK313"/>
      <w:bookmarkStart w:id="90" w:name="OLE_LINK304"/>
      <w:bookmarkStart w:id="91" w:name="OLE_LINK321"/>
      <w:bookmarkStart w:id="92" w:name="OLE_LINK385"/>
      <w:bookmarkStart w:id="93" w:name="OLE_LINK400"/>
      <w:bookmarkStart w:id="94" w:name="OLE_LINK346"/>
      <w:bookmarkStart w:id="95" w:name="OLE_LINK371"/>
      <w:bookmarkStart w:id="96" w:name="OLE_LINK334"/>
      <w:bookmarkStart w:id="97" w:name="OLE_LINK1830"/>
      <w:bookmarkStart w:id="98" w:name="OLE_LINK457"/>
      <w:bookmarkStart w:id="99" w:name="OLE_LINK288"/>
      <w:bookmarkStart w:id="100" w:name="OLE_LINK384"/>
      <w:bookmarkStart w:id="101" w:name="OLE_LINK379"/>
      <w:bookmarkStart w:id="102" w:name="OLE_LINK303"/>
      <w:bookmarkStart w:id="103" w:name="OLE_LINK450"/>
      <w:bookmarkStart w:id="104" w:name="OLE_LINK489"/>
      <w:bookmarkStart w:id="105" w:name="OLE_LINK535"/>
      <w:bookmarkStart w:id="106" w:name="OLE_LINK648"/>
      <w:bookmarkStart w:id="107" w:name="OLE_LINK686"/>
      <w:bookmarkStart w:id="108" w:name="OLE_LINK471"/>
      <w:bookmarkStart w:id="109" w:name="OLE_LINK462"/>
      <w:bookmarkStart w:id="110" w:name="OLE_LINK519"/>
      <w:bookmarkStart w:id="111" w:name="OLE_LINK575"/>
      <w:bookmarkStart w:id="112" w:name="OLE_LINK491"/>
      <w:bookmarkStart w:id="113" w:name="OLE_LINK532"/>
      <w:bookmarkStart w:id="114" w:name="OLE_LINK572"/>
      <w:bookmarkStart w:id="115" w:name="OLE_LINK574"/>
      <w:bookmarkStart w:id="116" w:name="OLE_LINK480"/>
      <w:bookmarkStart w:id="117" w:name="OLE_LINK567"/>
      <w:bookmarkStart w:id="118" w:name="OLE_LINK2700"/>
      <w:bookmarkStart w:id="119" w:name="OLE_LINK581"/>
      <w:bookmarkStart w:id="120" w:name="OLE_LINK639"/>
      <w:bookmarkStart w:id="121" w:name="OLE_LINK688"/>
      <w:bookmarkStart w:id="122" w:name="OLE_LINK722"/>
      <w:bookmarkStart w:id="123" w:name="OLE_LINK542"/>
      <w:bookmarkStart w:id="124" w:name="OLE_LINK589"/>
      <w:bookmarkStart w:id="125" w:name="OLE_LINK582"/>
      <w:bookmarkStart w:id="126" w:name="OLE_LINK640"/>
      <w:bookmarkStart w:id="127" w:name="OLE_LINK714"/>
      <w:bookmarkStart w:id="128" w:name="OLE_LINK593"/>
      <w:bookmarkStart w:id="129" w:name="OLE_LINK716"/>
      <w:bookmarkStart w:id="130" w:name="OLE_LINK770"/>
      <w:bookmarkStart w:id="131" w:name="OLE_LINK801"/>
      <w:bookmarkStart w:id="132" w:name="OLE_LINK660"/>
      <w:bookmarkStart w:id="133" w:name="OLE_LINK781"/>
      <w:bookmarkStart w:id="134" w:name="OLE_LINK833"/>
      <w:bookmarkStart w:id="135" w:name="OLE_LINK642"/>
      <w:bookmarkStart w:id="136" w:name="OLE_LINK700"/>
      <w:bookmarkStart w:id="137" w:name="OLE_LINK792"/>
      <w:bookmarkStart w:id="138" w:name="OLE_LINK2882"/>
      <w:bookmarkStart w:id="139" w:name="OLE_LINK836"/>
      <w:bookmarkStart w:id="140" w:name="OLE_LINK889"/>
      <w:bookmarkStart w:id="141" w:name="OLE_LINK782"/>
      <w:bookmarkStart w:id="142" w:name="OLE_LINK826"/>
      <w:bookmarkStart w:id="143" w:name="OLE_LINK865"/>
      <w:bookmarkStart w:id="144" w:name="OLE_LINK856"/>
      <w:bookmarkStart w:id="145" w:name="OLE_LINK908"/>
      <w:bookmarkStart w:id="146" w:name="OLE_LINK980"/>
      <w:bookmarkStart w:id="147" w:name="OLE_LINK1018"/>
      <w:bookmarkStart w:id="148" w:name="OLE_LINK1049"/>
      <w:bookmarkStart w:id="149" w:name="OLE_LINK1076"/>
      <w:bookmarkStart w:id="150" w:name="OLE_LINK1106"/>
      <w:bookmarkStart w:id="151" w:name="OLE_LINK891"/>
      <w:bookmarkStart w:id="152" w:name="OLE_LINK943"/>
      <w:bookmarkStart w:id="153" w:name="OLE_LINK981"/>
      <w:bookmarkStart w:id="154" w:name="OLE_LINK1030"/>
      <w:bookmarkStart w:id="155" w:name="OLE_LINK847"/>
      <w:bookmarkStart w:id="156" w:name="OLE_LINK909"/>
      <w:bookmarkStart w:id="157" w:name="OLE_LINK906"/>
      <w:bookmarkStart w:id="158" w:name="OLE_LINK992"/>
      <w:bookmarkStart w:id="159" w:name="OLE_LINK993"/>
      <w:bookmarkStart w:id="160" w:name="OLE_LINK1052"/>
      <w:bookmarkStart w:id="161" w:name="OLE_LINK946"/>
      <w:bookmarkStart w:id="162" w:name="OLE_LINK911"/>
      <w:bookmarkStart w:id="163" w:name="OLE_LINK930"/>
      <w:bookmarkStart w:id="164" w:name="OLE_LINK1059"/>
      <w:bookmarkStart w:id="165" w:name="OLE_LINK1174"/>
      <w:bookmarkStart w:id="166" w:name="OLE_LINK1137"/>
      <w:bookmarkStart w:id="167" w:name="OLE_LINK1167"/>
      <w:bookmarkStart w:id="168" w:name="OLE_LINK1200"/>
      <w:bookmarkStart w:id="169" w:name="OLE_LINK1241"/>
      <w:bookmarkStart w:id="170" w:name="OLE_LINK1288"/>
      <w:bookmarkStart w:id="171" w:name="OLE_LINK1056"/>
      <w:bookmarkStart w:id="172" w:name="OLE_LINK1158"/>
      <w:bookmarkStart w:id="173" w:name="OLE_LINK1175"/>
      <w:bookmarkStart w:id="174" w:name="OLE_LINK1074"/>
      <w:bookmarkStart w:id="175" w:name="OLE_LINK1169"/>
      <w:bookmarkStart w:id="176" w:name="OLE_LINK386"/>
      <w:bookmarkStart w:id="177" w:name="OLE_LINK33"/>
      <w:bookmarkStart w:id="178" w:name="OLE_LINK34"/>
      <w:bookmarkStart w:id="179" w:name="OLE_LINK599"/>
      <w:bookmarkStart w:id="180" w:name="OLE_LINK87"/>
      <w:r w:rsidR="002C0F7C" w:rsidRPr="00DB5B8F">
        <w:rPr>
          <w:rFonts w:ascii="Book Antiqua" w:hAnsi="Book Antiqua"/>
          <w:b/>
          <w:bCs/>
          <w:lang w:eastAsia="zh-CN"/>
        </w:rPr>
        <w:t xml:space="preserve">P-Reviewer: </w:t>
      </w:r>
      <w:r w:rsidR="002C0F7C" w:rsidRPr="00DB5B8F">
        <w:rPr>
          <w:rFonts w:ascii="Book Antiqua" w:hAnsi="Book Antiqua"/>
          <w:bCs/>
          <w:lang w:eastAsia="zh-CN"/>
        </w:rPr>
        <w:t>Armellini E, Sahoo J</w:t>
      </w:r>
    </w:p>
    <w:p w14:paraId="7172B9C4" w14:textId="5A05A0FA" w:rsidR="002C0F7C" w:rsidRPr="002C0F7C" w:rsidRDefault="002C0F7C" w:rsidP="00B562CF">
      <w:pPr>
        <w:wordWrap w:val="0"/>
        <w:snapToGrid w:val="0"/>
        <w:spacing w:after="0"/>
        <w:jc w:val="right"/>
        <w:rPr>
          <w:lang w:eastAsia="zh-CN"/>
        </w:rPr>
      </w:pPr>
      <w:r w:rsidRPr="002C0F7C">
        <w:rPr>
          <w:b/>
          <w:bCs/>
          <w:lang w:eastAsia="zh-CN"/>
        </w:rPr>
        <w:t>S-Editor:</w:t>
      </w:r>
      <w:r w:rsidRPr="002C0F7C">
        <w:rPr>
          <w:rFonts w:hint="eastAsia"/>
          <w:lang w:eastAsia="zh-CN"/>
        </w:rPr>
        <w:t xml:space="preserve"> </w:t>
      </w:r>
      <w:bookmarkStart w:id="181" w:name="_Hlk24127598"/>
      <w:r w:rsidRPr="002C0F7C">
        <w:rPr>
          <w:lang w:eastAsia="zh-CN"/>
        </w:rPr>
        <w:t>Tang JZ</w:t>
      </w:r>
      <w:bookmarkEnd w:id="181"/>
      <w:r w:rsidRPr="002C0F7C">
        <w:rPr>
          <w:lang w:eastAsia="zh-CN"/>
        </w:rPr>
        <w:t xml:space="preserve"> </w:t>
      </w:r>
      <w:r w:rsidRPr="002C0F7C">
        <w:rPr>
          <w:b/>
          <w:bCs/>
          <w:lang w:eastAsia="zh-CN"/>
        </w:rPr>
        <w:t>L-Editor:</w:t>
      </w:r>
      <w:r w:rsidRPr="002C0F7C">
        <w:rPr>
          <w:lang w:eastAsia="zh-CN"/>
        </w:rPr>
        <w:t xml:space="preserve"> </w:t>
      </w:r>
      <w:r w:rsidRPr="002C0F7C">
        <w:rPr>
          <w:b/>
          <w:bCs/>
          <w:lang w:eastAsia="zh-CN"/>
        </w:rPr>
        <w:t>E-Editor:</w:t>
      </w:r>
      <w:r w:rsidR="00B562CF">
        <w:rPr>
          <w:rFonts w:hint="eastAsia"/>
          <w:b/>
          <w:bCs/>
          <w:lang w:eastAsia="zh-CN"/>
        </w:rPr>
        <w:t xml:space="preserve"> </w:t>
      </w:r>
      <w:r w:rsidR="00B562CF" w:rsidRPr="00E40BAD">
        <w:rPr>
          <w:bCs/>
        </w:rPr>
        <w:t>Zhang YL</w:t>
      </w:r>
      <w:bookmarkStart w:id="182" w:name="_GoBack"/>
      <w:bookmarkEnd w:id="182"/>
    </w:p>
    <w:p w14:paraId="594D856B" w14:textId="77777777" w:rsidR="002C0F7C" w:rsidRPr="002C0F7C" w:rsidRDefault="002C0F7C" w:rsidP="00930724">
      <w:pPr>
        <w:shd w:val="clear" w:color="auto" w:fill="FFFFFF"/>
        <w:snapToGrid w:val="0"/>
        <w:spacing w:after="0"/>
        <w:rPr>
          <w:rFonts w:cs="Helvetica"/>
          <w:b/>
          <w:lang w:eastAsia="zh-CN"/>
        </w:rPr>
      </w:pPr>
      <w:bookmarkStart w:id="183" w:name="OLE_LINK880"/>
      <w:bookmarkStart w:id="184" w:name="OLE_LINK881"/>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2C0F7C">
        <w:rPr>
          <w:rFonts w:cs="Helvetica"/>
          <w:b/>
          <w:lang w:eastAsia="zh-CN"/>
        </w:rPr>
        <w:t xml:space="preserve">Specialty type: </w:t>
      </w:r>
      <w:r w:rsidRPr="002C0F7C">
        <w:rPr>
          <w:rFonts w:cs="Helvetica"/>
          <w:lang w:eastAsia="zh-CN"/>
        </w:rPr>
        <w:t>Gastroenterology and</w:t>
      </w:r>
      <w:r w:rsidRPr="002C0F7C">
        <w:rPr>
          <w:rFonts w:cs="Helvetica" w:hint="eastAsia"/>
          <w:lang w:eastAsia="zh-CN"/>
        </w:rPr>
        <w:t xml:space="preserve"> </w:t>
      </w:r>
      <w:r w:rsidRPr="002C0F7C">
        <w:rPr>
          <w:rFonts w:cs="Helvetica"/>
          <w:lang w:eastAsia="zh-CN"/>
        </w:rPr>
        <w:t>hepatology</w:t>
      </w:r>
    </w:p>
    <w:p w14:paraId="0E044566" w14:textId="795BD564" w:rsidR="002C0F7C" w:rsidRPr="002C0F7C" w:rsidRDefault="002C0F7C" w:rsidP="00930724">
      <w:pPr>
        <w:shd w:val="clear" w:color="auto" w:fill="FFFFFF"/>
        <w:snapToGrid w:val="0"/>
        <w:spacing w:after="0"/>
        <w:rPr>
          <w:rFonts w:cs="Helvetica"/>
          <w:b/>
          <w:lang w:eastAsia="zh-CN"/>
        </w:rPr>
      </w:pPr>
      <w:r w:rsidRPr="002C0F7C">
        <w:rPr>
          <w:rFonts w:cs="Helvetica"/>
          <w:b/>
          <w:lang w:eastAsia="zh-CN"/>
        </w:rPr>
        <w:t xml:space="preserve">Country of origin: </w:t>
      </w:r>
      <w:r w:rsidRPr="002C0F7C">
        <w:rPr>
          <w:rFonts w:cs="Helvetica"/>
          <w:lang w:eastAsia="zh-CN"/>
        </w:rPr>
        <w:t>Sweden</w:t>
      </w:r>
    </w:p>
    <w:p w14:paraId="54E70044" w14:textId="77777777" w:rsidR="002C0F7C" w:rsidRPr="002C0F7C" w:rsidRDefault="002C0F7C" w:rsidP="00930724">
      <w:pPr>
        <w:shd w:val="clear" w:color="auto" w:fill="FFFFFF"/>
        <w:snapToGrid w:val="0"/>
        <w:spacing w:after="0"/>
        <w:rPr>
          <w:rFonts w:cs="Helvetica"/>
          <w:b/>
          <w:lang w:eastAsia="zh-CN"/>
        </w:rPr>
      </w:pPr>
      <w:r w:rsidRPr="002C0F7C">
        <w:rPr>
          <w:rFonts w:cs="Helvetica"/>
          <w:b/>
          <w:lang w:eastAsia="zh-CN"/>
        </w:rPr>
        <w:t>Peer-review report classification</w:t>
      </w:r>
    </w:p>
    <w:p w14:paraId="3D0222F8" w14:textId="77777777"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A (Excellent): </w:t>
      </w:r>
      <w:r w:rsidRPr="002C0F7C">
        <w:rPr>
          <w:rFonts w:cs="Helvetica" w:hint="eastAsia"/>
          <w:lang w:eastAsia="zh-CN"/>
        </w:rPr>
        <w:t>0</w:t>
      </w:r>
    </w:p>
    <w:p w14:paraId="16045E03" w14:textId="39513FE6"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B (Very good): </w:t>
      </w:r>
      <w:r w:rsidRPr="002C0F7C">
        <w:rPr>
          <w:rFonts w:cs="Helvetica" w:hint="eastAsia"/>
          <w:lang w:eastAsia="zh-CN"/>
        </w:rPr>
        <w:t>B</w:t>
      </w:r>
      <w:r>
        <w:rPr>
          <w:rFonts w:cs="Helvetica"/>
          <w:lang w:eastAsia="zh-CN"/>
        </w:rPr>
        <w:t>, B</w:t>
      </w:r>
    </w:p>
    <w:p w14:paraId="40974B5E" w14:textId="7C2D348E"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C (Good): </w:t>
      </w:r>
      <w:r>
        <w:rPr>
          <w:rFonts w:cs="Helvetica"/>
          <w:lang w:eastAsia="zh-CN"/>
        </w:rPr>
        <w:t>0</w:t>
      </w:r>
    </w:p>
    <w:p w14:paraId="07332A6C" w14:textId="77777777"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D (Fair): </w:t>
      </w:r>
      <w:r w:rsidRPr="002C0F7C">
        <w:rPr>
          <w:rFonts w:cs="Helvetica" w:hint="eastAsia"/>
          <w:lang w:eastAsia="zh-CN"/>
        </w:rPr>
        <w:t>0</w:t>
      </w:r>
    </w:p>
    <w:p w14:paraId="50EF1978" w14:textId="77777777" w:rsidR="002C0F7C" w:rsidRPr="002C0F7C" w:rsidRDefault="002C0F7C" w:rsidP="00930724">
      <w:pPr>
        <w:snapToGrid w:val="0"/>
        <w:spacing w:after="0"/>
        <w:rPr>
          <w:b/>
          <w:iCs/>
          <w:lang w:eastAsia="zh-CN"/>
        </w:rPr>
      </w:pPr>
      <w:r w:rsidRPr="002C0F7C">
        <w:rPr>
          <w:rFonts w:cs="Helvetica"/>
          <w:lang w:eastAsia="zh-CN"/>
        </w:rPr>
        <w:t xml:space="preserve">Grade E (Poor): </w:t>
      </w:r>
      <w:r w:rsidRPr="002C0F7C">
        <w:rPr>
          <w:rFonts w:cs="Helvetica" w:hint="eastAsia"/>
          <w:lang w:eastAsia="zh-CN"/>
        </w:rPr>
        <w:t>0</w:t>
      </w:r>
      <w:bookmarkEnd w:id="176"/>
      <w:bookmarkEnd w:id="183"/>
      <w:bookmarkEnd w:id="184"/>
    </w:p>
    <w:bookmarkEnd w:id="177"/>
    <w:bookmarkEnd w:id="178"/>
    <w:bookmarkEnd w:id="179"/>
    <w:bookmarkEnd w:id="180"/>
    <w:p w14:paraId="55298997" w14:textId="1419F72F" w:rsidR="00B944BC" w:rsidRDefault="00B944BC" w:rsidP="00930724">
      <w:pPr>
        <w:snapToGrid w:val="0"/>
        <w:spacing w:after="0"/>
        <w:jc w:val="left"/>
        <w:rPr>
          <w:rFonts w:eastAsia="Times New Roman" w:cs="Maiandra GD"/>
          <w:lang w:eastAsia="nl-NL"/>
        </w:rPr>
      </w:pPr>
      <w:r>
        <w:br w:type="page"/>
      </w:r>
    </w:p>
    <w:p w14:paraId="36C954DA" w14:textId="2B8CD811" w:rsidR="00F25254" w:rsidRDefault="00183713" w:rsidP="00930724">
      <w:pPr>
        <w:adjustRightInd w:val="0"/>
        <w:snapToGrid w:val="0"/>
        <w:spacing w:after="0"/>
      </w:pPr>
      <w:r>
        <w:rPr>
          <w:noProof/>
          <w:lang w:eastAsia="zh-CN"/>
        </w:rPr>
        <w:lastRenderedPageBreak/>
        <w:drawing>
          <wp:inline distT="0" distB="0" distL="0" distR="0" wp14:anchorId="5549CE21" wp14:editId="65A865AC">
            <wp:extent cx="4298896" cy="5693134"/>
            <wp:effectExtent l="0" t="0" r="698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02736" cy="5698219"/>
                    </a:xfrm>
                    <a:prstGeom prst="rect">
                      <a:avLst/>
                    </a:prstGeom>
                  </pic:spPr>
                </pic:pic>
              </a:graphicData>
            </a:graphic>
          </wp:inline>
        </w:drawing>
      </w:r>
    </w:p>
    <w:p w14:paraId="419756AD" w14:textId="440868FA" w:rsidR="00B944BC" w:rsidRDefault="00B944BC" w:rsidP="00930724">
      <w:pPr>
        <w:adjustRightInd w:val="0"/>
        <w:snapToGrid w:val="0"/>
        <w:spacing w:after="0"/>
        <w:rPr>
          <w:b/>
          <w:bCs/>
        </w:rPr>
      </w:pPr>
      <w:r w:rsidRPr="00B944BC">
        <w:rPr>
          <w:b/>
          <w:bCs/>
          <w:lang w:eastAsia="zh-CN"/>
        </w:rPr>
        <w:t xml:space="preserve">Figure 1 </w:t>
      </w:r>
      <w:r w:rsidRPr="00B944BC">
        <w:rPr>
          <w:b/>
          <w:bCs/>
        </w:rPr>
        <w:t>Flow chart on study-selection process</w:t>
      </w:r>
      <w:r>
        <w:rPr>
          <w:b/>
          <w:bCs/>
        </w:rPr>
        <w:t>.</w:t>
      </w:r>
    </w:p>
    <w:p w14:paraId="11B005DB" w14:textId="77777777" w:rsidR="00B944BC" w:rsidRDefault="00B944BC" w:rsidP="00930724">
      <w:pPr>
        <w:snapToGrid w:val="0"/>
        <w:spacing w:after="0"/>
        <w:jc w:val="left"/>
        <w:rPr>
          <w:b/>
          <w:bCs/>
        </w:rPr>
      </w:pPr>
      <w:r>
        <w:rPr>
          <w:b/>
          <w:bCs/>
        </w:rPr>
        <w:br w:type="page"/>
      </w:r>
    </w:p>
    <w:p w14:paraId="08D08EF1" w14:textId="0A020622" w:rsidR="00B944BC" w:rsidRPr="00B944BC" w:rsidRDefault="00183713" w:rsidP="00930724">
      <w:pPr>
        <w:adjustRightInd w:val="0"/>
        <w:snapToGrid w:val="0"/>
        <w:spacing w:after="0"/>
        <w:rPr>
          <w:b/>
          <w:bCs/>
        </w:rPr>
      </w:pPr>
      <w:r>
        <w:rPr>
          <w:noProof/>
          <w:lang w:eastAsia="zh-CN"/>
        </w:rPr>
        <w:lastRenderedPageBreak/>
        <w:drawing>
          <wp:inline distT="0" distB="0" distL="0" distR="0" wp14:anchorId="0AB1F2F0" wp14:editId="6BBDBB7F">
            <wp:extent cx="4216216" cy="5080884"/>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27302" cy="5094244"/>
                    </a:xfrm>
                    <a:prstGeom prst="rect">
                      <a:avLst/>
                    </a:prstGeom>
                  </pic:spPr>
                </pic:pic>
              </a:graphicData>
            </a:graphic>
          </wp:inline>
        </w:drawing>
      </w:r>
    </w:p>
    <w:p w14:paraId="05337D2E" w14:textId="3DF6A480" w:rsidR="00B944BC" w:rsidRDefault="00B944BC" w:rsidP="00930724">
      <w:pPr>
        <w:adjustRightInd w:val="0"/>
        <w:snapToGrid w:val="0"/>
        <w:spacing w:after="0"/>
        <w:rPr>
          <w:b/>
          <w:bCs/>
          <w:lang w:eastAsia="zh-CN"/>
        </w:rPr>
      </w:pPr>
      <w:r w:rsidRPr="00B944BC">
        <w:rPr>
          <w:rFonts w:hint="eastAsia"/>
          <w:b/>
          <w:bCs/>
          <w:lang w:eastAsia="zh-CN"/>
        </w:rPr>
        <w:t>F</w:t>
      </w:r>
      <w:r w:rsidRPr="00B944BC">
        <w:rPr>
          <w:b/>
          <w:bCs/>
          <w:lang w:eastAsia="zh-CN"/>
        </w:rPr>
        <w:t>igure 2 Possible association between cardiovascular and pancreatic disease.</w:t>
      </w:r>
    </w:p>
    <w:p w14:paraId="3A119F7D" w14:textId="512041D8" w:rsidR="00EC0DF3" w:rsidRDefault="00EC0DF3" w:rsidP="00930724">
      <w:pPr>
        <w:snapToGrid w:val="0"/>
        <w:spacing w:after="0"/>
        <w:jc w:val="left"/>
        <w:rPr>
          <w:b/>
          <w:bCs/>
          <w:lang w:eastAsia="zh-CN"/>
        </w:rPr>
      </w:pPr>
      <w:r>
        <w:rPr>
          <w:b/>
          <w:bCs/>
          <w:lang w:eastAsia="zh-CN"/>
        </w:rPr>
        <w:br w:type="page"/>
      </w:r>
    </w:p>
    <w:p w14:paraId="75D156A4" w14:textId="4E81E3DF" w:rsidR="00EC0DF3" w:rsidRPr="00EC0DF3" w:rsidRDefault="00EC0DF3" w:rsidP="00930724">
      <w:pPr>
        <w:snapToGrid w:val="0"/>
        <w:spacing w:after="0"/>
        <w:rPr>
          <w:b/>
          <w:bCs/>
        </w:rPr>
      </w:pPr>
      <w:r w:rsidRPr="00603090">
        <w:rPr>
          <w:b/>
        </w:rPr>
        <w:lastRenderedPageBreak/>
        <w:t>Table 1</w:t>
      </w:r>
      <w:r w:rsidRPr="00603090">
        <w:t xml:space="preserve"> </w:t>
      </w:r>
      <w:r w:rsidRPr="00EC0DF3">
        <w:rPr>
          <w:b/>
          <w:bCs/>
        </w:rPr>
        <w:t>Studies on pancreatic exocrine insufficiency in patients with chronic heart failure</w:t>
      </w:r>
    </w:p>
    <w:tbl>
      <w:tblPr>
        <w:tblStyle w:val="1"/>
        <w:tblW w:w="10315" w:type="dxa"/>
        <w:tblInd w:w="-142" w:type="dxa"/>
        <w:tblBorders>
          <w:top w:val="single" w:sz="4" w:space="0" w:color="auto"/>
          <w:bottom w:val="single" w:sz="4" w:space="0" w:color="auto"/>
        </w:tblBorders>
        <w:tblLayout w:type="fixed"/>
        <w:tblLook w:val="04A0" w:firstRow="1" w:lastRow="0" w:firstColumn="1" w:lastColumn="0" w:noHBand="0" w:noVBand="1"/>
      </w:tblPr>
      <w:tblGrid>
        <w:gridCol w:w="1668"/>
        <w:gridCol w:w="1984"/>
        <w:gridCol w:w="1452"/>
        <w:gridCol w:w="1134"/>
        <w:gridCol w:w="4077"/>
      </w:tblGrid>
      <w:tr w:rsidR="00EC0DF3" w:rsidRPr="00EC0DF3" w14:paraId="45DD8574" w14:textId="77777777" w:rsidTr="00BE47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single" w:sz="4" w:space="0" w:color="auto"/>
            </w:tcBorders>
            <w:shd w:val="clear" w:color="auto" w:fill="auto"/>
            <w:vAlign w:val="center"/>
          </w:tcPr>
          <w:p w14:paraId="1D82D730" w14:textId="38C2EC97" w:rsidR="00EC0DF3" w:rsidRPr="00EC0DF3" w:rsidRDefault="00501060" w:rsidP="00930724">
            <w:pPr>
              <w:adjustRightInd w:val="0"/>
              <w:snapToGrid w:val="0"/>
            </w:pPr>
            <w:r>
              <w:t>Ref.</w:t>
            </w:r>
          </w:p>
        </w:tc>
        <w:tc>
          <w:tcPr>
            <w:tcW w:w="1984" w:type="dxa"/>
            <w:tcBorders>
              <w:top w:val="single" w:sz="4" w:space="0" w:color="auto"/>
              <w:bottom w:val="single" w:sz="4" w:space="0" w:color="auto"/>
            </w:tcBorders>
            <w:shd w:val="clear" w:color="auto" w:fill="auto"/>
            <w:vAlign w:val="center"/>
          </w:tcPr>
          <w:p w14:paraId="3F860F20" w14:textId="45FA2C4A"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i/>
                <w:iCs/>
              </w:rPr>
            </w:pPr>
            <w:r w:rsidRPr="00EC0DF3">
              <w:rPr>
                <w:b/>
                <w:bCs/>
                <w:i/>
                <w:iCs/>
              </w:rPr>
              <w:t>n</w:t>
            </w:r>
          </w:p>
        </w:tc>
        <w:tc>
          <w:tcPr>
            <w:tcW w:w="1452" w:type="dxa"/>
            <w:tcBorders>
              <w:top w:val="single" w:sz="4" w:space="0" w:color="auto"/>
              <w:bottom w:val="single" w:sz="4" w:space="0" w:color="auto"/>
            </w:tcBorders>
            <w:shd w:val="clear" w:color="auto" w:fill="auto"/>
            <w:vAlign w:val="center"/>
          </w:tcPr>
          <w:p w14:paraId="14FF0B6E" w14:textId="69782171"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Mean age</w:t>
            </w:r>
          </w:p>
          <w:p w14:paraId="17663568" w14:textId="5D8B7AF0"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w:t>
            </w:r>
            <w:proofErr w:type="spellStart"/>
            <w:r w:rsidRPr="00EC0DF3">
              <w:rPr>
                <w:b/>
                <w:bCs/>
              </w:rPr>
              <w:t>yr</w:t>
            </w:r>
            <w:proofErr w:type="spellEnd"/>
            <w:r w:rsidRPr="00EC0DF3">
              <w:rPr>
                <w:b/>
                <w:bCs/>
              </w:rPr>
              <w:t>)</w:t>
            </w:r>
          </w:p>
        </w:tc>
        <w:tc>
          <w:tcPr>
            <w:tcW w:w="1134" w:type="dxa"/>
            <w:tcBorders>
              <w:top w:val="single" w:sz="4" w:space="0" w:color="auto"/>
              <w:bottom w:val="single" w:sz="4" w:space="0" w:color="auto"/>
            </w:tcBorders>
            <w:shd w:val="clear" w:color="auto" w:fill="auto"/>
            <w:vAlign w:val="center"/>
          </w:tcPr>
          <w:p w14:paraId="0A7C2AA6" w14:textId="0342279B" w:rsidR="00EC0DF3" w:rsidRPr="00EC0DF3" w:rsidRDefault="00EC0DF3" w:rsidP="00BE4771">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Method</w:t>
            </w:r>
            <w:r w:rsidR="00B16B9D">
              <w:rPr>
                <w:b/>
                <w:bCs/>
              </w:rPr>
              <w:t xml:space="preserve"> </w:t>
            </w:r>
            <w:r w:rsidRPr="00EC0DF3">
              <w:rPr>
                <w:b/>
                <w:bCs/>
              </w:rPr>
              <w:t>used</w:t>
            </w:r>
          </w:p>
        </w:tc>
        <w:tc>
          <w:tcPr>
            <w:tcW w:w="4077" w:type="dxa"/>
            <w:tcBorders>
              <w:top w:val="single" w:sz="4" w:space="0" w:color="auto"/>
              <w:bottom w:val="single" w:sz="4" w:space="0" w:color="auto"/>
            </w:tcBorders>
            <w:shd w:val="clear" w:color="auto" w:fill="auto"/>
            <w:vAlign w:val="center"/>
          </w:tcPr>
          <w:p w14:paraId="587CC6A5" w14:textId="77777777"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PEI (%)</w:t>
            </w:r>
          </w:p>
        </w:tc>
      </w:tr>
      <w:tr w:rsidR="00EC0DF3" w:rsidRPr="00EC0DF3" w14:paraId="6F411D28" w14:textId="77777777" w:rsidTr="00BE4771">
        <w:trPr>
          <w:cnfStyle w:val="000000100000" w:firstRow="0" w:lastRow="0" w:firstColumn="0" w:lastColumn="0" w:oddVBand="0" w:evenVBand="0" w:oddHBand="1" w:evenHBand="0" w:firstRowFirstColumn="0" w:firstRowLastColumn="0" w:lastRowFirstColumn="0" w:lastRowLastColumn="0"/>
          <w:trHeight w:val="2279"/>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vAlign w:val="center"/>
          </w:tcPr>
          <w:p w14:paraId="3A585E71" w14:textId="08FC12F6" w:rsidR="00EC0DF3" w:rsidRPr="00EC0DF3" w:rsidRDefault="00EC0DF3" w:rsidP="00930724">
            <w:pPr>
              <w:adjustRightInd w:val="0"/>
              <w:snapToGrid w:val="0"/>
              <w:rPr>
                <w:b w:val="0"/>
                <w:bCs w:val="0"/>
              </w:rPr>
            </w:pPr>
            <w:r w:rsidRPr="00EC0DF3">
              <w:rPr>
                <w:b w:val="0"/>
                <w:bCs w:val="0"/>
              </w:rPr>
              <w:t>Xia</w:t>
            </w:r>
            <w:r>
              <w:rPr>
                <w:b w:val="0"/>
                <w:bCs w:val="0"/>
              </w:rPr>
              <w:t xml:space="preserve"> </w:t>
            </w:r>
            <w:r w:rsidRPr="00EC0DF3">
              <w:rPr>
                <w:b w:val="0"/>
                <w:bCs w:val="0"/>
                <w:i/>
                <w:iCs/>
              </w:rPr>
              <w:t>et al</w:t>
            </w:r>
            <w:r w:rsidRPr="00EC0DF3">
              <w:rPr>
                <w:vertAlign w:val="superscript"/>
              </w:rPr>
              <w:fldChar w:fldCharType="begin">
                <w:fldData xml:space="preserve">PEVuZE5vdGU+PENpdGU+PEF1dGhvcj5YaWE8L0F1dGhvcj48WWVhcj4yMDE3PC9ZZWFyPjxSZWNO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</w:fldData>
              </w:fldChar>
            </w:r>
            <w:r w:rsidRPr="00EC0DF3">
              <w:rPr>
                <w:b w:val="0"/>
                <w:bCs w:val="0"/>
                <w:vertAlign w:val="superscript"/>
              </w:rPr>
              <w:instrText xml:space="preserve"> ADDIN EN.CITE </w:instrText>
            </w:r>
            <w:r w:rsidRPr="00EC0DF3">
              <w:rPr>
                <w:vertAlign w:val="superscript"/>
              </w:rPr>
              <w:fldChar w:fldCharType="begin">
                <w:fldData xml:space="preserve">PEVuZE5vdGU+PENpdGU+PEF1dGhvcj5YaWE8L0F1dGhvcj48WWVhcj4yMDE3PC9ZZWFyPjxSZWNO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</w:fldData>
              </w:fldChar>
            </w:r>
            <w:r w:rsidRPr="00EC0DF3">
              <w:rPr>
                <w:b w:val="0"/>
                <w:bCs w:val="0"/>
                <w:vertAlign w:val="superscript"/>
              </w:rPr>
              <w:instrText xml:space="preserve"> ADDIN EN.CITE.DATA </w:instrText>
            </w:r>
            <w:r w:rsidRPr="00EC0DF3">
              <w:rPr>
                <w:vertAlign w:val="superscript"/>
              </w:rPr>
            </w:r>
            <w:r w:rsidRPr="00EC0DF3">
              <w:rPr>
                <w:vertAlign w:val="superscript"/>
              </w:rPr>
              <w:fldChar w:fldCharType="end"/>
            </w:r>
            <w:r w:rsidRPr="00EC0DF3">
              <w:rPr>
                <w:vertAlign w:val="superscript"/>
              </w:rPr>
            </w:r>
            <w:r w:rsidRPr="00EC0DF3">
              <w:rPr>
                <w:vertAlign w:val="superscript"/>
              </w:rPr>
              <w:fldChar w:fldCharType="separate"/>
            </w:r>
            <w:r>
              <w:rPr>
                <w:b w:val="0"/>
                <w:bCs w:val="0"/>
                <w:noProof/>
                <w:vertAlign w:val="superscript"/>
              </w:rPr>
              <w:t>[</w:t>
            </w:r>
            <w:r w:rsidRPr="00EC0DF3">
              <w:rPr>
                <w:b w:val="0"/>
                <w:bCs w:val="0"/>
                <w:noProof/>
                <w:vertAlign w:val="superscript"/>
              </w:rPr>
              <w:t>17</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7</w:t>
            </w:r>
            <w:r>
              <w:rPr>
                <w:b w:val="0"/>
                <w:bCs w:val="0"/>
              </w:rPr>
              <w:t xml:space="preserve">, </w:t>
            </w:r>
            <w:r w:rsidRPr="00EC0DF3">
              <w:rPr>
                <w:b w:val="0"/>
                <w:bCs w:val="0"/>
              </w:rPr>
              <w:t>China</w:t>
            </w:r>
          </w:p>
        </w:tc>
        <w:tc>
          <w:tcPr>
            <w:tcW w:w="1984" w:type="dxa"/>
            <w:tcBorders>
              <w:top w:val="single" w:sz="4" w:space="0" w:color="auto"/>
            </w:tcBorders>
            <w:shd w:val="clear" w:color="auto" w:fill="auto"/>
            <w:vAlign w:val="center"/>
          </w:tcPr>
          <w:p w14:paraId="6B2BF40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All patients: 104</w:t>
            </w:r>
          </w:p>
          <w:p w14:paraId="103EC994"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85.6% males)</w:t>
            </w:r>
          </w:p>
          <w:p w14:paraId="54E33E89" w14:textId="6A0C93E0"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rPr>
                <w:lang w:val="sv-SE"/>
              </w:rPr>
              <w:t>NYHA I/II: 32</w:t>
            </w:r>
            <w:r>
              <w:rPr>
                <w:lang w:val="sv-SE"/>
              </w:rPr>
              <w:t xml:space="preserve"> </w:t>
            </w:r>
            <w:r w:rsidRPr="00EC0DF3">
              <w:rPr>
                <w:lang w:val="sv-SE"/>
              </w:rPr>
              <w:t>NYHA III: 42</w:t>
            </w:r>
            <w:r>
              <w:rPr>
                <w:lang w:val="sv-SE"/>
              </w:rPr>
              <w:t xml:space="preserve"> </w:t>
            </w:r>
            <w:r w:rsidRPr="00EC0DF3">
              <w:t>NYHA IV: 30</w:t>
            </w:r>
            <w:r>
              <w:t xml:space="preserve"> </w:t>
            </w:r>
          </w:p>
        </w:tc>
        <w:tc>
          <w:tcPr>
            <w:tcW w:w="1452" w:type="dxa"/>
            <w:tcBorders>
              <w:top w:val="single" w:sz="4" w:space="0" w:color="auto"/>
            </w:tcBorders>
            <w:shd w:val="clear" w:color="auto" w:fill="auto"/>
            <w:vAlign w:val="center"/>
          </w:tcPr>
          <w:p w14:paraId="2CE300B6"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70.4</w:t>
            </w:r>
          </w:p>
        </w:tc>
        <w:tc>
          <w:tcPr>
            <w:tcW w:w="1134" w:type="dxa"/>
            <w:tcBorders>
              <w:top w:val="single" w:sz="4" w:space="0" w:color="auto"/>
            </w:tcBorders>
            <w:shd w:val="clear" w:color="auto" w:fill="auto"/>
            <w:vAlign w:val="center"/>
          </w:tcPr>
          <w:p w14:paraId="1B9F1206"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FE-1</w:t>
            </w:r>
          </w:p>
        </w:tc>
        <w:tc>
          <w:tcPr>
            <w:tcW w:w="4077" w:type="dxa"/>
            <w:tcBorders>
              <w:top w:val="single" w:sz="4" w:space="0" w:color="auto"/>
            </w:tcBorders>
            <w:shd w:val="clear" w:color="auto" w:fill="auto"/>
            <w:vAlign w:val="center"/>
          </w:tcPr>
          <w:p w14:paraId="408323BB" w14:textId="7588523C"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 59 (56.7%)</w:t>
            </w:r>
          </w:p>
          <w:p w14:paraId="1846CD5D" w14:textId="7C82C184" w:rsidR="00EC0DF3" w:rsidRPr="00EC0DF3" w:rsidRDefault="00EC0DF3" w:rsidP="005E785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D3582B">
              <w:rPr>
                <w:lang w:val="sv-SE"/>
              </w:rPr>
              <w:t>NYHA I-II:</w:t>
            </w:r>
            <w:r w:rsidRPr="00EC0DF3">
              <w:t xml:space="preserve"> Mild/moderate: </w:t>
            </w:r>
            <w:r w:rsidRPr="00EC0DF3">
              <w:rPr>
                <w:i/>
                <w:iCs/>
                <w:lang w:val="sv-SE"/>
              </w:rPr>
              <w:t>n</w:t>
            </w:r>
            <w:r w:rsidRPr="00EC0DF3">
              <w:t xml:space="preserve"> =</w:t>
            </w:r>
            <w:r>
              <w:t xml:space="preserve"> </w:t>
            </w:r>
            <w:r w:rsidRPr="00EC0DF3">
              <w:t xml:space="preserve">7, severe: </w:t>
            </w:r>
            <w:r w:rsidRPr="00EC0DF3">
              <w:rPr>
                <w:i/>
                <w:iCs/>
                <w:lang w:val="sv-SE"/>
              </w:rPr>
              <w:t>n</w:t>
            </w:r>
            <w:r w:rsidRPr="00EC0DF3">
              <w:t xml:space="preserve"> =</w:t>
            </w:r>
            <w:r>
              <w:t xml:space="preserve"> </w:t>
            </w:r>
            <w:r w:rsidRPr="00EC0DF3">
              <w:t>1</w:t>
            </w:r>
            <w:r w:rsidR="00D3582B">
              <w:t xml:space="preserve">; </w:t>
            </w:r>
            <w:r w:rsidRPr="00D3582B">
              <w:rPr>
                <w:lang w:val="sv-SE"/>
              </w:rPr>
              <w:t>NYHA III:</w:t>
            </w:r>
            <w:r w:rsidRPr="00EC0DF3">
              <w:rPr>
                <w:lang w:val="sv-SE"/>
              </w:rPr>
              <w:t xml:space="preserve"> Mild/moderate: </w:t>
            </w:r>
            <w:r w:rsidRPr="00EC0DF3">
              <w:rPr>
                <w:i/>
                <w:iCs/>
                <w:lang w:val="sv-SE"/>
              </w:rPr>
              <w:t>n</w:t>
            </w:r>
            <w:r w:rsidRPr="00EC0DF3">
              <w:rPr>
                <w:lang w:val="sv-SE"/>
              </w:rPr>
              <w:t xml:space="preserve"> =</w:t>
            </w:r>
            <w:r>
              <w:rPr>
                <w:lang w:val="sv-SE"/>
              </w:rPr>
              <w:t xml:space="preserve"> </w:t>
            </w:r>
            <w:r w:rsidRPr="00EC0DF3">
              <w:rPr>
                <w:lang w:val="sv-SE"/>
              </w:rPr>
              <w:t xml:space="preserve">15, severe: </w:t>
            </w:r>
            <w:r w:rsidRPr="00EC0DF3">
              <w:rPr>
                <w:i/>
                <w:iCs/>
                <w:lang w:val="sv-SE"/>
              </w:rPr>
              <w:t>n</w:t>
            </w:r>
            <w:r w:rsidRPr="00EC0DF3">
              <w:rPr>
                <w:lang w:val="sv-SE"/>
              </w:rPr>
              <w:t xml:space="preserve"> =</w:t>
            </w:r>
            <w:r>
              <w:rPr>
                <w:lang w:val="sv-SE"/>
              </w:rPr>
              <w:t xml:space="preserve"> </w:t>
            </w:r>
            <w:r w:rsidRPr="00EC0DF3">
              <w:rPr>
                <w:lang w:val="sv-SE"/>
              </w:rPr>
              <w:t>14</w:t>
            </w:r>
            <w:r w:rsidR="00D3582B">
              <w:rPr>
                <w:lang w:val="sv-SE"/>
              </w:rPr>
              <w:t xml:space="preserve">; </w:t>
            </w:r>
            <w:r w:rsidRPr="00D3582B">
              <w:rPr>
                <w:lang w:val="sv-SE"/>
              </w:rPr>
              <w:t>NYHA IV:</w:t>
            </w:r>
            <w:r w:rsidRPr="00EC0DF3">
              <w:t xml:space="preserve"> Mild/moderate: </w:t>
            </w:r>
            <w:r w:rsidRPr="00EC0DF3">
              <w:rPr>
                <w:i/>
                <w:iCs/>
                <w:lang w:val="sv-SE"/>
              </w:rPr>
              <w:t>n</w:t>
            </w:r>
            <w:r w:rsidRPr="00EC0DF3">
              <w:t xml:space="preserve"> =</w:t>
            </w:r>
            <w:r>
              <w:t xml:space="preserve"> </w:t>
            </w:r>
            <w:r w:rsidRPr="00EC0DF3">
              <w:t xml:space="preserve">10, severe: </w:t>
            </w:r>
            <w:r w:rsidRPr="00EC0DF3">
              <w:rPr>
                <w:i/>
                <w:iCs/>
                <w:lang w:val="sv-SE"/>
              </w:rPr>
              <w:t>n</w:t>
            </w:r>
            <w:r w:rsidRPr="00EC0DF3">
              <w:t xml:space="preserve"> =</w:t>
            </w:r>
            <w:r>
              <w:t xml:space="preserve"> </w:t>
            </w:r>
            <w:r w:rsidRPr="00EC0DF3">
              <w:t>12</w:t>
            </w:r>
          </w:p>
        </w:tc>
      </w:tr>
      <w:tr w:rsidR="00EC0DF3" w:rsidRPr="00EC0DF3" w14:paraId="405C988C" w14:textId="77777777" w:rsidTr="00BE4771">
        <w:trPr>
          <w:trHeight w:val="219"/>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44D2429B" w14:textId="3C194C5F" w:rsidR="00EC0DF3" w:rsidRPr="00EC0DF3" w:rsidRDefault="00EC0DF3" w:rsidP="00930724">
            <w:pPr>
              <w:adjustRightInd w:val="0"/>
              <w:snapToGrid w:val="0"/>
              <w:rPr>
                <w:b w:val="0"/>
                <w:bCs w:val="0"/>
              </w:rPr>
            </w:pPr>
            <w:proofErr w:type="spellStart"/>
            <w:r w:rsidRPr="00EC0DF3">
              <w:rPr>
                <w:b w:val="0"/>
                <w:bCs w:val="0"/>
              </w:rPr>
              <w:t>Vujasinovic</w:t>
            </w:r>
            <w:r w:rsidRPr="00EC0DF3">
              <w:rPr>
                <w:b w:val="0"/>
                <w:bCs w:val="0"/>
                <w:i/>
                <w:iCs/>
              </w:rPr>
              <w:t>et</w:t>
            </w:r>
            <w:proofErr w:type="spellEnd"/>
            <w:r w:rsidRPr="00EC0DF3">
              <w:rPr>
                <w:b w:val="0"/>
                <w:bCs w:val="0"/>
                <w:i/>
                <w:iCs/>
              </w:rPr>
              <w:t xml:space="preserve"> al</w:t>
            </w:r>
            <w:r w:rsidRPr="00EC0DF3">
              <w:rPr>
                <w:vertAlign w:val="superscript"/>
              </w:rPr>
              <w:fldChar w:fldCharType="begin"/>
            </w:r>
            <w:r w:rsidRPr="00EC0DF3">
              <w:rPr>
                <w:b w:val="0"/>
                <w:bCs w:val="0"/>
                <w:vertAlign w:val="superscript"/>
              </w:rPr>
              <w:instrText xml:space="preserve"> ADDIN EN.CITE &lt;EndNote&gt;&lt;Cite&gt;&lt;Author&gt;Vujasinovic&lt;/Author&gt;&lt;Year&gt;2016&lt;/Year&gt;&lt;RecNum&gt;934&lt;/RecNum&gt;&lt;DisplayText&gt;(18)&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Pr="00EC0DF3">
              <w:rPr>
                <w:vertAlign w:val="superscript"/>
              </w:rPr>
              <w:fldChar w:fldCharType="separate"/>
            </w:r>
            <w:r>
              <w:rPr>
                <w:b w:val="0"/>
                <w:bCs w:val="0"/>
                <w:noProof/>
                <w:vertAlign w:val="superscript"/>
              </w:rPr>
              <w:t>[</w:t>
            </w:r>
            <w:r w:rsidRPr="00EC0DF3">
              <w:rPr>
                <w:b w:val="0"/>
                <w:bCs w:val="0"/>
                <w:noProof/>
                <w:vertAlign w:val="superscript"/>
              </w:rPr>
              <w:t>18</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6</w:t>
            </w:r>
            <w:r>
              <w:rPr>
                <w:b w:val="0"/>
                <w:bCs w:val="0"/>
              </w:rPr>
              <w:t xml:space="preserve">, </w:t>
            </w:r>
            <w:r w:rsidRPr="00EC0DF3">
              <w:rPr>
                <w:b w:val="0"/>
                <w:bCs w:val="0"/>
              </w:rPr>
              <w:t>Slovenia</w:t>
            </w:r>
          </w:p>
        </w:tc>
        <w:tc>
          <w:tcPr>
            <w:tcW w:w="1984" w:type="dxa"/>
            <w:shd w:val="clear" w:color="auto" w:fill="auto"/>
            <w:vAlign w:val="center"/>
          </w:tcPr>
          <w:p w14:paraId="5531CB40"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All patients: 87</w:t>
            </w:r>
          </w:p>
          <w:p w14:paraId="724F36AE"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64.4% males)</w:t>
            </w:r>
          </w:p>
          <w:p w14:paraId="63F1A8A5"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NYHA II: 54</w:t>
            </w:r>
          </w:p>
          <w:p w14:paraId="488175A2" w14:textId="528968B5" w:rsidR="00EC0DF3" w:rsidRPr="00EC0DF3" w:rsidRDefault="00EC0DF3" w:rsidP="005E785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NYHA III: 33</w:t>
            </w:r>
          </w:p>
        </w:tc>
        <w:tc>
          <w:tcPr>
            <w:tcW w:w="1452" w:type="dxa"/>
            <w:shd w:val="clear" w:color="auto" w:fill="auto"/>
            <w:vAlign w:val="center"/>
          </w:tcPr>
          <w:p w14:paraId="298AAEBB" w14:textId="2B1565BA"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EC0DF3">
              <w:t>74.7</w:t>
            </w:r>
          </w:p>
        </w:tc>
        <w:tc>
          <w:tcPr>
            <w:tcW w:w="1134" w:type="dxa"/>
            <w:shd w:val="clear" w:color="auto" w:fill="auto"/>
            <w:vAlign w:val="center"/>
          </w:tcPr>
          <w:p w14:paraId="485DFE78"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EC0DF3">
              <w:t>FE-1</w:t>
            </w:r>
          </w:p>
        </w:tc>
        <w:tc>
          <w:tcPr>
            <w:tcW w:w="4077" w:type="dxa"/>
            <w:shd w:val="clear" w:color="auto" w:fill="auto"/>
            <w:vAlign w:val="center"/>
          </w:tcPr>
          <w:p w14:paraId="12CC3D69" w14:textId="7FC35D98"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w:t>
            </w:r>
            <w:r>
              <w:rPr>
                <w:lang w:val="sv-SE"/>
              </w:rPr>
              <w:t xml:space="preserve"> </w:t>
            </w:r>
            <w:r w:rsidRPr="00EC0DF3">
              <w:rPr>
                <w:lang w:val="sv-SE"/>
              </w:rPr>
              <w:t>6 (6.9%)</w:t>
            </w:r>
            <w:r w:rsidR="00D3582B">
              <w:rPr>
                <w:lang w:val="sv-SE"/>
              </w:rPr>
              <w:t xml:space="preserve">, </w:t>
            </w:r>
            <w:r w:rsidRPr="00EC0DF3">
              <w:rPr>
                <w:lang w:val="sv-SE"/>
              </w:rPr>
              <w:t xml:space="preserve">mild/moderate PE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severe PE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NYHA I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NYHA III: </w:t>
            </w:r>
            <w:r w:rsidRPr="00EC0DF3">
              <w:rPr>
                <w:i/>
                <w:iCs/>
                <w:lang w:val="sv-SE"/>
              </w:rPr>
              <w:t>n</w:t>
            </w:r>
            <w:r w:rsidRPr="00EC0DF3">
              <w:rPr>
                <w:lang w:val="sv-SE"/>
              </w:rPr>
              <w:t xml:space="preserve"> =</w:t>
            </w:r>
            <w:r>
              <w:rPr>
                <w:lang w:val="sv-SE"/>
              </w:rPr>
              <w:t xml:space="preserve"> </w:t>
            </w:r>
            <w:r w:rsidRPr="00EC0DF3">
              <w:rPr>
                <w:lang w:val="sv-SE"/>
              </w:rPr>
              <w:t>3</w:t>
            </w:r>
          </w:p>
        </w:tc>
      </w:tr>
      <w:tr w:rsidR="00EC0DF3" w:rsidRPr="00EC0DF3" w14:paraId="5E6C2BCF" w14:textId="77777777" w:rsidTr="00BE4771">
        <w:trPr>
          <w:cnfStyle w:val="000000100000" w:firstRow="0" w:lastRow="0" w:firstColumn="0" w:lastColumn="0" w:oddVBand="0" w:evenVBand="0" w:oddHBand="1" w:evenHBand="0" w:firstRowFirstColumn="0" w:firstRowLastColumn="0" w:lastRowFirstColumn="0" w:lastRowLastColumn="0"/>
          <w:trHeight w:val="160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32140A23" w14:textId="284BAEE5" w:rsidR="00EC0DF3" w:rsidRPr="00EC0DF3" w:rsidRDefault="00EC0DF3" w:rsidP="00930724">
            <w:pPr>
              <w:adjustRightInd w:val="0"/>
              <w:snapToGrid w:val="0"/>
              <w:rPr>
                <w:b w:val="0"/>
                <w:bCs w:val="0"/>
              </w:rPr>
            </w:pPr>
            <w:proofErr w:type="spellStart"/>
            <w:r w:rsidRPr="00EC0DF3">
              <w:rPr>
                <w:b w:val="0"/>
                <w:bCs w:val="0"/>
              </w:rPr>
              <w:t>Özcan</w:t>
            </w:r>
            <w:proofErr w:type="spellEnd"/>
            <w:r>
              <w:rPr>
                <w:b w:val="0"/>
                <w:bCs w:val="0"/>
              </w:rPr>
              <w:t xml:space="preserve"> </w:t>
            </w:r>
            <w:r w:rsidRPr="00EC0DF3">
              <w:rPr>
                <w:b w:val="0"/>
                <w:bCs w:val="0"/>
                <w:i/>
                <w:iCs/>
              </w:rPr>
              <w:t>et al</w:t>
            </w:r>
            <w:r w:rsidRPr="00EC0DF3">
              <w:rPr>
                <w:vertAlign w:val="superscript"/>
              </w:rPr>
              <w:fldChar w:fldCharType="begin">
                <w:fldData xml:space="preserve">PEVuZE5vdGU+PENpdGU+PEF1dGhvcj5PemNhbjwvQXV0aG9yPjxZZWFyPjIwMTU8L1llYXI+PFJl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</w:fldData>
              </w:fldChar>
            </w:r>
            <w:r w:rsidRPr="00EC0DF3">
              <w:rPr>
                <w:b w:val="0"/>
                <w:bCs w:val="0"/>
                <w:vertAlign w:val="superscript"/>
              </w:rPr>
              <w:instrText xml:space="preserve"> ADDIN EN.CITE </w:instrText>
            </w:r>
            <w:r w:rsidRPr="00EC0DF3">
              <w:rPr>
                <w:vertAlign w:val="superscript"/>
              </w:rPr>
              <w:fldChar w:fldCharType="begin">
                <w:fldData xml:space="preserve">PEVuZE5vdGU+PENpdGU+PEF1dGhvcj5PemNhbjwvQXV0aG9yPjxZZWFyPjIwMTU8L1llYXI+PFJl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</w:fldData>
              </w:fldChar>
            </w:r>
            <w:r w:rsidRPr="00EC0DF3">
              <w:rPr>
                <w:b w:val="0"/>
                <w:bCs w:val="0"/>
                <w:vertAlign w:val="superscript"/>
              </w:rPr>
              <w:instrText xml:space="preserve"> ADDIN EN.CITE.DATA </w:instrText>
            </w:r>
            <w:r w:rsidRPr="00EC0DF3">
              <w:rPr>
                <w:vertAlign w:val="superscript"/>
              </w:rPr>
            </w:r>
            <w:r w:rsidRPr="00EC0DF3">
              <w:rPr>
                <w:vertAlign w:val="superscript"/>
              </w:rPr>
              <w:fldChar w:fldCharType="end"/>
            </w:r>
            <w:r w:rsidRPr="00EC0DF3">
              <w:rPr>
                <w:vertAlign w:val="superscript"/>
              </w:rPr>
            </w:r>
            <w:r w:rsidRPr="00EC0DF3">
              <w:rPr>
                <w:vertAlign w:val="superscript"/>
              </w:rPr>
              <w:fldChar w:fldCharType="separate"/>
            </w:r>
            <w:r>
              <w:rPr>
                <w:b w:val="0"/>
                <w:bCs w:val="0"/>
                <w:noProof/>
                <w:vertAlign w:val="superscript"/>
              </w:rPr>
              <w:t>[</w:t>
            </w:r>
            <w:r w:rsidRPr="00EC0DF3">
              <w:rPr>
                <w:b w:val="0"/>
                <w:bCs w:val="0"/>
                <w:noProof/>
                <w:vertAlign w:val="superscript"/>
              </w:rPr>
              <w:t>19</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5</w:t>
            </w:r>
            <w:r>
              <w:rPr>
                <w:b w:val="0"/>
                <w:bCs w:val="0"/>
              </w:rPr>
              <w:t xml:space="preserve">, </w:t>
            </w:r>
            <w:r w:rsidRPr="00EC0DF3">
              <w:rPr>
                <w:b w:val="0"/>
                <w:bCs w:val="0"/>
              </w:rPr>
              <w:t>Turkey</w:t>
            </w:r>
          </w:p>
        </w:tc>
        <w:tc>
          <w:tcPr>
            <w:tcW w:w="1984" w:type="dxa"/>
            <w:shd w:val="clear" w:color="auto" w:fill="auto"/>
            <w:vAlign w:val="center"/>
          </w:tcPr>
          <w:p w14:paraId="34655F9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All patients: 52</w:t>
            </w:r>
          </w:p>
          <w:p w14:paraId="30121687"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61,5% males)</w:t>
            </w:r>
          </w:p>
          <w:p w14:paraId="40F7029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NYHA I/II:32</w:t>
            </w:r>
          </w:p>
          <w:p w14:paraId="47B1780C" w14:textId="025A0549" w:rsidR="00EC0DF3" w:rsidRPr="00EC0DF3" w:rsidRDefault="00EC0DF3" w:rsidP="005E785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NYHA III/IV:20</w:t>
            </w:r>
          </w:p>
        </w:tc>
        <w:tc>
          <w:tcPr>
            <w:tcW w:w="1452" w:type="dxa"/>
            <w:shd w:val="clear" w:color="auto" w:fill="auto"/>
            <w:vAlign w:val="center"/>
          </w:tcPr>
          <w:p w14:paraId="7E572E03"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p>
          <w:p w14:paraId="718D1822"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67.5</w:t>
            </w:r>
          </w:p>
        </w:tc>
        <w:tc>
          <w:tcPr>
            <w:tcW w:w="1134" w:type="dxa"/>
            <w:shd w:val="clear" w:color="auto" w:fill="auto"/>
            <w:vAlign w:val="center"/>
          </w:tcPr>
          <w:p w14:paraId="4CE3B1A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FE-1</w:t>
            </w:r>
          </w:p>
        </w:tc>
        <w:tc>
          <w:tcPr>
            <w:tcW w:w="4077" w:type="dxa"/>
            <w:shd w:val="clear" w:color="auto" w:fill="auto"/>
            <w:vAlign w:val="center"/>
          </w:tcPr>
          <w:p w14:paraId="4C4E9748" w14:textId="7B2ACC88"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w:t>
            </w:r>
            <w:r>
              <w:rPr>
                <w:lang w:val="sv-SE"/>
              </w:rPr>
              <w:t xml:space="preserve"> </w:t>
            </w:r>
            <w:r w:rsidRPr="00EC0DF3">
              <w:rPr>
                <w:lang w:val="sv-SE"/>
              </w:rPr>
              <w:t>21 (40.4%)</w:t>
            </w:r>
          </w:p>
          <w:p w14:paraId="4571887C" w14:textId="506144A6" w:rsidR="00D3582B"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nb-NO"/>
              </w:rPr>
            </w:pPr>
            <w:r w:rsidRPr="00EC0DF3">
              <w:rPr>
                <w:lang w:val="sv-SE"/>
              </w:rPr>
              <w:t>NYHA I/II:</w:t>
            </w:r>
            <w:r w:rsidR="00D3582B" w:rsidRPr="00EC0DF3">
              <w:rPr>
                <w:lang w:val="nb-NO"/>
              </w:rPr>
              <w:t xml:space="preserve"> M</w:t>
            </w:r>
            <w:r w:rsidRPr="00EC0DF3">
              <w:rPr>
                <w:lang w:val="nb-NO"/>
              </w:rPr>
              <w:t xml:space="preserve">ild/moderate PEI: </w:t>
            </w:r>
            <w:r w:rsidRPr="00EC0DF3">
              <w:rPr>
                <w:i/>
                <w:iCs/>
                <w:lang w:val="sv-SE"/>
              </w:rPr>
              <w:t>n</w:t>
            </w:r>
            <w:r w:rsidRPr="00EC0DF3">
              <w:rPr>
                <w:lang w:val="nb-NO"/>
              </w:rPr>
              <w:t xml:space="preserve"> =</w:t>
            </w:r>
            <w:r>
              <w:rPr>
                <w:lang w:val="nb-NO"/>
              </w:rPr>
              <w:t xml:space="preserve"> </w:t>
            </w:r>
            <w:r w:rsidRPr="00EC0DF3">
              <w:rPr>
                <w:lang w:val="nb-NO"/>
              </w:rPr>
              <w:t>3</w:t>
            </w:r>
            <w:r w:rsidR="00D3582B">
              <w:rPr>
                <w:lang w:val="nb-NO"/>
              </w:rPr>
              <w:t xml:space="preserve">, </w:t>
            </w:r>
            <w:r w:rsidRPr="00EC0DF3">
              <w:rPr>
                <w:lang w:val="nb-NO"/>
              </w:rPr>
              <w:t xml:space="preserve">severe PEI: </w:t>
            </w:r>
            <w:r w:rsidRPr="00EC0DF3">
              <w:rPr>
                <w:i/>
                <w:iCs/>
                <w:lang w:val="sv-SE"/>
              </w:rPr>
              <w:t>n</w:t>
            </w:r>
            <w:r w:rsidRPr="00EC0DF3">
              <w:rPr>
                <w:lang w:val="nb-NO"/>
              </w:rPr>
              <w:t xml:space="preserve"> =</w:t>
            </w:r>
            <w:r>
              <w:rPr>
                <w:lang w:val="nb-NO"/>
              </w:rPr>
              <w:t xml:space="preserve"> </w:t>
            </w:r>
            <w:r w:rsidRPr="00EC0DF3">
              <w:rPr>
                <w:lang w:val="nb-NO"/>
              </w:rPr>
              <w:t>4</w:t>
            </w:r>
          </w:p>
          <w:p w14:paraId="4A349605" w14:textId="349B74DD"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rPr>
                <w:lang w:val="nb-NO"/>
              </w:rPr>
              <w:t>NYHA III/IV:</w:t>
            </w:r>
            <w:r w:rsidR="00D3582B" w:rsidRPr="00EC0DF3">
              <w:t xml:space="preserve"> M</w:t>
            </w:r>
            <w:r w:rsidRPr="00EC0DF3">
              <w:t xml:space="preserve">ild/moderate PEI: </w:t>
            </w:r>
            <w:r w:rsidRPr="00EC0DF3">
              <w:rPr>
                <w:i/>
                <w:iCs/>
                <w:lang w:val="sv-SE"/>
              </w:rPr>
              <w:t>n</w:t>
            </w:r>
            <w:r w:rsidRPr="00EC0DF3">
              <w:t xml:space="preserve"> =</w:t>
            </w:r>
            <w:r>
              <w:t xml:space="preserve"> </w:t>
            </w:r>
            <w:r w:rsidRPr="00EC0DF3">
              <w:t>4</w:t>
            </w:r>
            <w:r w:rsidR="00D3582B">
              <w:t xml:space="preserve">, </w:t>
            </w:r>
            <w:r w:rsidRPr="00EC0DF3">
              <w:t xml:space="preserve">severe PEI: </w:t>
            </w:r>
            <w:r w:rsidRPr="00EC0DF3">
              <w:rPr>
                <w:i/>
                <w:iCs/>
                <w:lang w:val="sv-SE"/>
              </w:rPr>
              <w:t>n</w:t>
            </w:r>
            <w:r w:rsidRPr="00EC0DF3">
              <w:t xml:space="preserve"> =</w:t>
            </w:r>
            <w:r>
              <w:t xml:space="preserve"> </w:t>
            </w:r>
            <w:r w:rsidRPr="00EC0DF3">
              <w:t>10</w:t>
            </w:r>
          </w:p>
        </w:tc>
      </w:tr>
    </w:tbl>
    <w:p w14:paraId="5CCFB13B" w14:textId="074414C9" w:rsidR="00EC0DF3" w:rsidRPr="00433722" w:rsidRDefault="00EC0DF3" w:rsidP="00930724">
      <w:pPr>
        <w:snapToGrid w:val="0"/>
        <w:spacing w:after="0"/>
      </w:pPr>
      <w:r w:rsidRPr="00EC0DF3">
        <w:rPr>
          <w:i/>
          <w:iCs/>
        </w:rPr>
        <w:t>n</w:t>
      </w:r>
      <w:r>
        <w:t xml:space="preserve">: </w:t>
      </w:r>
      <w:r w:rsidRPr="00433722">
        <w:t>Number of patients; FE-1</w:t>
      </w:r>
      <w:r>
        <w:t xml:space="preserve">: </w:t>
      </w:r>
      <w:bookmarkStart w:id="185" w:name="_Hlk24709077"/>
      <w:r w:rsidRPr="00433722">
        <w:t>Fecal elastase-1</w:t>
      </w:r>
      <w:bookmarkEnd w:id="185"/>
      <w:r w:rsidRPr="00433722">
        <w:t>; PEI</w:t>
      </w:r>
      <w:r>
        <w:t>:</w:t>
      </w:r>
      <w:r w:rsidRPr="00433722">
        <w:t xml:space="preserve"> Pancreatic exocrine insufficiency; NYHA</w:t>
      </w:r>
      <w:r>
        <w:t xml:space="preserve">: </w:t>
      </w:r>
      <w:r w:rsidRPr="00433722">
        <w:t>New York Heart Association classification</w:t>
      </w:r>
      <w:r>
        <w:t>.</w:t>
      </w:r>
    </w:p>
    <w:p w14:paraId="5D8AE797" w14:textId="350F6126" w:rsidR="00F0415C" w:rsidRDefault="00F0415C" w:rsidP="00930724">
      <w:pPr>
        <w:snapToGrid w:val="0"/>
        <w:spacing w:after="0"/>
        <w:jc w:val="left"/>
        <w:rPr>
          <w:b/>
          <w:bCs/>
          <w:lang w:eastAsia="zh-CN"/>
        </w:rPr>
      </w:pPr>
      <w:r>
        <w:rPr>
          <w:b/>
          <w:bCs/>
          <w:lang w:eastAsia="zh-CN"/>
        </w:rPr>
        <w:br w:type="page"/>
      </w:r>
    </w:p>
    <w:p w14:paraId="2AA5513A" w14:textId="7FDADC2E" w:rsidR="00F0415C" w:rsidRPr="00F0415C" w:rsidRDefault="00F0415C" w:rsidP="00930724">
      <w:pPr>
        <w:snapToGrid w:val="0"/>
        <w:spacing w:after="0"/>
        <w:rPr>
          <w:b/>
        </w:rPr>
      </w:pPr>
      <w:r w:rsidRPr="00F0415C">
        <w:rPr>
          <w:b/>
        </w:rPr>
        <w:lastRenderedPageBreak/>
        <w:t>Table 2 Studies on cardiovascular diseases in patients with chronic pancreatitis</w:t>
      </w:r>
    </w:p>
    <w:tbl>
      <w:tblPr>
        <w:tblStyle w:val="a9"/>
        <w:tblW w:w="10206" w:type="dxa"/>
        <w:tblInd w:w="-459" w:type="dxa"/>
        <w:tblBorders>
          <w:top w:val="single" w:sz="4" w:space="0" w:color="auto"/>
          <w:bottom w:val="single" w:sz="4" w:space="0" w:color="auto"/>
        </w:tblBorders>
        <w:tblLook w:val="04A0" w:firstRow="1" w:lastRow="0" w:firstColumn="1" w:lastColumn="0" w:noHBand="0" w:noVBand="1"/>
      </w:tblPr>
      <w:tblGrid>
        <w:gridCol w:w="2144"/>
        <w:gridCol w:w="1446"/>
        <w:gridCol w:w="1972"/>
        <w:gridCol w:w="4644"/>
      </w:tblGrid>
      <w:tr w:rsidR="00F0415C" w:rsidRPr="000973C6" w14:paraId="46095BD2" w14:textId="77777777" w:rsidTr="009307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auto"/>
              <w:left w:val="none" w:sz="0" w:space="0" w:color="auto"/>
              <w:bottom w:val="single" w:sz="4" w:space="0" w:color="auto"/>
              <w:right w:val="none" w:sz="0" w:space="0" w:color="auto"/>
            </w:tcBorders>
            <w:shd w:val="clear" w:color="auto" w:fill="auto"/>
          </w:tcPr>
          <w:p w14:paraId="40A494F0" w14:textId="51F89605" w:rsidR="00F0415C" w:rsidRPr="000973C6" w:rsidRDefault="000973C6" w:rsidP="00930724">
            <w:pPr>
              <w:snapToGrid w:val="0"/>
            </w:pPr>
            <w:r>
              <w:t>Ref.</w:t>
            </w:r>
          </w:p>
        </w:tc>
        <w:tc>
          <w:tcPr>
            <w:tcW w:w="1446" w:type="dxa"/>
            <w:tcBorders>
              <w:top w:val="single" w:sz="4" w:space="0" w:color="auto"/>
              <w:left w:val="none" w:sz="0" w:space="0" w:color="auto"/>
              <w:bottom w:val="single" w:sz="4" w:space="0" w:color="auto"/>
              <w:right w:val="none" w:sz="0" w:space="0" w:color="auto"/>
            </w:tcBorders>
            <w:shd w:val="clear" w:color="auto" w:fill="auto"/>
          </w:tcPr>
          <w:p w14:paraId="04F282D3" w14:textId="7C2E51E1"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rPr>
                <w:i/>
                <w:iCs/>
              </w:rPr>
            </w:pPr>
            <w:r w:rsidRPr="000973C6">
              <w:rPr>
                <w:i/>
                <w:iCs/>
              </w:rPr>
              <w:t>n</w:t>
            </w:r>
          </w:p>
        </w:tc>
        <w:tc>
          <w:tcPr>
            <w:tcW w:w="1972" w:type="dxa"/>
            <w:tcBorders>
              <w:top w:val="single" w:sz="4" w:space="0" w:color="auto"/>
              <w:left w:val="none" w:sz="0" w:space="0" w:color="auto"/>
              <w:bottom w:val="single" w:sz="4" w:space="0" w:color="auto"/>
              <w:right w:val="none" w:sz="0" w:space="0" w:color="auto"/>
            </w:tcBorders>
            <w:shd w:val="clear" w:color="auto" w:fill="auto"/>
          </w:tcPr>
          <w:p w14:paraId="76B436F0" w14:textId="10AFF11A"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pPr>
            <w:r w:rsidRPr="000973C6">
              <w:t>Mean age</w:t>
            </w:r>
            <w:r w:rsidR="000973C6">
              <w:rPr>
                <w:rFonts w:hint="eastAsia"/>
                <w:lang w:eastAsia="zh-CN"/>
              </w:rPr>
              <w:t xml:space="preserve"> </w:t>
            </w:r>
            <w:r w:rsidRPr="000973C6">
              <w:t>(</w:t>
            </w:r>
            <w:proofErr w:type="spellStart"/>
            <w:r w:rsidRPr="000973C6">
              <w:t>yr</w:t>
            </w:r>
            <w:proofErr w:type="spellEnd"/>
            <w:r w:rsidRPr="000973C6">
              <w:t>)</w:t>
            </w:r>
          </w:p>
        </w:tc>
        <w:tc>
          <w:tcPr>
            <w:tcW w:w="4644" w:type="dxa"/>
            <w:tcBorders>
              <w:top w:val="single" w:sz="4" w:space="0" w:color="auto"/>
              <w:left w:val="none" w:sz="0" w:space="0" w:color="auto"/>
              <w:bottom w:val="single" w:sz="4" w:space="0" w:color="auto"/>
              <w:right w:val="none" w:sz="0" w:space="0" w:color="auto"/>
            </w:tcBorders>
            <w:shd w:val="clear" w:color="auto" w:fill="auto"/>
          </w:tcPr>
          <w:p w14:paraId="7AAC7B76" w14:textId="53F8C67D"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pPr>
            <w:r w:rsidRPr="000973C6">
              <w:t>Results</w:t>
            </w:r>
          </w:p>
        </w:tc>
      </w:tr>
      <w:tr w:rsidR="00F0415C" w:rsidRPr="000973C6" w14:paraId="2B7341AA" w14:textId="77777777" w:rsidTr="00930724">
        <w:trPr>
          <w:cnfStyle w:val="000000100000" w:firstRow="0" w:lastRow="0" w:firstColumn="0" w:lastColumn="0" w:oddVBand="0" w:evenVBand="0" w:oddHBand="1" w:evenHBand="0" w:firstRowFirstColumn="0" w:firstRowLastColumn="0" w:lastRowFirstColumn="0" w:lastRowLastColumn="0"/>
          <w:trHeight w:val="2065"/>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auto"/>
              <w:left w:val="none" w:sz="0" w:space="0" w:color="auto"/>
              <w:right w:val="none" w:sz="0" w:space="0" w:color="auto"/>
            </w:tcBorders>
            <w:shd w:val="clear" w:color="auto" w:fill="auto"/>
          </w:tcPr>
          <w:p w14:paraId="4A866C87" w14:textId="418EAD7A" w:rsidR="00F0415C" w:rsidRPr="000973C6" w:rsidRDefault="00F0415C" w:rsidP="00930724">
            <w:pPr>
              <w:snapToGrid w:val="0"/>
              <w:rPr>
                <w:b w:val="0"/>
                <w:bCs w:val="0"/>
              </w:rPr>
            </w:pPr>
            <w:proofErr w:type="spellStart"/>
            <w:r w:rsidRPr="000973C6">
              <w:rPr>
                <w:b w:val="0"/>
                <w:bCs w:val="0"/>
              </w:rPr>
              <w:t>Tuzhilin</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Tuzhilin&lt;/Author&gt;&lt;Year&gt;1975&lt;/Year&gt;&lt;RecNum&gt;1021&lt;/RecNum&gt;&lt;DisplayText&gt;(20)&lt;/DisplayText&gt;&lt;record&gt;&lt;rec-number&gt;1021&lt;/rec-number&gt;&lt;foreign-keys&gt;&lt;key app="EN" db-id="pfz29dvem552zxexe5bpwv5gevtsax0dzwd0" timestamp="1566111155"&gt;1021&lt;/key&gt;&lt;/foreign-keys&gt;&lt;ref-type name="Journal Article"&gt;17&lt;/ref-type&gt;&lt;contributors&gt;&lt;authors&gt;&lt;author&gt;Tuzhilin, D. A.&lt;/author&gt;&lt;author&gt;Dreiling, D. A.&lt;/author&gt;&lt;/authors&gt;&lt;/contributors&gt;&lt;titles&gt;&lt;title&gt;Cardiovascular lesions in pancreatitis&lt;/title&gt;&lt;secondary-title&gt;Am J Gastroenterol&lt;/secondary-title&gt;&lt;alt-title&gt;The American journal of gastroenterology&lt;/alt-title&gt;&lt;/titles&gt;&lt;pages&gt;381-8&lt;/pages&gt;&lt;volume&gt;63&lt;/volume&gt;&lt;number&gt;5&lt;/number&gt;&lt;edition&gt;1975/05/01&lt;/edition&gt;&lt;keywords&gt;&lt;keyword&gt;Acute Disease&lt;/keyword&gt;&lt;keyword&gt;Adult&lt;/keyword&gt;&lt;keyword&gt;Amylases/blood&lt;/keyword&gt;&lt;keyword&gt;*Blood Coagulation&lt;/keyword&gt;&lt;keyword&gt;Blood Coagulation Tests&lt;/keyword&gt;&lt;keyword&gt;*Capillary Permeability&lt;/keyword&gt;&lt;keyword&gt;Chronic Disease&lt;/keyword&gt;&lt;keyword&gt;Coronary Disease/*etiology&lt;/keyword&gt;&lt;keyword&gt;Electrocardiography&lt;/keyword&gt;&lt;keyword&gt;Female&lt;/keyword&gt;&lt;keyword&gt;Fibrinogen/analysis&lt;/keyword&gt;&lt;keyword&gt;Fibrinolysis&lt;/keyword&gt;&lt;keyword&gt;Glucuronidase/antagonists &amp;amp; inhibitors&lt;/keyword&gt;&lt;keyword&gt;Hemorrhage/complications/enzymology&lt;/keyword&gt;&lt;keyword&gt;Humans&lt;/keyword&gt;&lt;keyword&gt;Middle Aged&lt;/keyword&gt;&lt;keyword&gt;Pancreatic Elastase/blood&lt;/keyword&gt;&lt;keyword&gt;Pancreatitis/blood/complications/*enzymology&lt;/keyword&gt;&lt;keyword&gt;Thrombelastography&lt;/keyword&gt;&lt;keyword&gt;Trypsin/blood&lt;/keyword&gt;&lt;keyword&gt;Trypsin Inhibitors/blood&lt;/keyword&gt;&lt;/keywords&gt;&lt;dates&gt;&lt;year&gt;1975&lt;/year&gt;&lt;pub-dates&gt;&lt;date&gt;May&lt;/date&gt;&lt;/pub-dates&gt;&lt;/dates&gt;&lt;isbn&gt;0002-9270 (Print)&amp;#xD;0002-9270&lt;/isbn&gt;&lt;accession-num&gt;1146795&lt;/accession-num&gt;&lt;urls&gt;&lt;/urls&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20]</w:t>
            </w:r>
            <w:r w:rsidRPr="000973C6">
              <w:rPr>
                <w:vertAlign w:val="superscript"/>
              </w:rPr>
              <w:fldChar w:fldCharType="end"/>
            </w:r>
            <w:r w:rsidRPr="000973C6">
              <w:rPr>
                <w:b w:val="0"/>
                <w:bCs w:val="0"/>
              </w:rPr>
              <w:t>, 1975, Union of Soviet Socialist Republics/United States</w:t>
            </w:r>
          </w:p>
          <w:p w14:paraId="21FE43FF" w14:textId="77777777" w:rsidR="00F0415C" w:rsidRPr="000973C6" w:rsidRDefault="00F0415C" w:rsidP="00930724">
            <w:pPr>
              <w:snapToGrid w:val="0"/>
              <w:rPr>
                <w:b w:val="0"/>
                <w:bCs w:val="0"/>
              </w:rPr>
            </w:pPr>
          </w:p>
        </w:tc>
        <w:tc>
          <w:tcPr>
            <w:tcW w:w="1446" w:type="dxa"/>
            <w:tcBorders>
              <w:top w:val="single" w:sz="4" w:space="0" w:color="auto"/>
              <w:left w:val="none" w:sz="0" w:space="0" w:color="auto"/>
              <w:right w:val="none" w:sz="0" w:space="0" w:color="auto"/>
            </w:tcBorders>
            <w:shd w:val="clear" w:color="auto" w:fill="auto"/>
          </w:tcPr>
          <w:p w14:paraId="7387C31F"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98</w:t>
            </w:r>
          </w:p>
        </w:tc>
        <w:tc>
          <w:tcPr>
            <w:tcW w:w="1972" w:type="dxa"/>
            <w:tcBorders>
              <w:top w:val="single" w:sz="4" w:space="0" w:color="auto"/>
              <w:left w:val="none" w:sz="0" w:space="0" w:color="auto"/>
              <w:right w:val="none" w:sz="0" w:space="0" w:color="auto"/>
            </w:tcBorders>
            <w:shd w:val="clear" w:color="auto" w:fill="auto"/>
          </w:tcPr>
          <w:p w14:paraId="7CAE91BC"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Not reported</w:t>
            </w:r>
          </w:p>
        </w:tc>
        <w:tc>
          <w:tcPr>
            <w:tcW w:w="4644" w:type="dxa"/>
            <w:tcBorders>
              <w:top w:val="single" w:sz="4" w:space="0" w:color="auto"/>
              <w:left w:val="none" w:sz="0" w:space="0" w:color="auto"/>
              <w:right w:val="none" w:sz="0" w:space="0" w:color="auto"/>
            </w:tcBorders>
            <w:shd w:val="clear" w:color="auto" w:fill="auto"/>
          </w:tcPr>
          <w:p w14:paraId="0AD973E7"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Marked correlation between the clinical symptoms in CP and chronic coronary insufficiency.</w:t>
            </w:r>
          </w:p>
          <w:p w14:paraId="5DEEC11C"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Pancreatic enzymes and their inhibitors profoundly affected blood coagulability and appear to influence the course of pancreatic inflammation.</w:t>
            </w:r>
          </w:p>
        </w:tc>
      </w:tr>
      <w:tr w:rsidR="00F0415C" w:rsidRPr="000973C6" w14:paraId="262BB76C" w14:textId="77777777" w:rsidTr="00930724">
        <w:trPr>
          <w:trHeight w:val="1410"/>
        </w:trPr>
        <w:tc>
          <w:tcPr>
            <w:cnfStyle w:val="001000000000" w:firstRow="0" w:lastRow="0" w:firstColumn="1" w:lastColumn="0" w:oddVBand="0" w:evenVBand="0" w:oddHBand="0" w:evenHBand="0" w:firstRowFirstColumn="0" w:firstRowLastColumn="0" w:lastRowFirstColumn="0" w:lastRowLastColumn="0"/>
            <w:tcW w:w="2144" w:type="dxa"/>
            <w:shd w:val="clear" w:color="auto" w:fill="auto"/>
          </w:tcPr>
          <w:p w14:paraId="6B4CF09B" w14:textId="3AE26E8B" w:rsidR="00F0415C" w:rsidRPr="000973C6" w:rsidRDefault="00F0415C" w:rsidP="00930724">
            <w:pPr>
              <w:snapToGrid w:val="0"/>
              <w:rPr>
                <w:b w:val="0"/>
                <w:bCs w:val="0"/>
              </w:rPr>
            </w:pPr>
            <w:proofErr w:type="spellStart"/>
            <w:r w:rsidRPr="000973C6">
              <w:rPr>
                <w:b w:val="0"/>
                <w:bCs w:val="0"/>
              </w:rPr>
              <w:t>Gullo</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Gullo&lt;/Author&gt;&lt;Year&gt;1982&lt;/Year&gt;&lt;RecNum&gt;578&lt;/RecNum&gt;&lt;DisplayText&gt;(5)&lt;/DisplayText&gt;&lt;record&gt;&lt;rec-number&gt;578&lt;/rec-number&gt;&lt;foreign-keys&gt;&lt;key app="EN" db-id="pfz29dvem552zxexe5bpwv5gevtsax0dzwd0" timestamp="1552491880"&gt;578&lt;/key&gt;&lt;/foreign-keys&gt;&lt;ref-type name="Journal Article"&gt;17&lt;/ref-type&gt;&lt;contributors&gt;&lt;authors&gt;&lt;author&gt;Gullo, L.&lt;/author&gt;&lt;author&gt;Stella, A.&lt;/author&gt;&lt;author&gt;Labriola, E.&lt;/author&gt;&lt;author&gt;Costa, P. L.&lt;/author&gt;&lt;author&gt;Descovich, G.&lt;/author&gt;&lt;author&gt;Labo, G.&lt;/author&gt;&lt;/authors&gt;&lt;/contributors&gt;&lt;titles&gt;&lt;title&gt;Cardiovascular lesions in chronic pancreatitis: a prospective study&lt;/title&gt;&lt;secondary-title&gt;Dig Dis Sci&lt;/secondary-title&gt;&lt;alt-title&gt;Digestive diseases and sciences&lt;/alt-title&gt;&lt;/titles&gt;&lt;pages&gt;716-22&lt;/pages&gt;&lt;volume&gt;27&lt;/volume&gt;&lt;number&gt;8&lt;/number&gt;&lt;edition&gt;1982/08/01&lt;/edition&gt;&lt;keywords&gt;&lt;keyword&gt;Adolescent&lt;/keyword&gt;&lt;keyword&gt;Adult&lt;/keyword&gt;&lt;keyword&gt;Arterial Occlusive Diseases/*etiology&lt;/keyword&gt;&lt;keyword&gt;Arteriosclerosis Obliterans/etiology&lt;/keyword&gt;&lt;keyword&gt;Child&lt;/keyword&gt;&lt;keyword&gt;Chronic Disease&lt;/keyword&gt;&lt;keyword&gt;Coronary Disease/*etiology&lt;/keyword&gt;&lt;keyword&gt;Electrocardiography&lt;/keyword&gt;&lt;keyword&gt;Female&lt;/keyword&gt;&lt;keyword&gt;Humans&lt;/keyword&gt;&lt;keyword&gt;Male&lt;/keyword&gt;&lt;keyword&gt;Middle Aged&lt;/keyword&gt;&lt;keyword&gt;Pancreatitis/*complications/physiopathology&lt;/keyword&gt;&lt;keyword&gt;Prospective Studies&lt;/keyword&gt;&lt;keyword&gt;Risk&lt;/keyword&gt;&lt;/keywords&gt;&lt;dates&gt;&lt;year&gt;1982&lt;/year&gt;&lt;pub-dates&gt;&lt;date&gt;Aug&lt;/date&gt;&lt;/pub-dates&gt;&lt;/dates&gt;&lt;isbn&gt;0163-2116 (Print)&amp;#xD;0163-2116&lt;/isbn&gt;&lt;accession-num&gt;7094792&lt;/accession-num&gt;&lt;urls&gt;&lt;/urls&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5]</w:t>
            </w:r>
            <w:r w:rsidRPr="000973C6">
              <w:rPr>
                <w:vertAlign w:val="superscript"/>
              </w:rPr>
              <w:fldChar w:fldCharType="end"/>
            </w:r>
            <w:r w:rsidRPr="000973C6">
              <w:rPr>
                <w:b w:val="0"/>
                <w:bCs w:val="0"/>
              </w:rPr>
              <w:t>, 1982, Italy</w:t>
            </w:r>
          </w:p>
        </w:tc>
        <w:tc>
          <w:tcPr>
            <w:tcW w:w="1446" w:type="dxa"/>
            <w:shd w:val="clear" w:color="auto" w:fill="auto"/>
          </w:tcPr>
          <w:p w14:paraId="01B76C03"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54</w:t>
            </w:r>
          </w:p>
          <w:p w14:paraId="482E6D2F" w14:textId="5675440E"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49</w:t>
            </w:r>
            <w:r w:rsidR="00292439" w:rsidRPr="000973C6">
              <w:t xml:space="preserve"> </w:t>
            </w:r>
            <w:r w:rsidRPr="000973C6">
              <w:t>(90</w:t>
            </w:r>
            <w:r w:rsidR="00292439" w:rsidRPr="000973C6">
              <w:t>.</w:t>
            </w:r>
            <w:r w:rsidRPr="000973C6">
              <w:t>7%)</w:t>
            </w:r>
            <w:r w:rsidR="00292439" w:rsidRPr="000973C6">
              <w:t xml:space="preserve"> </w:t>
            </w:r>
            <w:r w:rsidRPr="000973C6">
              <w:t>males</w:t>
            </w:r>
          </w:p>
        </w:tc>
        <w:tc>
          <w:tcPr>
            <w:tcW w:w="1972" w:type="dxa"/>
            <w:shd w:val="clear" w:color="auto" w:fill="auto"/>
          </w:tcPr>
          <w:p w14:paraId="381F7466"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44.2</w:t>
            </w:r>
          </w:p>
        </w:tc>
        <w:tc>
          <w:tcPr>
            <w:tcW w:w="4644" w:type="dxa"/>
            <w:shd w:val="clear" w:color="auto" w:fill="auto"/>
          </w:tcPr>
          <w:p w14:paraId="29C13C1B" w14:textId="2460AE00"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Arterial lesions were found in 18 patients (33.3%) and in five controls (9.3%) (</w:t>
            </w:r>
            <w:r w:rsidRPr="000973C6">
              <w:rPr>
                <w:i/>
                <w:iCs/>
              </w:rPr>
              <w:t>P</w:t>
            </w:r>
            <w:r w:rsidRPr="000973C6">
              <w:t xml:space="preserve"> &lt; 0.01).</w:t>
            </w:r>
          </w:p>
          <w:p w14:paraId="752BA37C"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No differences were found between the two groups for arterial hypertension, smoking habits, or blood lipid abnormalities.</w:t>
            </w:r>
          </w:p>
        </w:tc>
      </w:tr>
      <w:tr w:rsidR="00F0415C" w:rsidRPr="000973C6" w14:paraId="7E70AC96" w14:textId="77777777" w:rsidTr="00930724">
        <w:trPr>
          <w:cnfStyle w:val="000000100000" w:firstRow="0" w:lastRow="0" w:firstColumn="0" w:lastColumn="0" w:oddVBand="0" w:evenVBand="0" w:oddHBand="1" w:evenHBand="0" w:firstRowFirstColumn="0" w:firstRowLastColumn="0" w:lastRowFirstColumn="0" w:lastRowLastColumn="0"/>
          <w:trHeight w:val="3093"/>
        </w:trPr>
        <w:tc>
          <w:tcPr>
            <w:cnfStyle w:val="001000000000" w:firstRow="0" w:lastRow="0" w:firstColumn="1" w:lastColumn="0" w:oddVBand="0" w:evenVBand="0" w:oddHBand="0" w:evenHBand="0" w:firstRowFirstColumn="0" w:firstRowLastColumn="0" w:lastRowFirstColumn="0" w:lastRowLastColumn="0"/>
            <w:tcW w:w="2144" w:type="dxa"/>
            <w:tcBorders>
              <w:left w:val="none" w:sz="0" w:space="0" w:color="auto"/>
              <w:right w:val="none" w:sz="0" w:space="0" w:color="auto"/>
            </w:tcBorders>
            <w:shd w:val="clear" w:color="auto" w:fill="auto"/>
          </w:tcPr>
          <w:p w14:paraId="02F2FA36" w14:textId="6C037BBD" w:rsidR="00F0415C" w:rsidRPr="000973C6" w:rsidRDefault="00F0415C" w:rsidP="00930724">
            <w:pPr>
              <w:snapToGrid w:val="0"/>
              <w:rPr>
                <w:b w:val="0"/>
                <w:bCs w:val="0"/>
              </w:rPr>
            </w:pPr>
            <w:r w:rsidRPr="000973C6">
              <w:rPr>
                <w:b w:val="0"/>
                <w:bCs w:val="0"/>
              </w:rPr>
              <w:t xml:space="preserve">Hsu </w:t>
            </w:r>
            <w:r w:rsidRPr="000973C6">
              <w:rPr>
                <w:b w:val="0"/>
                <w:bCs w:val="0"/>
                <w:i/>
                <w:iCs/>
              </w:rPr>
              <w:t>et al</w:t>
            </w:r>
            <w:r w:rsidRPr="000973C6">
              <w:rPr>
                <w:vertAlign w:val="superscript"/>
              </w:rPr>
              <w:fldChar w:fldCharType="begin">
                <w:fldData xml:space="preserve">PEVuZE5vdGU+PENpdGU+PEF1dGhvcj5Ic3U8L0F1dGhvcj48WWVhcj4yMDE2PC9ZZWFyPjxSZWNO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</w:fldData>
              </w:fldChar>
            </w:r>
            <w:r w:rsidRPr="000973C6">
              <w:rPr>
                <w:b w:val="0"/>
                <w:bCs w:val="0"/>
                <w:vertAlign w:val="superscript"/>
              </w:rPr>
              <w:instrText xml:space="preserve"> ADDIN EN.CITE </w:instrText>
            </w:r>
            <w:r w:rsidRPr="000973C6">
              <w:rPr>
                <w:vertAlign w:val="superscript"/>
              </w:rPr>
              <w:fldChar w:fldCharType="begin">
                <w:fldData xml:space="preserve">PEVuZE5vdGU+PENpdGU+PEF1dGhvcj5Ic3U8L0F1dGhvcj48WWVhcj4yMDE2PC9ZZWFyPjxSZWNO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</w:fldData>
              </w:fldChar>
            </w:r>
            <w:r w:rsidRPr="000973C6">
              <w:rPr>
                <w:b w:val="0"/>
                <w:bCs w:val="0"/>
                <w:vertAlign w:val="superscript"/>
              </w:rPr>
              <w:instrText xml:space="preserve"> ADDIN EN.CITE.DATA </w:instrText>
            </w:r>
            <w:r w:rsidRPr="000973C6">
              <w:rPr>
                <w:vertAlign w:val="superscript"/>
              </w:rPr>
            </w:r>
            <w:r w:rsidRPr="000973C6">
              <w:rPr>
                <w:vertAlign w:val="superscript"/>
              </w:rPr>
              <w:fldChar w:fldCharType="end"/>
            </w:r>
            <w:r w:rsidRPr="000973C6">
              <w:rPr>
                <w:vertAlign w:val="superscript"/>
              </w:rPr>
            </w:r>
            <w:r w:rsidRPr="000973C6">
              <w:rPr>
                <w:vertAlign w:val="superscript"/>
              </w:rPr>
              <w:fldChar w:fldCharType="separate"/>
            </w:r>
            <w:r w:rsidRPr="000973C6">
              <w:rPr>
                <w:b w:val="0"/>
                <w:bCs w:val="0"/>
                <w:noProof/>
                <w:vertAlign w:val="superscript"/>
              </w:rPr>
              <w:t>[6]</w:t>
            </w:r>
            <w:r w:rsidRPr="000973C6">
              <w:rPr>
                <w:vertAlign w:val="superscript"/>
              </w:rPr>
              <w:fldChar w:fldCharType="end"/>
            </w:r>
            <w:r w:rsidRPr="000973C6">
              <w:rPr>
                <w:b w:val="0"/>
                <w:bCs w:val="0"/>
              </w:rPr>
              <w:t>, 2016, Taiwan</w:t>
            </w:r>
          </w:p>
        </w:tc>
        <w:tc>
          <w:tcPr>
            <w:tcW w:w="1446" w:type="dxa"/>
            <w:tcBorders>
              <w:left w:val="none" w:sz="0" w:space="0" w:color="auto"/>
              <w:right w:val="none" w:sz="0" w:space="0" w:color="auto"/>
            </w:tcBorders>
            <w:shd w:val="clear" w:color="auto" w:fill="auto"/>
          </w:tcPr>
          <w:p w14:paraId="3E75984C" w14:textId="7A1E4DBE"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17405</w:t>
            </w:r>
          </w:p>
          <w:p w14:paraId="3C5A7864" w14:textId="5BB6426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14418</w:t>
            </w:r>
            <w:r w:rsidR="00292439" w:rsidRPr="000973C6">
              <w:t xml:space="preserve"> </w:t>
            </w:r>
            <w:r w:rsidRPr="000973C6">
              <w:t>(82</w:t>
            </w:r>
            <w:r w:rsidR="00292439" w:rsidRPr="000973C6">
              <w:t>.</w:t>
            </w:r>
            <w:r w:rsidRPr="000973C6">
              <w:t>8%)</w:t>
            </w:r>
            <w:r w:rsidR="00292439" w:rsidRPr="000973C6">
              <w:t xml:space="preserve"> </w:t>
            </w:r>
            <w:r w:rsidRPr="000973C6">
              <w:t>males</w:t>
            </w:r>
          </w:p>
          <w:p w14:paraId="75C95C1B"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p>
        </w:tc>
        <w:tc>
          <w:tcPr>
            <w:tcW w:w="1972" w:type="dxa"/>
            <w:tcBorders>
              <w:left w:val="none" w:sz="0" w:space="0" w:color="auto"/>
              <w:right w:val="none" w:sz="0" w:space="0" w:color="auto"/>
            </w:tcBorders>
            <w:shd w:val="clear" w:color="auto" w:fill="auto"/>
          </w:tcPr>
          <w:p w14:paraId="48DF7876"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8.3</w:t>
            </w:r>
          </w:p>
        </w:tc>
        <w:tc>
          <w:tcPr>
            <w:tcW w:w="4644" w:type="dxa"/>
            <w:tcBorders>
              <w:left w:val="none" w:sz="0" w:space="0" w:color="auto"/>
              <w:right w:val="none" w:sz="0" w:space="0" w:color="auto"/>
            </w:tcBorders>
            <w:shd w:val="clear" w:color="auto" w:fill="auto"/>
          </w:tcPr>
          <w:p w14:paraId="401D1C10" w14:textId="19D6C073"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 xml:space="preserve">The overall incidence of acute coronary syndrome was 2.15-fold higher in the CP cohort than in the non-CP cohort (4.89 </w:t>
            </w:r>
            <w:r w:rsidRPr="000973C6">
              <w:rPr>
                <w:i/>
                <w:iCs/>
              </w:rPr>
              <w:t>vs</w:t>
            </w:r>
            <w:r w:rsidRPr="000973C6">
              <w:t xml:space="preserve"> 2.28 per 10,000 person-years) with an adjusted hazard ratio of 1.40 (95% confidence interval 1.20</w:t>
            </w:r>
            <w:r w:rsidR="00E55BCB">
              <w:t>-</w:t>
            </w:r>
            <w:r w:rsidRPr="000973C6">
              <w:t>1.64).</w:t>
            </w:r>
          </w:p>
          <w:p w14:paraId="68D636C4"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Compared with individuals without CP, patients with CP aged ≤ 39 years exhibited the highest risk of acute coronary syndrome.</w:t>
            </w:r>
          </w:p>
          <w:p w14:paraId="7CFFDA8F"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CP may become an independent risk factor for acute coronary syndrome.</w:t>
            </w:r>
          </w:p>
        </w:tc>
      </w:tr>
      <w:tr w:rsidR="00F0415C" w:rsidRPr="000973C6" w14:paraId="2CBA1078" w14:textId="77777777" w:rsidTr="00930724">
        <w:trPr>
          <w:trHeight w:val="1771"/>
        </w:trPr>
        <w:tc>
          <w:tcPr>
            <w:cnfStyle w:val="001000000000" w:firstRow="0" w:lastRow="0" w:firstColumn="1" w:lastColumn="0" w:oddVBand="0" w:evenVBand="0" w:oddHBand="0" w:evenHBand="0" w:firstRowFirstColumn="0" w:firstRowLastColumn="0" w:lastRowFirstColumn="0" w:lastRowLastColumn="0"/>
            <w:tcW w:w="2144" w:type="dxa"/>
            <w:shd w:val="clear" w:color="auto" w:fill="auto"/>
          </w:tcPr>
          <w:p w14:paraId="72F0D477" w14:textId="721465C9" w:rsidR="00F0415C" w:rsidRPr="000973C6" w:rsidRDefault="00F0415C" w:rsidP="00930724">
            <w:pPr>
              <w:snapToGrid w:val="0"/>
              <w:rPr>
                <w:b w:val="0"/>
                <w:bCs w:val="0"/>
              </w:rPr>
            </w:pPr>
            <w:r w:rsidRPr="000973C6">
              <w:rPr>
                <w:b w:val="0"/>
                <w:bCs w:val="0"/>
              </w:rPr>
              <w:lastRenderedPageBreak/>
              <w:t xml:space="preserve">Lee </w:t>
            </w:r>
            <w:r w:rsidRPr="000973C6">
              <w:rPr>
                <w:b w:val="0"/>
                <w:bCs w:val="0"/>
                <w:i/>
                <w:iCs/>
              </w:rPr>
              <w:t>et al</w:t>
            </w:r>
            <w:r w:rsidRPr="000973C6">
              <w:rPr>
                <w:vertAlign w:val="superscript"/>
              </w:rPr>
              <w:fldChar w:fldCharType="begin">
                <w:fldData xml:space="preserve">PEVuZE5vdGU+PENpdGU+PEF1dGhvcj5MZWU8L0F1dGhvcj48WWVhcj4yMDE4PC9ZZWFyPjxSZWNO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YWdlcz4xOTI5LmUxLTE5MjkuZTc8
L3BhZ2VzPjx2b2x1bWU+NzY8L3ZvbHVtZT48bnVtYmVyPjk8L251bWJlcj48ZWRpdGlvbj4yMDE4
LzA2LzA0PC9lZGl0aW9uPjxkYXRlcz48eWVhcj4yMDE4PC95ZWFyPjxwdWItZGF0ZXM+PGRhdGU+
U2VwPC9kYXRlPjwvcHViLWRhdGVzPjwvZGF0ZXM+PGlzYm4+MDI3OC0yMzkxPC9pc2JuPjxhY2Nl
c3Npb24tbnVtPjI5ODU5OTUwPC9hY2Nlc3Npb24tbnVtPjx1cmxzPjwvdXJscz48ZWxlY3Ryb25p
Yy1yZXNvdXJjZS1udW0+MTAuMTAxNi9qLmpvbXMuMjAxOC4wNS4wMTE8L2VsZWN0cm9uaWMtcmVz
b3VyY2UtbnVtPjxyZW1vdGUtZGF0YWJhc2UtcHJvdmlkZXI+TkxNPC9yZW1vdGUtZGF0YWJhc2Ut
cHJvdmlkZXI+PGxhbmd1YWdlPmVuZzwvbGFuZ3VhZ2U+PC9yZWNvcmQ+PC9DaXRlPjwvRW5kTm90
ZT4A
</w:fldData>
              </w:fldChar>
            </w:r>
            <w:r w:rsidRPr="000973C6">
              <w:rPr>
                <w:b w:val="0"/>
                <w:bCs w:val="0"/>
                <w:vertAlign w:val="superscript"/>
              </w:rPr>
              <w:instrText xml:space="preserve"> ADDIN EN.CITE </w:instrText>
            </w:r>
            <w:r w:rsidRPr="000973C6">
              <w:rPr>
                <w:vertAlign w:val="superscript"/>
              </w:rPr>
              <w:fldChar w:fldCharType="begin">
                <w:fldData xml:space="preserve">PEVuZE5vdGU+PENpdGU+PEF1dGhvcj5MZWU8L0F1dGhvcj48WWVhcj4yMDE4PC9ZZWFyPjxSZWNO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YWdlcz4xOTI5LmUxLTE5MjkuZTc8
L3BhZ2VzPjx2b2x1bWU+NzY8L3ZvbHVtZT48bnVtYmVyPjk8L251bWJlcj48ZWRpdGlvbj4yMDE4
LzA2LzA0PC9lZGl0aW9uPjxkYXRlcz48eWVhcj4yMDE4PC95ZWFyPjxwdWItZGF0ZXM+PGRhdGU+
U2VwPC9kYXRlPjwvcHViLWRhdGVzPjwvZGF0ZXM+PGlzYm4+MDI3OC0yMzkxPC9pc2JuPjxhY2Nl
c3Npb24tbnVtPjI5ODU5OTUwPC9hY2Nlc3Npb24tbnVtPjx1cmxzPjwvdXJscz48ZWxlY3Ryb25p
Yy1yZXNvdXJjZS1udW0+MTAuMTAxNi9qLmpvbXMuMjAxOC4wNS4wMTE8L2VsZWN0cm9uaWMtcmVz
b3VyY2UtbnVtPjxyZW1vdGUtZGF0YWJhc2UtcHJvdmlkZXI+TkxNPC9yZW1vdGUtZGF0YWJhc2Ut
cHJvdmlkZXI+PGxhbmd1YWdlPmVuZzwvbGFuZ3VhZ2U+PC9yZWNvcmQ+PC9DaXRlPjwvRW5kTm90
ZT4A
</w:fldData>
              </w:fldChar>
            </w:r>
            <w:r w:rsidRPr="000973C6">
              <w:rPr>
                <w:b w:val="0"/>
                <w:bCs w:val="0"/>
                <w:vertAlign w:val="superscript"/>
              </w:rPr>
              <w:instrText xml:space="preserve"> ADDIN EN.CITE.DATA </w:instrText>
            </w:r>
            <w:r w:rsidRPr="000973C6">
              <w:rPr>
                <w:vertAlign w:val="superscript"/>
              </w:rPr>
            </w:r>
            <w:r w:rsidRPr="000973C6">
              <w:rPr>
                <w:vertAlign w:val="superscript"/>
              </w:rPr>
              <w:fldChar w:fldCharType="end"/>
            </w:r>
            <w:r w:rsidRPr="000973C6">
              <w:rPr>
                <w:vertAlign w:val="superscript"/>
              </w:rPr>
            </w:r>
            <w:r w:rsidRPr="000973C6">
              <w:rPr>
                <w:vertAlign w:val="superscript"/>
              </w:rPr>
              <w:fldChar w:fldCharType="separate"/>
            </w:r>
            <w:r w:rsidRPr="000973C6">
              <w:rPr>
                <w:b w:val="0"/>
                <w:bCs w:val="0"/>
                <w:noProof/>
                <w:vertAlign w:val="superscript"/>
              </w:rPr>
              <w:t>[21]</w:t>
            </w:r>
            <w:r w:rsidRPr="000973C6">
              <w:rPr>
                <w:vertAlign w:val="superscript"/>
              </w:rPr>
              <w:fldChar w:fldCharType="end"/>
            </w:r>
            <w:r w:rsidRPr="000973C6">
              <w:rPr>
                <w:b w:val="0"/>
                <w:bCs w:val="0"/>
              </w:rPr>
              <w:t>, 2018, United States</w:t>
            </w:r>
          </w:p>
        </w:tc>
        <w:tc>
          <w:tcPr>
            <w:tcW w:w="1446" w:type="dxa"/>
            <w:shd w:val="clear" w:color="auto" w:fill="auto"/>
          </w:tcPr>
          <w:p w14:paraId="1C13D95C"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32</w:t>
            </w:r>
          </w:p>
          <w:p w14:paraId="7F818DE0" w14:textId="55FEFE89"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100%)</w:t>
            </w:r>
            <w:r w:rsidR="00292439" w:rsidRPr="000973C6">
              <w:t xml:space="preserve"> </w:t>
            </w:r>
            <w:r w:rsidRPr="000973C6">
              <w:t>males</w:t>
            </w:r>
          </w:p>
        </w:tc>
        <w:tc>
          <w:tcPr>
            <w:tcW w:w="1972" w:type="dxa"/>
            <w:shd w:val="clear" w:color="auto" w:fill="auto"/>
          </w:tcPr>
          <w:p w14:paraId="282CB659"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61.7</w:t>
            </w:r>
          </w:p>
        </w:tc>
        <w:tc>
          <w:tcPr>
            <w:tcW w:w="4644" w:type="dxa"/>
            <w:shd w:val="clear" w:color="auto" w:fill="auto"/>
          </w:tcPr>
          <w:p w14:paraId="565C446E" w14:textId="2F4ED99F"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 xml:space="preserve">Statistically significant association between a diagnosis of alcohol-related </w:t>
            </w:r>
            <w:r w:rsidR="009C4CDB" w:rsidRPr="00433722">
              <w:t>CP</w:t>
            </w:r>
            <w:r w:rsidRPr="000973C6">
              <w:t xml:space="preserve"> and diabetes mellitus, and the presence of an atheroma (calcified carotid artery plaques) on the panoramic image, in comparison with the rate manifested by the historical general population cohort (25% </w:t>
            </w:r>
            <w:r w:rsidRPr="000973C6">
              <w:rPr>
                <w:i/>
                <w:iCs/>
              </w:rPr>
              <w:t>vs</w:t>
            </w:r>
            <w:r w:rsidRPr="000973C6">
              <w:t xml:space="preserve"> 3%; </w:t>
            </w:r>
            <w:r w:rsidR="00292439" w:rsidRPr="000973C6">
              <w:rPr>
                <w:i/>
                <w:iCs/>
              </w:rPr>
              <w:t>P</w:t>
            </w:r>
            <w:r w:rsidR="00292439" w:rsidRPr="000973C6">
              <w:t xml:space="preserve"> </w:t>
            </w:r>
            <w:r w:rsidRPr="000973C6">
              <w:t>&lt;</w:t>
            </w:r>
            <w:r w:rsidR="00292439" w:rsidRPr="000973C6">
              <w:t xml:space="preserve"> </w:t>
            </w:r>
            <w:r w:rsidRPr="000973C6">
              <w:t>0.05)</w:t>
            </w:r>
          </w:p>
        </w:tc>
      </w:tr>
      <w:tr w:rsidR="00F0415C" w:rsidRPr="000973C6" w14:paraId="303EB31C" w14:textId="77777777" w:rsidTr="00930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4" w:type="dxa"/>
            <w:tcBorders>
              <w:left w:val="none" w:sz="0" w:space="0" w:color="auto"/>
              <w:right w:val="none" w:sz="0" w:space="0" w:color="auto"/>
            </w:tcBorders>
            <w:shd w:val="clear" w:color="auto" w:fill="auto"/>
          </w:tcPr>
          <w:p w14:paraId="524E278A" w14:textId="6F951EFE" w:rsidR="00F0415C" w:rsidRPr="000973C6" w:rsidRDefault="00F0415C" w:rsidP="00930724">
            <w:pPr>
              <w:snapToGrid w:val="0"/>
              <w:jc w:val="left"/>
              <w:rPr>
                <w:b w:val="0"/>
                <w:bCs w:val="0"/>
              </w:rPr>
            </w:pPr>
            <w:r w:rsidRPr="000973C6">
              <w:rPr>
                <w:b w:val="0"/>
                <w:bCs w:val="0"/>
              </w:rPr>
              <w:t xml:space="preserve">de la </w:t>
            </w:r>
            <w:proofErr w:type="spellStart"/>
            <w:r w:rsidRPr="000973C6">
              <w:rPr>
                <w:b w:val="0"/>
                <w:bCs w:val="0"/>
              </w:rPr>
              <w:t>Iglesia</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de la Iglesia&lt;/Author&gt;&lt;Year&gt;2019&lt;/Year&gt;&lt;RecNum&gt;579&lt;/RecNum&gt;&lt;DisplayText&gt;(4)&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4]</w:t>
            </w:r>
            <w:r w:rsidRPr="000973C6">
              <w:rPr>
                <w:vertAlign w:val="superscript"/>
              </w:rPr>
              <w:fldChar w:fldCharType="end"/>
            </w:r>
            <w:r w:rsidRPr="000973C6">
              <w:rPr>
                <w:b w:val="0"/>
                <w:bCs w:val="0"/>
              </w:rPr>
              <w:t>, 2018, Spain</w:t>
            </w:r>
          </w:p>
        </w:tc>
        <w:tc>
          <w:tcPr>
            <w:tcW w:w="1446" w:type="dxa"/>
            <w:tcBorders>
              <w:left w:val="none" w:sz="0" w:space="0" w:color="auto"/>
              <w:right w:val="none" w:sz="0" w:space="0" w:color="auto"/>
            </w:tcBorders>
            <w:shd w:val="clear" w:color="auto" w:fill="auto"/>
          </w:tcPr>
          <w:p w14:paraId="1B4FAF4E"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30</w:t>
            </w:r>
          </w:p>
          <w:p w14:paraId="67D6A2BC" w14:textId="35DE40E5"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340</w:t>
            </w:r>
            <w:r w:rsidR="00292439" w:rsidRPr="000973C6">
              <w:t xml:space="preserve"> </w:t>
            </w:r>
            <w:r w:rsidRPr="000973C6">
              <w:t>(79%) males</w:t>
            </w:r>
          </w:p>
        </w:tc>
        <w:tc>
          <w:tcPr>
            <w:tcW w:w="1972" w:type="dxa"/>
            <w:tcBorders>
              <w:left w:val="none" w:sz="0" w:space="0" w:color="auto"/>
              <w:right w:val="none" w:sz="0" w:space="0" w:color="auto"/>
            </w:tcBorders>
            <w:shd w:val="clear" w:color="auto" w:fill="auto"/>
          </w:tcPr>
          <w:p w14:paraId="302DE887"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7.8</w:t>
            </w:r>
          </w:p>
        </w:tc>
        <w:tc>
          <w:tcPr>
            <w:tcW w:w="4644" w:type="dxa"/>
            <w:tcBorders>
              <w:left w:val="none" w:sz="0" w:space="0" w:color="auto"/>
              <w:right w:val="none" w:sz="0" w:space="0" w:color="auto"/>
            </w:tcBorders>
            <w:shd w:val="clear" w:color="auto" w:fill="auto"/>
          </w:tcPr>
          <w:p w14:paraId="6C3E61E6" w14:textId="5D6A1A31"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Together with known major cardiovascular risk factors like smoking and hypertension, pancreatic exocrine insufficiency is significantly associated with the increased risk of cardiovascular events in patients with</w:t>
            </w:r>
            <w:r w:rsidR="009C4CDB">
              <w:t xml:space="preserve"> </w:t>
            </w:r>
            <w:r w:rsidR="009C4CDB" w:rsidRPr="00433722">
              <w:t>CP</w:t>
            </w:r>
            <w:r w:rsidRPr="000973C6">
              <w:t>.</w:t>
            </w:r>
          </w:p>
        </w:tc>
      </w:tr>
    </w:tbl>
    <w:p w14:paraId="2A0EB6BD" w14:textId="6BF9CB88" w:rsidR="00EC0DF3" w:rsidRPr="00EC0DF3" w:rsidRDefault="00F0415C" w:rsidP="00930724">
      <w:pPr>
        <w:adjustRightInd w:val="0"/>
        <w:snapToGrid w:val="0"/>
        <w:spacing w:after="0"/>
        <w:rPr>
          <w:b/>
          <w:bCs/>
          <w:lang w:eastAsia="zh-CN"/>
        </w:rPr>
      </w:pPr>
      <w:r w:rsidRPr="00433722">
        <w:t>CP</w:t>
      </w:r>
      <w:r w:rsidR="00292439">
        <w:t xml:space="preserve">: </w:t>
      </w:r>
      <w:r w:rsidR="00292439" w:rsidRPr="00433722">
        <w:t>C</w:t>
      </w:r>
      <w:r w:rsidRPr="00433722">
        <w:t>hronic pancreatitis</w:t>
      </w:r>
      <w:r w:rsidR="00292439">
        <w:t>.</w:t>
      </w:r>
    </w:p>
    <w:sectPr w:rsidR="00EC0DF3" w:rsidRPr="00EC0DF3">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7E6BFD" w14:textId="77777777" w:rsidR="00254A37" w:rsidRDefault="00254A37" w:rsidP="003F759E">
      <w:r>
        <w:separator/>
      </w:r>
    </w:p>
    <w:p w14:paraId="4A01A6CC" w14:textId="77777777" w:rsidR="00254A37" w:rsidRDefault="00254A37" w:rsidP="003F759E"/>
  </w:endnote>
  <w:endnote w:type="continuationSeparator" w:id="0">
    <w:p w14:paraId="165F6BB9" w14:textId="77777777" w:rsidR="00254A37" w:rsidRDefault="00254A37" w:rsidP="003F759E">
      <w:r>
        <w:continuationSeparator/>
      </w:r>
    </w:p>
    <w:p w14:paraId="65B4544C" w14:textId="77777777" w:rsidR="00254A37" w:rsidRDefault="00254A37" w:rsidP="003F75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aiandra GD">
    <w:panose1 w:val="020E0502030308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6"/>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游明朝">
    <w:panose1 w:val="00000000000000000000"/>
    <w:charset w:val="86"/>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850E7" w14:textId="16371E80" w:rsidR="00162BC7" w:rsidRDefault="00162BC7">
    <w:pPr>
      <w:pStyle w:val="a7"/>
      <w:jc w:val="center"/>
    </w:pPr>
  </w:p>
  <w:p w14:paraId="3D13FA9D" w14:textId="77777777" w:rsidR="00162BC7" w:rsidRDefault="00162BC7" w:rsidP="003F759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C710DF" w14:textId="77777777" w:rsidR="00254A37" w:rsidRDefault="00254A37" w:rsidP="003F759E">
      <w:r>
        <w:separator/>
      </w:r>
    </w:p>
    <w:p w14:paraId="09DF1F32" w14:textId="77777777" w:rsidR="00254A37" w:rsidRDefault="00254A37" w:rsidP="003F759E"/>
  </w:footnote>
  <w:footnote w:type="continuationSeparator" w:id="0">
    <w:p w14:paraId="0AFBF2F4" w14:textId="77777777" w:rsidR="00254A37" w:rsidRDefault="00254A37" w:rsidP="003F759E">
      <w:r>
        <w:continuationSeparator/>
      </w:r>
    </w:p>
    <w:p w14:paraId="7EA42FD6" w14:textId="77777777" w:rsidR="00254A37" w:rsidRDefault="00254A37" w:rsidP="003F759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CA42FD"/>
    <w:multiLevelType w:val="hybridMultilevel"/>
    <w:tmpl w:val="C1427FFC"/>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
    <w:nsid w:val="4FDC6080"/>
    <w:multiLevelType w:val="hybridMultilevel"/>
    <w:tmpl w:val="02BA191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zh-CN" w:vendorID="64" w:dllVersion="0" w:nlCheck="1" w:checkStyle="1"/>
  <w:activeWritingStyle w:appName="MSWord" w:lang="en-US"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2CBB"/>
    <w:rsid w:val="000120FA"/>
    <w:rsid w:val="00017BFB"/>
    <w:rsid w:val="0002104C"/>
    <w:rsid w:val="000235AC"/>
    <w:rsid w:val="00033EE5"/>
    <w:rsid w:val="00035B60"/>
    <w:rsid w:val="00043DBA"/>
    <w:rsid w:val="0005058A"/>
    <w:rsid w:val="0005199B"/>
    <w:rsid w:val="00054CBA"/>
    <w:rsid w:val="00054D9F"/>
    <w:rsid w:val="00056D4F"/>
    <w:rsid w:val="0007716F"/>
    <w:rsid w:val="000973C6"/>
    <w:rsid w:val="000B6D83"/>
    <w:rsid w:val="000B7A51"/>
    <w:rsid w:val="000D624A"/>
    <w:rsid w:val="000E411E"/>
    <w:rsid w:val="000E59D6"/>
    <w:rsid w:val="000E7E8E"/>
    <w:rsid w:val="000F0C4F"/>
    <w:rsid w:val="00104271"/>
    <w:rsid w:val="001061D8"/>
    <w:rsid w:val="001072F4"/>
    <w:rsid w:val="00107693"/>
    <w:rsid w:val="00107CE0"/>
    <w:rsid w:val="00115A9B"/>
    <w:rsid w:val="001310C6"/>
    <w:rsid w:val="00132D74"/>
    <w:rsid w:val="00133332"/>
    <w:rsid w:val="00137AF3"/>
    <w:rsid w:val="001541C5"/>
    <w:rsid w:val="001579E6"/>
    <w:rsid w:val="00161130"/>
    <w:rsid w:val="0016222F"/>
    <w:rsid w:val="00162BC7"/>
    <w:rsid w:val="0016334A"/>
    <w:rsid w:val="00165746"/>
    <w:rsid w:val="00172FE0"/>
    <w:rsid w:val="00183713"/>
    <w:rsid w:val="001978AC"/>
    <w:rsid w:val="001A4722"/>
    <w:rsid w:val="001A6021"/>
    <w:rsid w:val="001A67DE"/>
    <w:rsid w:val="001B09C9"/>
    <w:rsid w:val="001B2396"/>
    <w:rsid w:val="001B26B7"/>
    <w:rsid w:val="001B4A45"/>
    <w:rsid w:val="001C0D25"/>
    <w:rsid w:val="001C64E5"/>
    <w:rsid w:val="001C7F49"/>
    <w:rsid w:val="001D2668"/>
    <w:rsid w:val="001E156E"/>
    <w:rsid w:val="001F339B"/>
    <w:rsid w:val="001F3B92"/>
    <w:rsid w:val="002062F3"/>
    <w:rsid w:val="00254014"/>
    <w:rsid w:val="00254107"/>
    <w:rsid w:val="00254A37"/>
    <w:rsid w:val="00256CB7"/>
    <w:rsid w:val="00256DD8"/>
    <w:rsid w:val="00284782"/>
    <w:rsid w:val="00292439"/>
    <w:rsid w:val="002A7227"/>
    <w:rsid w:val="002C0F7C"/>
    <w:rsid w:val="002C2E95"/>
    <w:rsid w:val="002C6A72"/>
    <w:rsid w:val="002C7D70"/>
    <w:rsid w:val="002D44CC"/>
    <w:rsid w:val="002D5883"/>
    <w:rsid w:val="002D5922"/>
    <w:rsid w:val="002E1180"/>
    <w:rsid w:val="002E127C"/>
    <w:rsid w:val="002E4C1C"/>
    <w:rsid w:val="002F1E13"/>
    <w:rsid w:val="00313367"/>
    <w:rsid w:val="00325FA4"/>
    <w:rsid w:val="0033038D"/>
    <w:rsid w:val="00333F95"/>
    <w:rsid w:val="003374F4"/>
    <w:rsid w:val="00340523"/>
    <w:rsid w:val="00341474"/>
    <w:rsid w:val="003443E5"/>
    <w:rsid w:val="00346EFB"/>
    <w:rsid w:val="00350EA8"/>
    <w:rsid w:val="0035146C"/>
    <w:rsid w:val="003607E1"/>
    <w:rsid w:val="003656B9"/>
    <w:rsid w:val="00372DE6"/>
    <w:rsid w:val="00374CE9"/>
    <w:rsid w:val="00375881"/>
    <w:rsid w:val="00392137"/>
    <w:rsid w:val="003B5A55"/>
    <w:rsid w:val="003C4E5B"/>
    <w:rsid w:val="003C6B04"/>
    <w:rsid w:val="003D70AC"/>
    <w:rsid w:val="003E301B"/>
    <w:rsid w:val="003E4C9D"/>
    <w:rsid w:val="003E5706"/>
    <w:rsid w:val="003F759E"/>
    <w:rsid w:val="004074D0"/>
    <w:rsid w:val="004176C6"/>
    <w:rsid w:val="004177D2"/>
    <w:rsid w:val="00431B66"/>
    <w:rsid w:val="00433722"/>
    <w:rsid w:val="00434461"/>
    <w:rsid w:val="00456B1F"/>
    <w:rsid w:val="00457114"/>
    <w:rsid w:val="004578F9"/>
    <w:rsid w:val="00486AE0"/>
    <w:rsid w:val="00497698"/>
    <w:rsid w:val="004977EC"/>
    <w:rsid w:val="004A29AA"/>
    <w:rsid w:val="004A618B"/>
    <w:rsid w:val="004A6783"/>
    <w:rsid w:val="004C4799"/>
    <w:rsid w:val="004E537B"/>
    <w:rsid w:val="004E5C7D"/>
    <w:rsid w:val="004F09CB"/>
    <w:rsid w:val="004F1A02"/>
    <w:rsid w:val="004F2C6E"/>
    <w:rsid w:val="004F4ED1"/>
    <w:rsid w:val="00501060"/>
    <w:rsid w:val="00505A8C"/>
    <w:rsid w:val="00514455"/>
    <w:rsid w:val="00516165"/>
    <w:rsid w:val="00543460"/>
    <w:rsid w:val="00544DBD"/>
    <w:rsid w:val="005474BF"/>
    <w:rsid w:val="00570AFD"/>
    <w:rsid w:val="00582797"/>
    <w:rsid w:val="00591266"/>
    <w:rsid w:val="00594B43"/>
    <w:rsid w:val="00597751"/>
    <w:rsid w:val="005A7C00"/>
    <w:rsid w:val="005B133B"/>
    <w:rsid w:val="005B3EE2"/>
    <w:rsid w:val="005E2393"/>
    <w:rsid w:val="005E7854"/>
    <w:rsid w:val="00603090"/>
    <w:rsid w:val="006046DD"/>
    <w:rsid w:val="0060671C"/>
    <w:rsid w:val="00607936"/>
    <w:rsid w:val="00607B54"/>
    <w:rsid w:val="00610AF1"/>
    <w:rsid w:val="00611FDB"/>
    <w:rsid w:val="006141AD"/>
    <w:rsid w:val="00631068"/>
    <w:rsid w:val="006565F4"/>
    <w:rsid w:val="00656F29"/>
    <w:rsid w:val="00657C7E"/>
    <w:rsid w:val="00671410"/>
    <w:rsid w:val="00671788"/>
    <w:rsid w:val="006855DE"/>
    <w:rsid w:val="00687760"/>
    <w:rsid w:val="006B1645"/>
    <w:rsid w:val="006B173A"/>
    <w:rsid w:val="006C12CB"/>
    <w:rsid w:val="006C57A9"/>
    <w:rsid w:val="006C63E4"/>
    <w:rsid w:val="006C7504"/>
    <w:rsid w:val="006E4FD0"/>
    <w:rsid w:val="006F030A"/>
    <w:rsid w:val="007000E6"/>
    <w:rsid w:val="00704FA9"/>
    <w:rsid w:val="00705BF4"/>
    <w:rsid w:val="0071000D"/>
    <w:rsid w:val="007364A5"/>
    <w:rsid w:val="00744079"/>
    <w:rsid w:val="00754410"/>
    <w:rsid w:val="0076394A"/>
    <w:rsid w:val="00776C1C"/>
    <w:rsid w:val="00786038"/>
    <w:rsid w:val="00786AE3"/>
    <w:rsid w:val="00791D01"/>
    <w:rsid w:val="00792077"/>
    <w:rsid w:val="007B33F1"/>
    <w:rsid w:val="007C1BC4"/>
    <w:rsid w:val="007E2EB4"/>
    <w:rsid w:val="007F427C"/>
    <w:rsid w:val="007F465C"/>
    <w:rsid w:val="00800BEE"/>
    <w:rsid w:val="00801306"/>
    <w:rsid w:val="0080258F"/>
    <w:rsid w:val="00804537"/>
    <w:rsid w:val="00812420"/>
    <w:rsid w:val="00813A94"/>
    <w:rsid w:val="008247EB"/>
    <w:rsid w:val="008347CB"/>
    <w:rsid w:val="00837FFD"/>
    <w:rsid w:val="00846073"/>
    <w:rsid w:val="00851092"/>
    <w:rsid w:val="00860219"/>
    <w:rsid w:val="00860C76"/>
    <w:rsid w:val="00865729"/>
    <w:rsid w:val="008778B2"/>
    <w:rsid w:val="00885113"/>
    <w:rsid w:val="008918B7"/>
    <w:rsid w:val="00894BDD"/>
    <w:rsid w:val="008971C9"/>
    <w:rsid w:val="00897DF3"/>
    <w:rsid w:val="00897FBC"/>
    <w:rsid w:val="008A30E5"/>
    <w:rsid w:val="008B604B"/>
    <w:rsid w:val="008C38B3"/>
    <w:rsid w:val="008D0D63"/>
    <w:rsid w:val="008D42D5"/>
    <w:rsid w:val="008F5CAA"/>
    <w:rsid w:val="009040C8"/>
    <w:rsid w:val="00905234"/>
    <w:rsid w:val="00910649"/>
    <w:rsid w:val="00921CA2"/>
    <w:rsid w:val="00926865"/>
    <w:rsid w:val="00927659"/>
    <w:rsid w:val="00930724"/>
    <w:rsid w:val="009367FA"/>
    <w:rsid w:val="00941B74"/>
    <w:rsid w:val="00971EC4"/>
    <w:rsid w:val="00987756"/>
    <w:rsid w:val="009C4CDB"/>
    <w:rsid w:val="009E20AB"/>
    <w:rsid w:val="009E52CE"/>
    <w:rsid w:val="009E6753"/>
    <w:rsid w:val="009F76CD"/>
    <w:rsid w:val="009F7CE5"/>
    <w:rsid w:val="00A12485"/>
    <w:rsid w:val="00A15699"/>
    <w:rsid w:val="00A26B1E"/>
    <w:rsid w:val="00A343F6"/>
    <w:rsid w:val="00A35125"/>
    <w:rsid w:val="00A37A4C"/>
    <w:rsid w:val="00A44112"/>
    <w:rsid w:val="00A6404D"/>
    <w:rsid w:val="00A71AFB"/>
    <w:rsid w:val="00A76E99"/>
    <w:rsid w:val="00A82B63"/>
    <w:rsid w:val="00A82BE2"/>
    <w:rsid w:val="00A830D9"/>
    <w:rsid w:val="00A83426"/>
    <w:rsid w:val="00A85BDE"/>
    <w:rsid w:val="00A9590B"/>
    <w:rsid w:val="00AD5608"/>
    <w:rsid w:val="00AE0FCD"/>
    <w:rsid w:val="00AF0083"/>
    <w:rsid w:val="00B10E8C"/>
    <w:rsid w:val="00B15E5B"/>
    <w:rsid w:val="00B16B9D"/>
    <w:rsid w:val="00B436DD"/>
    <w:rsid w:val="00B562CF"/>
    <w:rsid w:val="00B57EBD"/>
    <w:rsid w:val="00B66BA9"/>
    <w:rsid w:val="00B90154"/>
    <w:rsid w:val="00B944BC"/>
    <w:rsid w:val="00B95100"/>
    <w:rsid w:val="00B97535"/>
    <w:rsid w:val="00BC657E"/>
    <w:rsid w:val="00BD118B"/>
    <w:rsid w:val="00BE4771"/>
    <w:rsid w:val="00BF3B1E"/>
    <w:rsid w:val="00C13734"/>
    <w:rsid w:val="00C3000C"/>
    <w:rsid w:val="00C30332"/>
    <w:rsid w:val="00C30451"/>
    <w:rsid w:val="00C34893"/>
    <w:rsid w:val="00C45B45"/>
    <w:rsid w:val="00C470D8"/>
    <w:rsid w:val="00C556A6"/>
    <w:rsid w:val="00C72664"/>
    <w:rsid w:val="00C83276"/>
    <w:rsid w:val="00C84A62"/>
    <w:rsid w:val="00CA0796"/>
    <w:rsid w:val="00CB0C8D"/>
    <w:rsid w:val="00CB6719"/>
    <w:rsid w:val="00CB77A9"/>
    <w:rsid w:val="00CC1FD6"/>
    <w:rsid w:val="00CC4475"/>
    <w:rsid w:val="00CC512B"/>
    <w:rsid w:val="00CC58A7"/>
    <w:rsid w:val="00CC7537"/>
    <w:rsid w:val="00CD48C1"/>
    <w:rsid w:val="00CD7E7E"/>
    <w:rsid w:val="00CE28B5"/>
    <w:rsid w:val="00D01997"/>
    <w:rsid w:val="00D124AA"/>
    <w:rsid w:val="00D3582B"/>
    <w:rsid w:val="00D42F39"/>
    <w:rsid w:val="00D60F90"/>
    <w:rsid w:val="00DA2502"/>
    <w:rsid w:val="00DB5B8F"/>
    <w:rsid w:val="00DC0C62"/>
    <w:rsid w:val="00DC4C27"/>
    <w:rsid w:val="00DD77B0"/>
    <w:rsid w:val="00E14DAE"/>
    <w:rsid w:val="00E15268"/>
    <w:rsid w:val="00E229CA"/>
    <w:rsid w:val="00E26F2A"/>
    <w:rsid w:val="00E37C9F"/>
    <w:rsid w:val="00E53781"/>
    <w:rsid w:val="00E55BCB"/>
    <w:rsid w:val="00E64DAB"/>
    <w:rsid w:val="00E72582"/>
    <w:rsid w:val="00E7780E"/>
    <w:rsid w:val="00E86529"/>
    <w:rsid w:val="00E86E20"/>
    <w:rsid w:val="00E87B03"/>
    <w:rsid w:val="00EA054B"/>
    <w:rsid w:val="00EA0EA2"/>
    <w:rsid w:val="00EA3A79"/>
    <w:rsid w:val="00EC0DF3"/>
    <w:rsid w:val="00ED3158"/>
    <w:rsid w:val="00EE25EA"/>
    <w:rsid w:val="00EF4241"/>
    <w:rsid w:val="00F0415C"/>
    <w:rsid w:val="00F051D3"/>
    <w:rsid w:val="00F1240B"/>
    <w:rsid w:val="00F21AB7"/>
    <w:rsid w:val="00F25254"/>
    <w:rsid w:val="00F260A6"/>
    <w:rsid w:val="00F264BF"/>
    <w:rsid w:val="00F32AF2"/>
    <w:rsid w:val="00F35937"/>
    <w:rsid w:val="00F43410"/>
    <w:rsid w:val="00F4489A"/>
    <w:rsid w:val="00F4726A"/>
    <w:rsid w:val="00F52828"/>
    <w:rsid w:val="00F627F5"/>
    <w:rsid w:val="00F62D39"/>
    <w:rsid w:val="00F654A2"/>
    <w:rsid w:val="00F67942"/>
    <w:rsid w:val="00F8226E"/>
    <w:rsid w:val="00F93252"/>
    <w:rsid w:val="00FA2872"/>
    <w:rsid w:val="00FB4C31"/>
    <w:rsid w:val="00FB5AAB"/>
    <w:rsid w:val="00FB62C7"/>
    <w:rsid w:val="00FC321A"/>
    <w:rsid w:val="00FD0D0E"/>
    <w:rsid w:val="00FE2CBB"/>
    <w:rsid w:val="00FF1D8A"/>
    <w:rsid w:val="00FF2A5E"/>
    <w:rsid w:val="00FF76CE"/>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2E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759E"/>
    <w:pPr>
      <w:spacing w:line="360" w:lineRule="auto"/>
      <w:jc w:val="both"/>
    </w:pPr>
    <w:rPr>
      <w:rFonts w:ascii="Book Antiqua" w:hAnsi="Book Antiqua" w:cs="Times New Roman"/>
      <w:sz w:val="24"/>
      <w:szCs w:val="24"/>
      <w:lang w:val="en-US"/>
    </w:rPr>
  </w:style>
  <w:style w:type="paragraph" w:styleId="2">
    <w:name w:val="heading 2"/>
    <w:basedOn w:val="a"/>
    <w:next w:val="a"/>
    <w:link w:val="2Char"/>
    <w:qFormat/>
    <w:rsid w:val="00C3000C"/>
    <w:pPr>
      <w:spacing w:after="0"/>
      <w:jc w:val="left"/>
      <w:outlineLvl w:val="1"/>
    </w:pPr>
    <w:rPr>
      <w:rFonts w:eastAsia="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64DAB"/>
    <w:pPr>
      <w:spacing w:after="0"/>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64DAB"/>
    <w:rPr>
      <w:rFonts w:ascii="Calibri" w:hAnsi="Calibri" w:cs="Calibri"/>
      <w:noProof/>
      <w:szCs w:val="24"/>
      <w:lang w:val="en-US"/>
    </w:rPr>
  </w:style>
  <w:style w:type="paragraph" w:customStyle="1" w:styleId="EndNoteBibliography">
    <w:name w:val="EndNote Bibliography"/>
    <w:basedOn w:val="a"/>
    <w:link w:val="EndNoteBibliographyChar"/>
    <w:rsid w:val="00E64DAB"/>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E64DAB"/>
    <w:rPr>
      <w:rFonts w:ascii="Calibri" w:hAnsi="Calibri" w:cs="Calibri"/>
      <w:noProof/>
      <w:szCs w:val="24"/>
      <w:lang w:val="en-US"/>
    </w:rPr>
  </w:style>
  <w:style w:type="paragraph" w:styleId="a3">
    <w:name w:val="Balloon Text"/>
    <w:basedOn w:val="a"/>
    <w:link w:val="Char"/>
    <w:uiPriority w:val="99"/>
    <w:semiHidden/>
    <w:unhideWhenUsed/>
    <w:rsid w:val="00EA054B"/>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EA054B"/>
    <w:rPr>
      <w:rFonts w:ascii="Segoe UI" w:hAnsi="Segoe UI" w:cs="Segoe UI"/>
      <w:sz w:val="18"/>
      <w:szCs w:val="18"/>
    </w:rPr>
  </w:style>
  <w:style w:type="paragraph" w:styleId="a4">
    <w:name w:val="List Paragraph"/>
    <w:basedOn w:val="a"/>
    <w:uiPriority w:val="34"/>
    <w:qFormat/>
    <w:rsid w:val="00851092"/>
    <w:pPr>
      <w:ind w:left="720"/>
      <w:contextualSpacing/>
    </w:pPr>
  </w:style>
  <w:style w:type="character" w:customStyle="1" w:styleId="st1">
    <w:name w:val="st1"/>
    <w:basedOn w:val="a0"/>
    <w:rsid w:val="00341474"/>
  </w:style>
  <w:style w:type="paragraph" w:customStyle="1" w:styleId="BasistekstIKNL">
    <w:name w:val="Basistekst IKNL"/>
    <w:basedOn w:val="a"/>
    <w:link w:val="BasistekstIKNLChar"/>
    <w:rsid w:val="004F09CB"/>
    <w:pPr>
      <w:spacing w:after="0" w:line="260" w:lineRule="atLeast"/>
    </w:pPr>
    <w:rPr>
      <w:rFonts w:ascii="Arial" w:eastAsia="Times New Roman" w:hAnsi="Arial" w:cs="Maiandra GD"/>
      <w:sz w:val="18"/>
      <w:szCs w:val="18"/>
      <w:lang w:val="nl-NL" w:eastAsia="nl-NL"/>
    </w:rPr>
  </w:style>
  <w:style w:type="character" w:customStyle="1" w:styleId="BasistekstIKNLChar">
    <w:name w:val="Basistekst IKNL Char"/>
    <w:basedOn w:val="a0"/>
    <w:link w:val="BasistekstIKNL"/>
    <w:rsid w:val="004F09CB"/>
    <w:rPr>
      <w:rFonts w:ascii="Arial" w:eastAsia="Times New Roman" w:hAnsi="Arial" w:cs="Maiandra GD"/>
      <w:sz w:val="18"/>
      <w:szCs w:val="18"/>
      <w:lang w:val="nl-NL" w:eastAsia="nl-NL"/>
    </w:rPr>
  </w:style>
  <w:style w:type="table" w:styleId="a5">
    <w:name w:val="Table Grid"/>
    <w:basedOn w:val="a1"/>
    <w:uiPriority w:val="39"/>
    <w:rsid w:val="002C7D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unhideWhenUsed/>
    <w:rsid w:val="001B4A45"/>
    <w:pPr>
      <w:tabs>
        <w:tab w:val="center" w:pos="4536"/>
        <w:tab w:val="right" w:pos="9072"/>
      </w:tabs>
      <w:spacing w:after="0" w:line="240" w:lineRule="auto"/>
    </w:pPr>
  </w:style>
  <w:style w:type="character" w:customStyle="1" w:styleId="Char0">
    <w:name w:val="页眉 Char"/>
    <w:basedOn w:val="a0"/>
    <w:link w:val="a6"/>
    <w:uiPriority w:val="99"/>
    <w:rsid w:val="001B4A45"/>
  </w:style>
  <w:style w:type="paragraph" w:styleId="a7">
    <w:name w:val="footer"/>
    <w:basedOn w:val="a"/>
    <w:link w:val="Char1"/>
    <w:uiPriority w:val="99"/>
    <w:unhideWhenUsed/>
    <w:rsid w:val="001B4A45"/>
    <w:pPr>
      <w:tabs>
        <w:tab w:val="center" w:pos="4536"/>
        <w:tab w:val="right" w:pos="9072"/>
      </w:tabs>
      <w:spacing w:after="0" w:line="240" w:lineRule="auto"/>
    </w:pPr>
  </w:style>
  <w:style w:type="character" w:customStyle="1" w:styleId="Char1">
    <w:name w:val="页脚 Char"/>
    <w:basedOn w:val="a0"/>
    <w:link w:val="a7"/>
    <w:uiPriority w:val="99"/>
    <w:rsid w:val="001B4A45"/>
  </w:style>
  <w:style w:type="character" w:customStyle="1" w:styleId="2Char">
    <w:name w:val="标题 2 Char"/>
    <w:basedOn w:val="a0"/>
    <w:link w:val="2"/>
    <w:rsid w:val="00C3000C"/>
    <w:rPr>
      <w:rFonts w:ascii="Book Antiqua" w:eastAsia="Times New Roman" w:hAnsi="Book Antiqua" w:cs="Times New Roman"/>
      <w:b/>
      <w:bCs/>
      <w:color w:val="000000"/>
      <w:kern w:val="28"/>
      <w:sz w:val="24"/>
      <w:szCs w:val="24"/>
      <w:lang w:val="en-CA" w:eastAsia="en-CA"/>
    </w:rPr>
  </w:style>
  <w:style w:type="character" w:styleId="a8">
    <w:name w:val="Hyperlink"/>
    <w:basedOn w:val="a0"/>
    <w:uiPriority w:val="99"/>
    <w:unhideWhenUsed/>
    <w:rsid w:val="006C7504"/>
    <w:rPr>
      <w:color w:val="0563C1" w:themeColor="hyperlink"/>
      <w:u w:val="single"/>
    </w:rPr>
  </w:style>
  <w:style w:type="table" w:styleId="1-3">
    <w:name w:val="Medium List 1 Accent 3"/>
    <w:basedOn w:val="a1"/>
    <w:uiPriority w:val="65"/>
    <w:rsid w:val="00E87B03"/>
    <w:pPr>
      <w:spacing w:after="0" w:line="240" w:lineRule="auto"/>
    </w:pPr>
    <w:rPr>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
    <w:name w:val="Medium List 1"/>
    <w:basedOn w:val="a1"/>
    <w:uiPriority w:val="65"/>
    <w:rsid w:val="00372DE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9">
    <w:name w:val="Light Shading"/>
    <w:basedOn w:val="a1"/>
    <w:uiPriority w:val="60"/>
    <w:rsid w:val="00B975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annotation reference"/>
    <w:basedOn w:val="a0"/>
    <w:uiPriority w:val="99"/>
    <w:semiHidden/>
    <w:unhideWhenUsed/>
    <w:rsid w:val="00EA3A79"/>
    <w:rPr>
      <w:sz w:val="16"/>
      <w:szCs w:val="16"/>
    </w:rPr>
  </w:style>
  <w:style w:type="paragraph" w:styleId="ab">
    <w:name w:val="annotation text"/>
    <w:basedOn w:val="a"/>
    <w:link w:val="Char2"/>
    <w:uiPriority w:val="99"/>
    <w:unhideWhenUsed/>
    <w:rsid w:val="00EA3A79"/>
    <w:pPr>
      <w:spacing w:line="240" w:lineRule="auto"/>
    </w:pPr>
    <w:rPr>
      <w:sz w:val="20"/>
      <w:szCs w:val="20"/>
    </w:rPr>
  </w:style>
  <w:style w:type="character" w:customStyle="1" w:styleId="Char2">
    <w:name w:val="批注文字 Char"/>
    <w:basedOn w:val="a0"/>
    <w:link w:val="ab"/>
    <w:uiPriority w:val="99"/>
    <w:rsid w:val="00EA3A79"/>
    <w:rPr>
      <w:rFonts w:ascii="Book Antiqua" w:hAnsi="Book Antiqua" w:cs="Times New Roman"/>
      <w:sz w:val="20"/>
      <w:szCs w:val="20"/>
      <w:lang w:val="en-US"/>
    </w:rPr>
  </w:style>
  <w:style w:type="paragraph" w:styleId="ac">
    <w:name w:val="annotation subject"/>
    <w:basedOn w:val="ab"/>
    <w:next w:val="ab"/>
    <w:link w:val="Char3"/>
    <w:uiPriority w:val="99"/>
    <w:semiHidden/>
    <w:unhideWhenUsed/>
    <w:rsid w:val="00EA3A79"/>
    <w:rPr>
      <w:b/>
      <w:bCs/>
    </w:rPr>
  </w:style>
  <w:style w:type="character" w:customStyle="1" w:styleId="Char3">
    <w:name w:val="批注主题 Char"/>
    <w:basedOn w:val="Char2"/>
    <w:link w:val="ac"/>
    <w:uiPriority w:val="99"/>
    <w:semiHidden/>
    <w:rsid w:val="00EA3A79"/>
    <w:rPr>
      <w:rFonts w:ascii="Book Antiqua" w:hAnsi="Book Antiqua" w:cs="Times New Roman"/>
      <w:b/>
      <w:bCs/>
      <w:sz w:val="20"/>
      <w:szCs w:val="20"/>
      <w:lang w:val="en-US"/>
    </w:rPr>
  </w:style>
  <w:style w:type="paragraph" w:customStyle="1" w:styleId="10">
    <w:name w:val="正文1"/>
    <w:uiPriority w:val="99"/>
    <w:rsid w:val="00346EFB"/>
    <w:pPr>
      <w:spacing w:after="0" w:line="276" w:lineRule="auto"/>
    </w:pPr>
    <w:rPr>
      <w:rFonts w:ascii="Arial" w:hAnsi="Arial" w:cs="Arial"/>
      <w:color w:val="000000"/>
      <w:szCs w:val="20"/>
      <w:lang w:val="pl-PL" w:eastAsia="pl-PL"/>
    </w:rPr>
  </w:style>
  <w:style w:type="paragraph" w:customStyle="1" w:styleId="p1">
    <w:name w:val="p1"/>
    <w:basedOn w:val="a"/>
    <w:rsid w:val="00346EFB"/>
    <w:pPr>
      <w:spacing w:after="0" w:line="240" w:lineRule="auto"/>
      <w:jc w:val="left"/>
    </w:pPr>
    <w:rPr>
      <w:rFonts w:ascii="Helvetica" w:eastAsiaTheme="minorEastAsia" w:hAnsi="Helvetica"/>
      <w:sz w:val="18"/>
      <w:szCs w:val="18"/>
      <w:lang w:eastAsia="zh-CN"/>
    </w:rPr>
  </w:style>
  <w:style w:type="character" w:styleId="ad">
    <w:name w:val="Strong"/>
    <w:basedOn w:val="a0"/>
    <w:uiPriority w:val="22"/>
    <w:qFormat/>
    <w:rsid w:val="00346EFB"/>
    <w:rPr>
      <w:b/>
      <w:bCs/>
    </w:rPr>
  </w:style>
  <w:style w:type="character" w:styleId="ae">
    <w:name w:val="FollowedHyperlink"/>
    <w:basedOn w:val="a0"/>
    <w:uiPriority w:val="99"/>
    <w:semiHidden/>
    <w:unhideWhenUsed/>
    <w:rsid w:val="00B15E5B"/>
    <w:rPr>
      <w:color w:val="954F72" w:themeColor="followedHyperlink"/>
      <w:u w:val="single"/>
    </w:rPr>
  </w:style>
  <w:style w:type="paragraph" w:styleId="af">
    <w:name w:val="No Spacing"/>
    <w:uiPriority w:val="1"/>
    <w:qFormat/>
    <w:rsid w:val="00C3000C"/>
    <w:pPr>
      <w:spacing w:after="0" w:line="360" w:lineRule="auto"/>
      <w:jc w:val="both"/>
    </w:pPr>
    <w:rPr>
      <w:rFonts w:ascii="Book Antiqua" w:hAnsi="Book Antiqua" w:cs="Times New Roman"/>
      <w:b/>
      <w:i/>
      <w:sz w:val="24"/>
      <w:szCs w:val="24"/>
      <w:lang w:val="en-US"/>
    </w:rPr>
  </w:style>
  <w:style w:type="paragraph" w:styleId="af0">
    <w:name w:val="Normal (Web)"/>
    <w:basedOn w:val="a"/>
    <w:uiPriority w:val="99"/>
    <w:semiHidden/>
    <w:unhideWhenUsed/>
    <w:rsid w:val="00C30451"/>
    <w:pPr>
      <w:spacing w:before="100" w:beforeAutospacing="1" w:after="100" w:afterAutospacing="1" w:line="240" w:lineRule="auto"/>
      <w:jc w:val="left"/>
    </w:pPr>
    <w:rPr>
      <w:rFonts w:ascii="宋体" w:hAnsi="宋体"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759E"/>
    <w:pPr>
      <w:spacing w:line="360" w:lineRule="auto"/>
      <w:jc w:val="both"/>
    </w:pPr>
    <w:rPr>
      <w:rFonts w:ascii="Book Antiqua" w:hAnsi="Book Antiqua" w:cs="Times New Roman"/>
      <w:sz w:val="24"/>
      <w:szCs w:val="24"/>
      <w:lang w:val="en-US"/>
    </w:rPr>
  </w:style>
  <w:style w:type="paragraph" w:styleId="2">
    <w:name w:val="heading 2"/>
    <w:basedOn w:val="a"/>
    <w:next w:val="a"/>
    <w:link w:val="2Char"/>
    <w:qFormat/>
    <w:rsid w:val="00C3000C"/>
    <w:pPr>
      <w:spacing w:after="0"/>
      <w:jc w:val="left"/>
      <w:outlineLvl w:val="1"/>
    </w:pPr>
    <w:rPr>
      <w:rFonts w:eastAsia="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64DAB"/>
    <w:pPr>
      <w:spacing w:after="0"/>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64DAB"/>
    <w:rPr>
      <w:rFonts w:ascii="Calibri" w:hAnsi="Calibri" w:cs="Calibri"/>
      <w:noProof/>
      <w:szCs w:val="24"/>
      <w:lang w:val="en-US"/>
    </w:rPr>
  </w:style>
  <w:style w:type="paragraph" w:customStyle="1" w:styleId="EndNoteBibliography">
    <w:name w:val="EndNote Bibliography"/>
    <w:basedOn w:val="a"/>
    <w:link w:val="EndNoteBibliographyChar"/>
    <w:rsid w:val="00E64DAB"/>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E64DAB"/>
    <w:rPr>
      <w:rFonts w:ascii="Calibri" w:hAnsi="Calibri" w:cs="Calibri"/>
      <w:noProof/>
      <w:szCs w:val="24"/>
      <w:lang w:val="en-US"/>
    </w:rPr>
  </w:style>
  <w:style w:type="paragraph" w:styleId="a3">
    <w:name w:val="Balloon Text"/>
    <w:basedOn w:val="a"/>
    <w:link w:val="Char"/>
    <w:uiPriority w:val="99"/>
    <w:semiHidden/>
    <w:unhideWhenUsed/>
    <w:rsid w:val="00EA054B"/>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EA054B"/>
    <w:rPr>
      <w:rFonts w:ascii="Segoe UI" w:hAnsi="Segoe UI" w:cs="Segoe UI"/>
      <w:sz w:val="18"/>
      <w:szCs w:val="18"/>
    </w:rPr>
  </w:style>
  <w:style w:type="paragraph" w:styleId="a4">
    <w:name w:val="List Paragraph"/>
    <w:basedOn w:val="a"/>
    <w:uiPriority w:val="34"/>
    <w:qFormat/>
    <w:rsid w:val="00851092"/>
    <w:pPr>
      <w:ind w:left="720"/>
      <w:contextualSpacing/>
    </w:pPr>
  </w:style>
  <w:style w:type="character" w:customStyle="1" w:styleId="st1">
    <w:name w:val="st1"/>
    <w:basedOn w:val="a0"/>
    <w:rsid w:val="00341474"/>
  </w:style>
  <w:style w:type="paragraph" w:customStyle="1" w:styleId="BasistekstIKNL">
    <w:name w:val="Basistekst IKNL"/>
    <w:basedOn w:val="a"/>
    <w:link w:val="BasistekstIKNLChar"/>
    <w:rsid w:val="004F09CB"/>
    <w:pPr>
      <w:spacing w:after="0" w:line="260" w:lineRule="atLeast"/>
    </w:pPr>
    <w:rPr>
      <w:rFonts w:ascii="Arial" w:eastAsia="Times New Roman" w:hAnsi="Arial" w:cs="Maiandra GD"/>
      <w:sz w:val="18"/>
      <w:szCs w:val="18"/>
      <w:lang w:val="nl-NL" w:eastAsia="nl-NL"/>
    </w:rPr>
  </w:style>
  <w:style w:type="character" w:customStyle="1" w:styleId="BasistekstIKNLChar">
    <w:name w:val="Basistekst IKNL Char"/>
    <w:basedOn w:val="a0"/>
    <w:link w:val="BasistekstIKNL"/>
    <w:rsid w:val="004F09CB"/>
    <w:rPr>
      <w:rFonts w:ascii="Arial" w:eastAsia="Times New Roman" w:hAnsi="Arial" w:cs="Maiandra GD"/>
      <w:sz w:val="18"/>
      <w:szCs w:val="18"/>
      <w:lang w:val="nl-NL" w:eastAsia="nl-NL"/>
    </w:rPr>
  </w:style>
  <w:style w:type="table" w:styleId="a5">
    <w:name w:val="Table Grid"/>
    <w:basedOn w:val="a1"/>
    <w:uiPriority w:val="39"/>
    <w:rsid w:val="002C7D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unhideWhenUsed/>
    <w:rsid w:val="001B4A45"/>
    <w:pPr>
      <w:tabs>
        <w:tab w:val="center" w:pos="4536"/>
        <w:tab w:val="right" w:pos="9072"/>
      </w:tabs>
      <w:spacing w:after="0" w:line="240" w:lineRule="auto"/>
    </w:pPr>
  </w:style>
  <w:style w:type="character" w:customStyle="1" w:styleId="Char0">
    <w:name w:val="页眉 Char"/>
    <w:basedOn w:val="a0"/>
    <w:link w:val="a6"/>
    <w:uiPriority w:val="99"/>
    <w:rsid w:val="001B4A45"/>
  </w:style>
  <w:style w:type="paragraph" w:styleId="a7">
    <w:name w:val="footer"/>
    <w:basedOn w:val="a"/>
    <w:link w:val="Char1"/>
    <w:uiPriority w:val="99"/>
    <w:unhideWhenUsed/>
    <w:rsid w:val="001B4A45"/>
    <w:pPr>
      <w:tabs>
        <w:tab w:val="center" w:pos="4536"/>
        <w:tab w:val="right" w:pos="9072"/>
      </w:tabs>
      <w:spacing w:after="0" w:line="240" w:lineRule="auto"/>
    </w:pPr>
  </w:style>
  <w:style w:type="character" w:customStyle="1" w:styleId="Char1">
    <w:name w:val="页脚 Char"/>
    <w:basedOn w:val="a0"/>
    <w:link w:val="a7"/>
    <w:uiPriority w:val="99"/>
    <w:rsid w:val="001B4A45"/>
  </w:style>
  <w:style w:type="character" w:customStyle="1" w:styleId="2Char">
    <w:name w:val="标题 2 Char"/>
    <w:basedOn w:val="a0"/>
    <w:link w:val="2"/>
    <w:rsid w:val="00C3000C"/>
    <w:rPr>
      <w:rFonts w:ascii="Book Antiqua" w:eastAsia="Times New Roman" w:hAnsi="Book Antiqua" w:cs="Times New Roman"/>
      <w:b/>
      <w:bCs/>
      <w:color w:val="000000"/>
      <w:kern w:val="28"/>
      <w:sz w:val="24"/>
      <w:szCs w:val="24"/>
      <w:lang w:val="en-CA" w:eastAsia="en-CA"/>
    </w:rPr>
  </w:style>
  <w:style w:type="character" w:styleId="a8">
    <w:name w:val="Hyperlink"/>
    <w:basedOn w:val="a0"/>
    <w:uiPriority w:val="99"/>
    <w:unhideWhenUsed/>
    <w:rsid w:val="006C7504"/>
    <w:rPr>
      <w:color w:val="0563C1" w:themeColor="hyperlink"/>
      <w:u w:val="single"/>
    </w:rPr>
  </w:style>
  <w:style w:type="table" w:styleId="1-3">
    <w:name w:val="Medium List 1 Accent 3"/>
    <w:basedOn w:val="a1"/>
    <w:uiPriority w:val="65"/>
    <w:rsid w:val="00E87B03"/>
    <w:pPr>
      <w:spacing w:after="0" w:line="240" w:lineRule="auto"/>
    </w:pPr>
    <w:rPr>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
    <w:name w:val="Medium List 1"/>
    <w:basedOn w:val="a1"/>
    <w:uiPriority w:val="65"/>
    <w:rsid w:val="00372DE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9">
    <w:name w:val="Light Shading"/>
    <w:basedOn w:val="a1"/>
    <w:uiPriority w:val="60"/>
    <w:rsid w:val="00B975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annotation reference"/>
    <w:basedOn w:val="a0"/>
    <w:uiPriority w:val="99"/>
    <w:semiHidden/>
    <w:unhideWhenUsed/>
    <w:rsid w:val="00EA3A79"/>
    <w:rPr>
      <w:sz w:val="16"/>
      <w:szCs w:val="16"/>
    </w:rPr>
  </w:style>
  <w:style w:type="paragraph" w:styleId="ab">
    <w:name w:val="annotation text"/>
    <w:basedOn w:val="a"/>
    <w:link w:val="Char2"/>
    <w:uiPriority w:val="99"/>
    <w:unhideWhenUsed/>
    <w:rsid w:val="00EA3A79"/>
    <w:pPr>
      <w:spacing w:line="240" w:lineRule="auto"/>
    </w:pPr>
    <w:rPr>
      <w:sz w:val="20"/>
      <w:szCs w:val="20"/>
    </w:rPr>
  </w:style>
  <w:style w:type="character" w:customStyle="1" w:styleId="Char2">
    <w:name w:val="批注文字 Char"/>
    <w:basedOn w:val="a0"/>
    <w:link w:val="ab"/>
    <w:uiPriority w:val="99"/>
    <w:rsid w:val="00EA3A79"/>
    <w:rPr>
      <w:rFonts w:ascii="Book Antiqua" w:hAnsi="Book Antiqua" w:cs="Times New Roman"/>
      <w:sz w:val="20"/>
      <w:szCs w:val="20"/>
      <w:lang w:val="en-US"/>
    </w:rPr>
  </w:style>
  <w:style w:type="paragraph" w:styleId="ac">
    <w:name w:val="annotation subject"/>
    <w:basedOn w:val="ab"/>
    <w:next w:val="ab"/>
    <w:link w:val="Char3"/>
    <w:uiPriority w:val="99"/>
    <w:semiHidden/>
    <w:unhideWhenUsed/>
    <w:rsid w:val="00EA3A79"/>
    <w:rPr>
      <w:b/>
      <w:bCs/>
    </w:rPr>
  </w:style>
  <w:style w:type="character" w:customStyle="1" w:styleId="Char3">
    <w:name w:val="批注主题 Char"/>
    <w:basedOn w:val="Char2"/>
    <w:link w:val="ac"/>
    <w:uiPriority w:val="99"/>
    <w:semiHidden/>
    <w:rsid w:val="00EA3A79"/>
    <w:rPr>
      <w:rFonts w:ascii="Book Antiqua" w:hAnsi="Book Antiqua" w:cs="Times New Roman"/>
      <w:b/>
      <w:bCs/>
      <w:sz w:val="20"/>
      <w:szCs w:val="20"/>
      <w:lang w:val="en-US"/>
    </w:rPr>
  </w:style>
  <w:style w:type="paragraph" w:customStyle="1" w:styleId="10">
    <w:name w:val="正文1"/>
    <w:uiPriority w:val="99"/>
    <w:rsid w:val="00346EFB"/>
    <w:pPr>
      <w:spacing w:after="0" w:line="276" w:lineRule="auto"/>
    </w:pPr>
    <w:rPr>
      <w:rFonts w:ascii="Arial" w:hAnsi="Arial" w:cs="Arial"/>
      <w:color w:val="000000"/>
      <w:szCs w:val="20"/>
      <w:lang w:val="pl-PL" w:eastAsia="pl-PL"/>
    </w:rPr>
  </w:style>
  <w:style w:type="paragraph" w:customStyle="1" w:styleId="p1">
    <w:name w:val="p1"/>
    <w:basedOn w:val="a"/>
    <w:rsid w:val="00346EFB"/>
    <w:pPr>
      <w:spacing w:after="0" w:line="240" w:lineRule="auto"/>
      <w:jc w:val="left"/>
    </w:pPr>
    <w:rPr>
      <w:rFonts w:ascii="Helvetica" w:eastAsiaTheme="minorEastAsia" w:hAnsi="Helvetica"/>
      <w:sz w:val="18"/>
      <w:szCs w:val="18"/>
      <w:lang w:eastAsia="zh-CN"/>
    </w:rPr>
  </w:style>
  <w:style w:type="character" w:styleId="ad">
    <w:name w:val="Strong"/>
    <w:basedOn w:val="a0"/>
    <w:uiPriority w:val="22"/>
    <w:qFormat/>
    <w:rsid w:val="00346EFB"/>
    <w:rPr>
      <w:b/>
      <w:bCs/>
    </w:rPr>
  </w:style>
  <w:style w:type="character" w:styleId="ae">
    <w:name w:val="FollowedHyperlink"/>
    <w:basedOn w:val="a0"/>
    <w:uiPriority w:val="99"/>
    <w:semiHidden/>
    <w:unhideWhenUsed/>
    <w:rsid w:val="00B15E5B"/>
    <w:rPr>
      <w:color w:val="954F72" w:themeColor="followedHyperlink"/>
      <w:u w:val="single"/>
    </w:rPr>
  </w:style>
  <w:style w:type="paragraph" w:styleId="af">
    <w:name w:val="No Spacing"/>
    <w:uiPriority w:val="1"/>
    <w:qFormat/>
    <w:rsid w:val="00C3000C"/>
    <w:pPr>
      <w:spacing w:after="0" w:line="360" w:lineRule="auto"/>
      <w:jc w:val="both"/>
    </w:pPr>
    <w:rPr>
      <w:rFonts w:ascii="Book Antiqua" w:hAnsi="Book Antiqua" w:cs="Times New Roman"/>
      <w:b/>
      <w:i/>
      <w:sz w:val="24"/>
      <w:szCs w:val="24"/>
      <w:lang w:val="en-US"/>
    </w:rPr>
  </w:style>
  <w:style w:type="paragraph" w:styleId="af0">
    <w:name w:val="Normal (Web)"/>
    <w:basedOn w:val="a"/>
    <w:uiPriority w:val="99"/>
    <w:semiHidden/>
    <w:unhideWhenUsed/>
    <w:rsid w:val="00C30451"/>
    <w:pPr>
      <w:spacing w:before="100" w:beforeAutospacing="1" w:after="100" w:afterAutospacing="1" w:line="240" w:lineRule="auto"/>
      <w:jc w:val="left"/>
    </w:pPr>
    <w:rPr>
      <w:rFonts w:ascii="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2045">
      <w:bodyDiv w:val="1"/>
      <w:marLeft w:val="0"/>
      <w:marRight w:val="0"/>
      <w:marTop w:val="0"/>
      <w:marBottom w:val="0"/>
      <w:divBdr>
        <w:top w:val="none" w:sz="0" w:space="0" w:color="auto"/>
        <w:left w:val="none" w:sz="0" w:space="0" w:color="auto"/>
        <w:bottom w:val="none" w:sz="0" w:space="0" w:color="auto"/>
        <w:right w:val="none" w:sz="0" w:space="0" w:color="auto"/>
      </w:divBdr>
    </w:div>
    <w:div w:id="27535361">
      <w:bodyDiv w:val="1"/>
      <w:marLeft w:val="0"/>
      <w:marRight w:val="0"/>
      <w:marTop w:val="0"/>
      <w:marBottom w:val="0"/>
      <w:divBdr>
        <w:top w:val="none" w:sz="0" w:space="0" w:color="auto"/>
        <w:left w:val="none" w:sz="0" w:space="0" w:color="auto"/>
        <w:bottom w:val="none" w:sz="0" w:space="0" w:color="auto"/>
        <w:right w:val="none" w:sz="0" w:space="0" w:color="auto"/>
      </w:divBdr>
    </w:div>
    <w:div w:id="93865193">
      <w:bodyDiv w:val="1"/>
      <w:marLeft w:val="0"/>
      <w:marRight w:val="0"/>
      <w:marTop w:val="0"/>
      <w:marBottom w:val="0"/>
      <w:divBdr>
        <w:top w:val="none" w:sz="0" w:space="0" w:color="auto"/>
        <w:left w:val="none" w:sz="0" w:space="0" w:color="auto"/>
        <w:bottom w:val="none" w:sz="0" w:space="0" w:color="auto"/>
        <w:right w:val="none" w:sz="0" w:space="0" w:color="auto"/>
      </w:divBdr>
    </w:div>
    <w:div w:id="109475331">
      <w:bodyDiv w:val="1"/>
      <w:marLeft w:val="0"/>
      <w:marRight w:val="0"/>
      <w:marTop w:val="0"/>
      <w:marBottom w:val="0"/>
      <w:divBdr>
        <w:top w:val="none" w:sz="0" w:space="0" w:color="auto"/>
        <w:left w:val="none" w:sz="0" w:space="0" w:color="auto"/>
        <w:bottom w:val="none" w:sz="0" w:space="0" w:color="auto"/>
        <w:right w:val="none" w:sz="0" w:space="0" w:color="auto"/>
      </w:divBdr>
    </w:div>
    <w:div w:id="110514536">
      <w:bodyDiv w:val="1"/>
      <w:marLeft w:val="0"/>
      <w:marRight w:val="0"/>
      <w:marTop w:val="0"/>
      <w:marBottom w:val="0"/>
      <w:divBdr>
        <w:top w:val="none" w:sz="0" w:space="0" w:color="auto"/>
        <w:left w:val="none" w:sz="0" w:space="0" w:color="auto"/>
        <w:bottom w:val="none" w:sz="0" w:space="0" w:color="auto"/>
        <w:right w:val="none" w:sz="0" w:space="0" w:color="auto"/>
      </w:divBdr>
    </w:div>
    <w:div w:id="160894441">
      <w:bodyDiv w:val="1"/>
      <w:marLeft w:val="0"/>
      <w:marRight w:val="0"/>
      <w:marTop w:val="0"/>
      <w:marBottom w:val="0"/>
      <w:divBdr>
        <w:top w:val="none" w:sz="0" w:space="0" w:color="auto"/>
        <w:left w:val="none" w:sz="0" w:space="0" w:color="auto"/>
        <w:bottom w:val="none" w:sz="0" w:space="0" w:color="auto"/>
        <w:right w:val="none" w:sz="0" w:space="0" w:color="auto"/>
      </w:divBdr>
    </w:div>
    <w:div w:id="184639303">
      <w:bodyDiv w:val="1"/>
      <w:marLeft w:val="0"/>
      <w:marRight w:val="0"/>
      <w:marTop w:val="0"/>
      <w:marBottom w:val="0"/>
      <w:divBdr>
        <w:top w:val="none" w:sz="0" w:space="0" w:color="auto"/>
        <w:left w:val="none" w:sz="0" w:space="0" w:color="auto"/>
        <w:bottom w:val="none" w:sz="0" w:space="0" w:color="auto"/>
        <w:right w:val="none" w:sz="0" w:space="0" w:color="auto"/>
      </w:divBdr>
    </w:div>
    <w:div w:id="316157806">
      <w:bodyDiv w:val="1"/>
      <w:marLeft w:val="0"/>
      <w:marRight w:val="0"/>
      <w:marTop w:val="0"/>
      <w:marBottom w:val="0"/>
      <w:divBdr>
        <w:top w:val="none" w:sz="0" w:space="0" w:color="auto"/>
        <w:left w:val="none" w:sz="0" w:space="0" w:color="auto"/>
        <w:bottom w:val="none" w:sz="0" w:space="0" w:color="auto"/>
        <w:right w:val="none" w:sz="0" w:space="0" w:color="auto"/>
      </w:divBdr>
    </w:div>
    <w:div w:id="316499656">
      <w:bodyDiv w:val="1"/>
      <w:marLeft w:val="0"/>
      <w:marRight w:val="0"/>
      <w:marTop w:val="0"/>
      <w:marBottom w:val="0"/>
      <w:divBdr>
        <w:top w:val="none" w:sz="0" w:space="0" w:color="auto"/>
        <w:left w:val="none" w:sz="0" w:space="0" w:color="auto"/>
        <w:bottom w:val="none" w:sz="0" w:space="0" w:color="auto"/>
        <w:right w:val="none" w:sz="0" w:space="0" w:color="auto"/>
      </w:divBdr>
    </w:div>
    <w:div w:id="335613624">
      <w:bodyDiv w:val="1"/>
      <w:marLeft w:val="0"/>
      <w:marRight w:val="0"/>
      <w:marTop w:val="0"/>
      <w:marBottom w:val="0"/>
      <w:divBdr>
        <w:top w:val="none" w:sz="0" w:space="0" w:color="auto"/>
        <w:left w:val="none" w:sz="0" w:space="0" w:color="auto"/>
        <w:bottom w:val="none" w:sz="0" w:space="0" w:color="auto"/>
        <w:right w:val="none" w:sz="0" w:space="0" w:color="auto"/>
      </w:divBdr>
    </w:div>
    <w:div w:id="374161590">
      <w:bodyDiv w:val="1"/>
      <w:marLeft w:val="0"/>
      <w:marRight w:val="0"/>
      <w:marTop w:val="0"/>
      <w:marBottom w:val="0"/>
      <w:divBdr>
        <w:top w:val="none" w:sz="0" w:space="0" w:color="auto"/>
        <w:left w:val="none" w:sz="0" w:space="0" w:color="auto"/>
        <w:bottom w:val="none" w:sz="0" w:space="0" w:color="auto"/>
        <w:right w:val="none" w:sz="0" w:space="0" w:color="auto"/>
      </w:divBdr>
      <w:divsChild>
        <w:div w:id="1552425740">
          <w:marLeft w:val="0"/>
          <w:marRight w:val="0"/>
          <w:marTop w:val="0"/>
          <w:marBottom w:val="0"/>
          <w:divBdr>
            <w:top w:val="none" w:sz="0" w:space="0" w:color="auto"/>
            <w:left w:val="none" w:sz="0" w:space="0" w:color="auto"/>
            <w:bottom w:val="none" w:sz="0" w:space="0" w:color="auto"/>
            <w:right w:val="none" w:sz="0" w:space="0" w:color="auto"/>
          </w:divBdr>
        </w:div>
      </w:divsChild>
    </w:div>
    <w:div w:id="379208333">
      <w:bodyDiv w:val="1"/>
      <w:marLeft w:val="0"/>
      <w:marRight w:val="0"/>
      <w:marTop w:val="0"/>
      <w:marBottom w:val="0"/>
      <w:divBdr>
        <w:top w:val="none" w:sz="0" w:space="0" w:color="auto"/>
        <w:left w:val="none" w:sz="0" w:space="0" w:color="auto"/>
        <w:bottom w:val="none" w:sz="0" w:space="0" w:color="auto"/>
        <w:right w:val="none" w:sz="0" w:space="0" w:color="auto"/>
      </w:divBdr>
    </w:div>
    <w:div w:id="386297412">
      <w:bodyDiv w:val="1"/>
      <w:marLeft w:val="0"/>
      <w:marRight w:val="0"/>
      <w:marTop w:val="0"/>
      <w:marBottom w:val="0"/>
      <w:divBdr>
        <w:top w:val="none" w:sz="0" w:space="0" w:color="auto"/>
        <w:left w:val="none" w:sz="0" w:space="0" w:color="auto"/>
        <w:bottom w:val="none" w:sz="0" w:space="0" w:color="auto"/>
        <w:right w:val="none" w:sz="0" w:space="0" w:color="auto"/>
      </w:divBdr>
      <w:divsChild>
        <w:div w:id="40252884">
          <w:marLeft w:val="0"/>
          <w:marRight w:val="0"/>
          <w:marTop w:val="0"/>
          <w:marBottom w:val="0"/>
          <w:divBdr>
            <w:top w:val="none" w:sz="0" w:space="0" w:color="auto"/>
            <w:left w:val="none" w:sz="0" w:space="0" w:color="auto"/>
            <w:bottom w:val="none" w:sz="0" w:space="0" w:color="auto"/>
            <w:right w:val="none" w:sz="0" w:space="0" w:color="auto"/>
          </w:divBdr>
          <w:divsChild>
            <w:div w:id="854806800">
              <w:marLeft w:val="0"/>
              <w:marRight w:val="0"/>
              <w:marTop w:val="0"/>
              <w:marBottom w:val="0"/>
              <w:divBdr>
                <w:top w:val="none" w:sz="0" w:space="0" w:color="auto"/>
                <w:left w:val="none" w:sz="0" w:space="0" w:color="auto"/>
                <w:bottom w:val="none" w:sz="0" w:space="0" w:color="auto"/>
                <w:right w:val="none" w:sz="0" w:space="0" w:color="auto"/>
              </w:divBdr>
              <w:divsChild>
                <w:div w:id="142940617">
                  <w:marLeft w:val="0"/>
                  <w:marRight w:val="0"/>
                  <w:marTop w:val="0"/>
                  <w:marBottom w:val="0"/>
                  <w:divBdr>
                    <w:top w:val="none" w:sz="0" w:space="0" w:color="auto"/>
                    <w:left w:val="none" w:sz="0" w:space="0" w:color="auto"/>
                    <w:bottom w:val="none" w:sz="0" w:space="0" w:color="auto"/>
                    <w:right w:val="none" w:sz="0" w:space="0" w:color="auto"/>
                  </w:divBdr>
                  <w:divsChild>
                    <w:div w:id="1636327871">
                      <w:marLeft w:val="0"/>
                      <w:marRight w:val="0"/>
                      <w:marTop w:val="0"/>
                      <w:marBottom w:val="0"/>
                      <w:divBdr>
                        <w:top w:val="none" w:sz="0" w:space="0" w:color="auto"/>
                        <w:left w:val="none" w:sz="0" w:space="0" w:color="auto"/>
                        <w:bottom w:val="none" w:sz="0" w:space="0" w:color="auto"/>
                        <w:right w:val="none" w:sz="0" w:space="0" w:color="auto"/>
                      </w:divBdr>
                      <w:divsChild>
                        <w:div w:id="1617903209">
                          <w:marLeft w:val="0"/>
                          <w:marRight w:val="0"/>
                          <w:marTop w:val="0"/>
                          <w:marBottom w:val="0"/>
                          <w:divBdr>
                            <w:top w:val="none" w:sz="0" w:space="0" w:color="auto"/>
                            <w:left w:val="none" w:sz="0" w:space="0" w:color="auto"/>
                            <w:bottom w:val="none" w:sz="0" w:space="0" w:color="auto"/>
                            <w:right w:val="none" w:sz="0" w:space="0" w:color="auto"/>
                          </w:divBdr>
                          <w:divsChild>
                            <w:div w:id="1908300742">
                              <w:marLeft w:val="0"/>
                              <w:marRight w:val="0"/>
                              <w:marTop w:val="0"/>
                              <w:marBottom w:val="0"/>
                              <w:divBdr>
                                <w:top w:val="none" w:sz="0" w:space="0" w:color="auto"/>
                                <w:left w:val="none" w:sz="0" w:space="0" w:color="auto"/>
                                <w:bottom w:val="none" w:sz="0" w:space="0" w:color="auto"/>
                                <w:right w:val="none" w:sz="0" w:space="0" w:color="auto"/>
                              </w:divBdr>
                              <w:divsChild>
                                <w:div w:id="76053659">
                                  <w:marLeft w:val="0"/>
                                  <w:marRight w:val="0"/>
                                  <w:marTop w:val="0"/>
                                  <w:marBottom w:val="0"/>
                                  <w:divBdr>
                                    <w:top w:val="none" w:sz="0" w:space="0" w:color="auto"/>
                                    <w:left w:val="none" w:sz="0" w:space="0" w:color="auto"/>
                                    <w:bottom w:val="none" w:sz="0" w:space="0" w:color="auto"/>
                                    <w:right w:val="none" w:sz="0" w:space="0" w:color="auto"/>
                                  </w:divBdr>
                                  <w:divsChild>
                                    <w:div w:id="1019702336">
                                      <w:marLeft w:val="0"/>
                                      <w:marRight w:val="0"/>
                                      <w:marTop w:val="0"/>
                                      <w:marBottom w:val="0"/>
                                      <w:divBdr>
                                        <w:top w:val="none" w:sz="0" w:space="0" w:color="auto"/>
                                        <w:left w:val="none" w:sz="0" w:space="0" w:color="auto"/>
                                        <w:bottom w:val="none" w:sz="0" w:space="0" w:color="auto"/>
                                        <w:right w:val="none" w:sz="0" w:space="0" w:color="auto"/>
                                      </w:divBdr>
                                      <w:divsChild>
                                        <w:div w:id="2064869305">
                                          <w:marLeft w:val="0"/>
                                          <w:marRight w:val="0"/>
                                          <w:marTop w:val="0"/>
                                          <w:marBottom w:val="0"/>
                                          <w:divBdr>
                                            <w:top w:val="none" w:sz="0" w:space="0" w:color="auto"/>
                                            <w:left w:val="none" w:sz="0" w:space="0" w:color="auto"/>
                                            <w:bottom w:val="none" w:sz="0" w:space="0" w:color="auto"/>
                                            <w:right w:val="none" w:sz="0" w:space="0" w:color="auto"/>
                                          </w:divBdr>
                                          <w:divsChild>
                                            <w:div w:id="159242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6630962">
      <w:bodyDiv w:val="1"/>
      <w:marLeft w:val="0"/>
      <w:marRight w:val="0"/>
      <w:marTop w:val="0"/>
      <w:marBottom w:val="0"/>
      <w:divBdr>
        <w:top w:val="none" w:sz="0" w:space="0" w:color="auto"/>
        <w:left w:val="none" w:sz="0" w:space="0" w:color="auto"/>
        <w:bottom w:val="none" w:sz="0" w:space="0" w:color="auto"/>
        <w:right w:val="none" w:sz="0" w:space="0" w:color="auto"/>
      </w:divBdr>
    </w:div>
    <w:div w:id="399132600">
      <w:bodyDiv w:val="1"/>
      <w:marLeft w:val="0"/>
      <w:marRight w:val="0"/>
      <w:marTop w:val="0"/>
      <w:marBottom w:val="0"/>
      <w:divBdr>
        <w:top w:val="none" w:sz="0" w:space="0" w:color="auto"/>
        <w:left w:val="none" w:sz="0" w:space="0" w:color="auto"/>
        <w:bottom w:val="none" w:sz="0" w:space="0" w:color="auto"/>
        <w:right w:val="none" w:sz="0" w:space="0" w:color="auto"/>
      </w:divBdr>
    </w:div>
    <w:div w:id="466509817">
      <w:bodyDiv w:val="1"/>
      <w:marLeft w:val="0"/>
      <w:marRight w:val="0"/>
      <w:marTop w:val="0"/>
      <w:marBottom w:val="0"/>
      <w:divBdr>
        <w:top w:val="none" w:sz="0" w:space="0" w:color="auto"/>
        <w:left w:val="none" w:sz="0" w:space="0" w:color="auto"/>
        <w:bottom w:val="none" w:sz="0" w:space="0" w:color="auto"/>
        <w:right w:val="none" w:sz="0" w:space="0" w:color="auto"/>
      </w:divBdr>
    </w:div>
    <w:div w:id="468860666">
      <w:bodyDiv w:val="1"/>
      <w:marLeft w:val="0"/>
      <w:marRight w:val="0"/>
      <w:marTop w:val="0"/>
      <w:marBottom w:val="0"/>
      <w:divBdr>
        <w:top w:val="none" w:sz="0" w:space="0" w:color="auto"/>
        <w:left w:val="none" w:sz="0" w:space="0" w:color="auto"/>
        <w:bottom w:val="none" w:sz="0" w:space="0" w:color="auto"/>
        <w:right w:val="none" w:sz="0" w:space="0" w:color="auto"/>
      </w:divBdr>
    </w:div>
    <w:div w:id="488911113">
      <w:bodyDiv w:val="1"/>
      <w:marLeft w:val="0"/>
      <w:marRight w:val="0"/>
      <w:marTop w:val="0"/>
      <w:marBottom w:val="0"/>
      <w:divBdr>
        <w:top w:val="none" w:sz="0" w:space="0" w:color="auto"/>
        <w:left w:val="none" w:sz="0" w:space="0" w:color="auto"/>
        <w:bottom w:val="none" w:sz="0" w:space="0" w:color="auto"/>
        <w:right w:val="none" w:sz="0" w:space="0" w:color="auto"/>
      </w:divBdr>
    </w:div>
    <w:div w:id="564071312">
      <w:bodyDiv w:val="1"/>
      <w:marLeft w:val="0"/>
      <w:marRight w:val="0"/>
      <w:marTop w:val="0"/>
      <w:marBottom w:val="0"/>
      <w:divBdr>
        <w:top w:val="none" w:sz="0" w:space="0" w:color="auto"/>
        <w:left w:val="none" w:sz="0" w:space="0" w:color="auto"/>
        <w:bottom w:val="none" w:sz="0" w:space="0" w:color="auto"/>
        <w:right w:val="none" w:sz="0" w:space="0" w:color="auto"/>
      </w:divBdr>
    </w:div>
    <w:div w:id="646741168">
      <w:bodyDiv w:val="1"/>
      <w:marLeft w:val="0"/>
      <w:marRight w:val="0"/>
      <w:marTop w:val="0"/>
      <w:marBottom w:val="0"/>
      <w:divBdr>
        <w:top w:val="none" w:sz="0" w:space="0" w:color="auto"/>
        <w:left w:val="none" w:sz="0" w:space="0" w:color="auto"/>
        <w:bottom w:val="none" w:sz="0" w:space="0" w:color="auto"/>
        <w:right w:val="none" w:sz="0" w:space="0" w:color="auto"/>
      </w:divBdr>
    </w:div>
    <w:div w:id="795149517">
      <w:bodyDiv w:val="1"/>
      <w:marLeft w:val="0"/>
      <w:marRight w:val="0"/>
      <w:marTop w:val="0"/>
      <w:marBottom w:val="0"/>
      <w:divBdr>
        <w:top w:val="none" w:sz="0" w:space="0" w:color="auto"/>
        <w:left w:val="none" w:sz="0" w:space="0" w:color="auto"/>
        <w:bottom w:val="none" w:sz="0" w:space="0" w:color="auto"/>
        <w:right w:val="none" w:sz="0" w:space="0" w:color="auto"/>
      </w:divBdr>
    </w:div>
    <w:div w:id="807668206">
      <w:bodyDiv w:val="1"/>
      <w:marLeft w:val="0"/>
      <w:marRight w:val="0"/>
      <w:marTop w:val="0"/>
      <w:marBottom w:val="0"/>
      <w:divBdr>
        <w:top w:val="none" w:sz="0" w:space="0" w:color="auto"/>
        <w:left w:val="none" w:sz="0" w:space="0" w:color="auto"/>
        <w:bottom w:val="none" w:sz="0" w:space="0" w:color="auto"/>
        <w:right w:val="none" w:sz="0" w:space="0" w:color="auto"/>
      </w:divBdr>
    </w:div>
    <w:div w:id="813642474">
      <w:bodyDiv w:val="1"/>
      <w:marLeft w:val="0"/>
      <w:marRight w:val="0"/>
      <w:marTop w:val="0"/>
      <w:marBottom w:val="0"/>
      <w:divBdr>
        <w:top w:val="none" w:sz="0" w:space="0" w:color="auto"/>
        <w:left w:val="none" w:sz="0" w:space="0" w:color="auto"/>
        <w:bottom w:val="none" w:sz="0" w:space="0" w:color="auto"/>
        <w:right w:val="none" w:sz="0" w:space="0" w:color="auto"/>
      </w:divBdr>
    </w:div>
    <w:div w:id="831608737">
      <w:bodyDiv w:val="1"/>
      <w:marLeft w:val="0"/>
      <w:marRight w:val="0"/>
      <w:marTop w:val="0"/>
      <w:marBottom w:val="0"/>
      <w:divBdr>
        <w:top w:val="none" w:sz="0" w:space="0" w:color="auto"/>
        <w:left w:val="none" w:sz="0" w:space="0" w:color="auto"/>
        <w:bottom w:val="none" w:sz="0" w:space="0" w:color="auto"/>
        <w:right w:val="none" w:sz="0" w:space="0" w:color="auto"/>
      </w:divBdr>
    </w:div>
    <w:div w:id="844590624">
      <w:bodyDiv w:val="1"/>
      <w:marLeft w:val="0"/>
      <w:marRight w:val="0"/>
      <w:marTop w:val="0"/>
      <w:marBottom w:val="0"/>
      <w:divBdr>
        <w:top w:val="none" w:sz="0" w:space="0" w:color="auto"/>
        <w:left w:val="none" w:sz="0" w:space="0" w:color="auto"/>
        <w:bottom w:val="none" w:sz="0" w:space="0" w:color="auto"/>
        <w:right w:val="none" w:sz="0" w:space="0" w:color="auto"/>
      </w:divBdr>
      <w:divsChild>
        <w:div w:id="1525710218">
          <w:marLeft w:val="0"/>
          <w:marRight w:val="0"/>
          <w:marTop w:val="0"/>
          <w:marBottom w:val="0"/>
          <w:divBdr>
            <w:top w:val="none" w:sz="0" w:space="0" w:color="auto"/>
            <w:left w:val="none" w:sz="0" w:space="0" w:color="auto"/>
            <w:bottom w:val="none" w:sz="0" w:space="0" w:color="auto"/>
            <w:right w:val="none" w:sz="0" w:space="0" w:color="auto"/>
          </w:divBdr>
          <w:divsChild>
            <w:div w:id="1275593350">
              <w:marLeft w:val="0"/>
              <w:marRight w:val="0"/>
              <w:marTop w:val="0"/>
              <w:marBottom w:val="0"/>
              <w:divBdr>
                <w:top w:val="none" w:sz="0" w:space="0" w:color="auto"/>
                <w:left w:val="none" w:sz="0" w:space="0" w:color="auto"/>
                <w:bottom w:val="none" w:sz="0" w:space="0" w:color="auto"/>
                <w:right w:val="none" w:sz="0" w:space="0" w:color="auto"/>
              </w:divBdr>
              <w:divsChild>
                <w:div w:id="1174690040">
                  <w:marLeft w:val="0"/>
                  <w:marRight w:val="0"/>
                  <w:marTop w:val="0"/>
                  <w:marBottom w:val="0"/>
                  <w:divBdr>
                    <w:top w:val="none" w:sz="0" w:space="0" w:color="auto"/>
                    <w:left w:val="none" w:sz="0" w:space="0" w:color="auto"/>
                    <w:bottom w:val="none" w:sz="0" w:space="0" w:color="auto"/>
                    <w:right w:val="none" w:sz="0" w:space="0" w:color="auto"/>
                  </w:divBdr>
                  <w:divsChild>
                    <w:div w:id="121651380">
                      <w:marLeft w:val="0"/>
                      <w:marRight w:val="0"/>
                      <w:marTop w:val="0"/>
                      <w:marBottom w:val="0"/>
                      <w:divBdr>
                        <w:top w:val="none" w:sz="0" w:space="0" w:color="auto"/>
                        <w:left w:val="none" w:sz="0" w:space="0" w:color="auto"/>
                        <w:bottom w:val="none" w:sz="0" w:space="0" w:color="auto"/>
                        <w:right w:val="none" w:sz="0" w:space="0" w:color="auto"/>
                      </w:divBdr>
                      <w:divsChild>
                        <w:div w:id="772357771">
                          <w:marLeft w:val="0"/>
                          <w:marRight w:val="0"/>
                          <w:marTop w:val="0"/>
                          <w:marBottom w:val="0"/>
                          <w:divBdr>
                            <w:top w:val="none" w:sz="0" w:space="0" w:color="auto"/>
                            <w:left w:val="none" w:sz="0" w:space="0" w:color="auto"/>
                            <w:bottom w:val="none" w:sz="0" w:space="0" w:color="auto"/>
                            <w:right w:val="none" w:sz="0" w:space="0" w:color="auto"/>
                          </w:divBdr>
                          <w:divsChild>
                            <w:div w:id="1408960103">
                              <w:marLeft w:val="0"/>
                              <w:marRight w:val="0"/>
                              <w:marTop w:val="0"/>
                              <w:marBottom w:val="0"/>
                              <w:divBdr>
                                <w:top w:val="none" w:sz="0" w:space="0" w:color="auto"/>
                                <w:left w:val="none" w:sz="0" w:space="0" w:color="auto"/>
                                <w:bottom w:val="none" w:sz="0" w:space="0" w:color="auto"/>
                                <w:right w:val="none" w:sz="0" w:space="0" w:color="auto"/>
                              </w:divBdr>
                              <w:divsChild>
                                <w:div w:id="345333392">
                                  <w:marLeft w:val="0"/>
                                  <w:marRight w:val="0"/>
                                  <w:marTop w:val="0"/>
                                  <w:marBottom w:val="0"/>
                                  <w:divBdr>
                                    <w:top w:val="none" w:sz="0" w:space="0" w:color="auto"/>
                                    <w:left w:val="none" w:sz="0" w:space="0" w:color="auto"/>
                                    <w:bottom w:val="none" w:sz="0" w:space="0" w:color="auto"/>
                                    <w:right w:val="none" w:sz="0" w:space="0" w:color="auto"/>
                                  </w:divBdr>
                                  <w:divsChild>
                                    <w:div w:id="1603759322">
                                      <w:marLeft w:val="0"/>
                                      <w:marRight w:val="0"/>
                                      <w:marTop w:val="0"/>
                                      <w:marBottom w:val="0"/>
                                      <w:divBdr>
                                        <w:top w:val="none" w:sz="0" w:space="0" w:color="auto"/>
                                        <w:left w:val="none" w:sz="0" w:space="0" w:color="auto"/>
                                        <w:bottom w:val="none" w:sz="0" w:space="0" w:color="auto"/>
                                        <w:right w:val="none" w:sz="0" w:space="0" w:color="auto"/>
                                      </w:divBdr>
                                      <w:divsChild>
                                        <w:div w:id="15403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1301914">
      <w:bodyDiv w:val="1"/>
      <w:marLeft w:val="0"/>
      <w:marRight w:val="0"/>
      <w:marTop w:val="0"/>
      <w:marBottom w:val="0"/>
      <w:divBdr>
        <w:top w:val="none" w:sz="0" w:space="0" w:color="auto"/>
        <w:left w:val="none" w:sz="0" w:space="0" w:color="auto"/>
        <w:bottom w:val="none" w:sz="0" w:space="0" w:color="auto"/>
        <w:right w:val="none" w:sz="0" w:space="0" w:color="auto"/>
      </w:divBdr>
    </w:div>
    <w:div w:id="874199009">
      <w:bodyDiv w:val="1"/>
      <w:marLeft w:val="0"/>
      <w:marRight w:val="0"/>
      <w:marTop w:val="0"/>
      <w:marBottom w:val="0"/>
      <w:divBdr>
        <w:top w:val="none" w:sz="0" w:space="0" w:color="auto"/>
        <w:left w:val="none" w:sz="0" w:space="0" w:color="auto"/>
        <w:bottom w:val="none" w:sz="0" w:space="0" w:color="auto"/>
        <w:right w:val="none" w:sz="0" w:space="0" w:color="auto"/>
      </w:divBdr>
    </w:div>
    <w:div w:id="983315670">
      <w:bodyDiv w:val="1"/>
      <w:marLeft w:val="0"/>
      <w:marRight w:val="0"/>
      <w:marTop w:val="0"/>
      <w:marBottom w:val="0"/>
      <w:divBdr>
        <w:top w:val="none" w:sz="0" w:space="0" w:color="auto"/>
        <w:left w:val="none" w:sz="0" w:space="0" w:color="auto"/>
        <w:bottom w:val="none" w:sz="0" w:space="0" w:color="auto"/>
        <w:right w:val="none" w:sz="0" w:space="0" w:color="auto"/>
      </w:divBdr>
    </w:div>
    <w:div w:id="1079015722">
      <w:bodyDiv w:val="1"/>
      <w:marLeft w:val="0"/>
      <w:marRight w:val="0"/>
      <w:marTop w:val="0"/>
      <w:marBottom w:val="0"/>
      <w:divBdr>
        <w:top w:val="none" w:sz="0" w:space="0" w:color="auto"/>
        <w:left w:val="none" w:sz="0" w:space="0" w:color="auto"/>
        <w:bottom w:val="none" w:sz="0" w:space="0" w:color="auto"/>
        <w:right w:val="none" w:sz="0" w:space="0" w:color="auto"/>
      </w:divBdr>
      <w:divsChild>
        <w:div w:id="616378799">
          <w:marLeft w:val="0"/>
          <w:marRight w:val="0"/>
          <w:marTop w:val="0"/>
          <w:marBottom w:val="150"/>
          <w:divBdr>
            <w:top w:val="none" w:sz="0" w:space="0" w:color="auto"/>
            <w:left w:val="none" w:sz="0" w:space="0" w:color="auto"/>
            <w:bottom w:val="none" w:sz="0" w:space="0" w:color="auto"/>
            <w:right w:val="none" w:sz="0" w:space="0" w:color="auto"/>
          </w:divBdr>
        </w:div>
        <w:div w:id="718166197">
          <w:marLeft w:val="0"/>
          <w:marRight w:val="0"/>
          <w:marTop w:val="0"/>
          <w:marBottom w:val="150"/>
          <w:divBdr>
            <w:top w:val="none" w:sz="0" w:space="0" w:color="auto"/>
            <w:left w:val="none" w:sz="0" w:space="0" w:color="auto"/>
            <w:bottom w:val="none" w:sz="0" w:space="0" w:color="auto"/>
            <w:right w:val="none" w:sz="0" w:space="0" w:color="auto"/>
          </w:divBdr>
        </w:div>
      </w:divsChild>
    </w:div>
    <w:div w:id="1115514537">
      <w:bodyDiv w:val="1"/>
      <w:marLeft w:val="0"/>
      <w:marRight w:val="0"/>
      <w:marTop w:val="0"/>
      <w:marBottom w:val="0"/>
      <w:divBdr>
        <w:top w:val="none" w:sz="0" w:space="0" w:color="auto"/>
        <w:left w:val="none" w:sz="0" w:space="0" w:color="auto"/>
        <w:bottom w:val="none" w:sz="0" w:space="0" w:color="auto"/>
        <w:right w:val="none" w:sz="0" w:space="0" w:color="auto"/>
      </w:divBdr>
    </w:div>
    <w:div w:id="1118600888">
      <w:bodyDiv w:val="1"/>
      <w:marLeft w:val="0"/>
      <w:marRight w:val="0"/>
      <w:marTop w:val="0"/>
      <w:marBottom w:val="0"/>
      <w:divBdr>
        <w:top w:val="none" w:sz="0" w:space="0" w:color="auto"/>
        <w:left w:val="none" w:sz="0" w:space="0" w:color="auto"/>
        <w:bottom w:val="none" w:sz="0" w:space="0" w:color="auto"/>
        <w:right w:val="none" w:sz="0" w:space="0" w:color="auto"/>
      </w:divBdr>
    </w:div>
    <w:div w:id="1153568215">
      <w:bodyDiv w:val="1"/>
      <w:marLeft w:val="0"/>
      <w:marRight w:val="0"/>
      <w:marTop w:val="0"/>
      <w:marBottom w:val="0"/>
      <w:divBdr>
        <w:top w:val="none" w:sz="0" w:space="0" w:color="auto"/>
        <w:left w:val="none" w:sz="0" w:space="0" w:color="auto"/>
        <w:bottom w:val="none" w:sz="0" w:space="0" w:color="auto"/>
        <w:right w:val="none" w:sz="0" w:space="0" w:color="auto"/>
      </w:divBdr>
    </w:div>
    <w:div w:id="1162354735">
      <w:bodyDiv w:val="1"/>
      <w:marLeft w:val="0"/>
      <w:marRight w:val="0"/>
      <w:marTop w:val="0"/>
      <w:marBottom w:val="0"/>
      <w:divBdr>
        <w:top w:val="none" w:sz="0" w:space="0" w:color="auto"/>
        <w:left w:val="none" w:sz="0" w:space="0" w:color="auto"/>
        <w:bottom w:val="none" w:sz="0" w:space="0" w:color="auto"/>
        <w:right w:val="none" w:sz="0" w:space="0" w:color="auto"/>
      </w:divBdr>
    </w:div>
    <w:div w:id="1191381012">
      <w:bodyDiv w:val="1"/>
      <w:marLeft w:val="0"/>
      <w:marRight w:val="0"/>
      <w:marTop w:val="0"/>
      <w:marBottom w:val="0"/>
      <w:divBdr>
        <w:top w:val="none" w:sz="0" w:space="0" w:color="auto"/>
        <w:left w:val="none" w:sz="0" w:space="0" w:color="auto"/>
        <w:bottom w:val="none" w:sz="0" w:space="0" w:color="auto"/>
        <w:right w:val="none" w:sz="0" w:space="0" w:color="auto"/>
      </w:divBdr>
    </w:div>
    <w:div w:id="1224757926">
      <w:bodyDiv w:val="1"/>
      <w:marLeft w:val="0"/>
      <w:marRight w:val="0"/>
      <w:marTop w:val="0"/>
      <w:marBottom w:val="0"/>
      <w:divBdr>
        <w:top w:val="none" w:sz="0" w:space="0" w:color="auto"/>
        <w:left w:val="none" w:sz="0" w:space="0" w:color="auto"/>
        <w:bottom w:val="none" w:sz="0" w:space="0" w:color="auto"/>
        <w:right w:val="none" w:sz="0" w:space="0" w:color="auto"/>
      </w:divBdr>
    </w:div>
    <w:div w:id="1522620202">
      <w:bodyDiv w:val="1"/>
      <w:marLeft w:val="0"/>
      <w:marRight w:val="0"/>
      <w:marTop w:val="0"/>
      <w:marBottom w:val="0"/>
      <w:divBdr>
        <w:top w:val="none" w:sz="0" w:space="0" w:color="auto"/>
        <w:left w:val="none" w:sz="0" w:space="0" w:color="auto"/>
        <w:bottom w:val="none" w:sz="0" w:space="0" w:color="auto"/>
        <w:right w:val="none" w:sz="0" w:space="0" w:color="auto"/>
      </w:divBdr>
    </w:div>
    <w:div w:id="1583296603">
      <w:bodyDiv w:val="1"/>
      <w:marLeft w:val="0"/>
      <w:marRight w:val="0"/>
      <w:marTop w:val="0"/>
      <w:marBottom w:val="0"/>
      <w:divBdr>
        <w:top w:val="none" w:sz="0" w:space="0" w:color="auto"/>
        <w:left w:val="none" w:sz="0" w:space="0" w:color="auto"/>
        <w:bottom w:val="none" w:sz="0" w:space="0" w:color="auto"/>
        <w:right w:val="none" w:sz="0" w:space="0" w:color="auto"/>
      </w:divBdr>
    </w:div>
    <w:div w:id="1634865799">
      <w:bodyDiv w:val="1"/>
      <w:marLeft w:val="0"/>
      <w:marRight w:val="0"/>
      <w:marTop w:val="0"/>
      <w:marBottom w:val="0"/>
      <w:divBdr>
        <w:top w:val="none" w:sz="0" w:space="0" w:color="auto"/>
        <w:left w:val="none" w:sz="0" w:space="0" w:color="auto"/>
        <w:bottom w:val="none" w:sz="0" w:space="0" w:color="auto"/>
        <w:right w:val="none" w:sz="0" w:space="0" w:color="auto"/>
      </w:divBdr>
    </w:div>
    <w:div w:id="1644693943">
      <w:bodyDiv w:val="1"/>
      <w:marLeft w:val="0"/>
      <w:marRight w:val="0"/>
      <w:marTop w:val="0"/>
      <w:marBottom w:val="0"/>
      <w:divBdr>
        <w:top w:val="none" w:sz="0" w:space="0" w:color="auto"/>
        <w:left w:val="none" w:sz="0" w:space="0" w:color="auto"/>
        <w:bottom w:val="none" w:sz="0" w:space="0" w:color="auto"/>
        <w:right w:val="none" w:sz="0" w:space="0" w:color="auto"/>
      </w:divBdr>
    </w:div>
    <w:div w:id="1653368402">
      <w:bodyDiv w:val="1"/>
      <w:marLeft w:val="0"/>
      <w:marRight w:val="0"/>
      <w:marTop w:val="0"/>
      <w:marBottom w:val="0"/>
      <w:divBdr>
        <w:top w:val="none" w:sz="0" w:space="0" w:color="auto"/>
        <w:left w:val="none" w:sz="0" w:space="0" w:color="auto"/>
        <w:bottom w:val="none" w:sz="0" w:space="0" w:color="auto"/>
        <w:right w:val="none" w:sz="0" w:space="0" w:color="auto"/>
      </w:divBdr>
    </w:div>
    <w:div w:id="1669289047">
      <w:bodyDiv w:val="1"/>
      <w:marLeft w:val="0"/>
      <w:marRight w:val="0"/>
      <w:marTop w:val="0"/>
      <w:marBottom w:val="0"/>
      <w:divBdr>
        <w:top w:val="none" w:sz="0" w:space="0" w:color="auto"/>
        <w:left w:val="none" w:sz="0" w:space="0" w:color="auto"/>
        <w:bottom w:val="none" w:sz="0" w:space="0" w:color="auto"/>
        <w:right w:val="none" w:sz="0" w:space="0" w:color="auto"/>
      </w:divBdr>
    </w:div>
    <w:div w:id="1753235400">
      <w:bodyDiv w:val="1"/>
      <w:marLeft w:val="0"/>
      <w:marRight w:val="0"/>
      <w:marTop w:val="0"/>
      <w:marBottom w:val="0"/>
      <w:divBdr>
        <w:top w:val="none" w:sz="0" w:space="0" w:color="auto"/>
        <w:left w:val="none" w:sz="0" w:space="0" w:color="auto"/>
        <w:bottom w:val="none" w:sz="0" w:space="0" w:color="auto"/>
        <w:right w:val="none" w:sz="0" w:space="0" w:color="auto"/>
      </w:divBdr>
    </w:div>
    <w:div w:id="1760372392">
      <w:bodyDiv w:val="1"/>
      <w:marLeft w:val="0"/>
      <w:marRight w:val="0"/>
      <w:marTop w:val="0"/>
      <w:marBottom w:val="0"/>
      <w:divBdr>
        <w:top w:val="none" w:sz="0" w:space="0" w:color="auto"/>
        <w:left w:val="none" w:sz="0" w:space="0" w:color="auto"/>
        <w:bottom w:val="none" w:sz="0" w:space="0" w:color="auto"/>
        <w:right w:val="none" w:sz="0" w:space="0" w:color="auto"/>
      </w:divBdr>
      <w:divsChild>
        <w:div w:id="4867003">
          <w:marLeft w:val="0"/>
          <w:marRight w:val="0"/>
          <w:marTop w:val="0"/>
          <w:marBottom w:val="0"/>
          <w:divBdr>
            <w:top w:val="none" w:sz="0" w:space="0" w:color="auto"/>
            <w:left w:val="none" w:sz="0" w:space="0" w:color="auto"/>
            <w:bottom w:val="none" w:sz="0" w:space="0" w:color="auto"/>
            <w:right w:val="none" w:sz="0" w:space="0" w:color="auto"/>
          </w:divBdr>
          <w:divsChild>
            <w:div w:id="99185305">
              <w:marLeft w:val="0"/>
              <w:marRight w:val="0"/>
              <w:marTop w:val="0"/>
              <w:marBottom w:val="0"/>
              <w:divBdr>
                <w:top w:val="none" w:sz="0" w:space="0" w:color="auto"/>
                <w:left w:val="none" w:sz="0" w:space="0" w:color="auto"/>
                <w:bottom w:val="none" w:sz="0" w:space="0" w:color="auto"/>
                <w:right w:val="none" w:sz="0" w:space="0" w:color="auto"/>
              </w:divBdr>
              <w:divsChild>
                <w:div w:id="932709963">
                  <w:marLeft w:val="0"/>
                  <w:marRight w:val="0"/>
                  <w:marTop w:val="0"/>
                  <w:marBottom w:val="0"/>
                  <w:divBdr>
                    <w:top w:val="none" w:sz="0" w:space="0" w:color="auto"/>
                    <w:left w:val="none" w:sz="0" w:space="0" w:color="auto"/>
                    <w:bottom w:val="none" w:sz="0" w:space="0" w:color="auto"/>
                    <w:right w:val="none" w:sz="0" w:space="0" w:color="auto"/>
                  </w:divBdr>
                  <w:divsChild>
                    <w:div w:id="1217425858">
                      <w:marLeft w:val="0"/>
                      <w:marRight w:val="0"/>
                      <w:marTop w:val="0"/>
                      <w:marBottom w:val="0"/>
                      <w:divBdr>
                        <w:top w:val="none" w:sz="0" w:space="0" w:color="auto"/>
                        <w:left w:val="none" w:sz="0" w:space="0" w:color="auto"/>
                        <w:bottom w:val="none" w:sz="0" w:space="0" w:color="auto"/>
                        <w:right w:val="none" w:sz="0" w:space="0" w:color="auto"/>
                      </w:divBdr>
                      <w:divsChild>
                        <w:div w:id="1537036899">
                          <w:marLeft w:val="0"/>
                          <w:marRight w:val="0"/>
                          <w:marTop w:val="0"/>
                          <w:marBottom w:val="0"/>
                          <w:divBdr>
                            <w:top w:val="none" w:sz="0" w:space="0" w:color="auto"/>
                            <w:left w:val="none" w:sz="0" w:space="0" w:color="auto"/>
                            <w:bottom w:val="none" w:sz="0" w:space="0" w:color="auto"/>
                            <w:right w:val="none" w:sz="0" w:space="0" w:color="auto"/>
                          </w:divBdr>
                          <w:divsChild>
                            <w:div w:id="402719029">
                              <w:marLeft w:val="0"/>
                              <w:marRight w:val="0"/>
                              <w:marTop w:val="0"/>
                              <w:marBottom w:val="0"/>
                              <w:divBdr>
                                <w:top w:val="none" w:sz="0" w:space="0" w:color="auto"/>
                                <w:left w:val="none" w:sz="0" w:space="0" w:color="auto"/>
                                <w:bottom w:val="none" w:sz="0" w:space="0" w:color="auto"/>
                                <w:right w:val="none" w:sz="0" w:space="0" w:color="auto"/>
                              </w:divBdr>
                              <w:divsChild>
                                <w:div w:id="201941640">
                                  <w:marLeft w:val="0"/>
                                  <w:marRight w:val="0"/>
                                  <w:marTop w:val="0"/>
                                  <w:marBottom w:val="0"/>
                                  <w:divBdr>
                                    <w:top w:val="none" w:sz="0" w:space="0" w:color="auto"/>
                                    <w:left w:val="none" w:sz="0" w:space="0" w:color="auto"/>
                                    <w:bottom w:val="none" w:sz="0" w:space="0" w:color="auto"/>
                                    <w:right w:val="none" w:sz="0" w:space="0" w:color="auto"/>
                                  </w:divBdr>
                                  <w:divsChild>
                                    <w:div w:id="431975719">
                                      <w:marLeft w:val="0"/>
                                      <w:marRight w:val="0"/>
                                      <w:marTop w:val="0"/>
                                      <w:marBottom w:val="0"/>
                                      <w:divBdr>
                                        <w:top w:val="none" w:sz="0" w:space="0" w:color="auto"/>
                                        <w:left w:val="none" w:sz="0" w:space="0" w:color="auto"/>
                                        <w:bottom w:val="none" w:sz="0" w:space="0" w:color="auto"/>
                                        <w:right w:val="none" w:sz="0" w:space="0" w:color="auto"/>
                                      </w:divBdr>
                                      <w:divsChild>
                                        <w:div w:id="209770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7457308">
      <w:bodyDiv w:val="1"/>
      <w:marLeft w:val="0"/>
      <w:marRight w:val="0"/>
      <w:marTop w:val="0"/>
      <w:marBottom w:val="0"/>
      <w:divBdr>
        <w:top w:val="none" w:sz="0" w:space="0" w:color="auto"/>
        <w:left w:val="none" w:sz="0" w:space="0" w:color="auto"/>
        <w:bottom w:val="none" w:sz="0" w:space="0" w:color="auto"/>
        <w:right w:val="none" w:sz="0" w:space="0" w:color="auto"/>
      </w:divBdr>
      <w:divsChild>
        <w:div w:id="1375811517">
          <w:marLeft w:val="0"/>
          <w:marRight w:val="0"/>
          <w:marTop w:val="0"/>
          <w:marBottom w:val="150"/>
          <w:divBdr>
            <w:top w:val="none" w:sz="0" w:space="0" w:color="auto"/>
            <w:left w:val="none" w:sz="0" w:space="0" w:color="auto"/>
            <w:bottom w:val="none" w:sz="0" w:space="0" w:color="auto"/>
            <w:right w:val="none" w:sz="0" w:space="0" w:color="auto"/>
          </w:divBdr>
        </w:div>
        <w:div w:id="1398894559">
          <w:marLeft w:val="0"/>
          <w:marRight w:val="0"/>
          <w:marTop w:val="0"/>
          <w:marBottom w:val="150"/>
          <w:divBdr>
            <w:top w:val="none" w:sz="0" w:space="0" w:color="auto"/>
            <w:left w:val="none" w:sz="0" w:space="0" w:color="auto"/>
            <w:bottom w:val="none" w:sz="0" w:space="0" w:color="auto"/>
            <w:right w:val="none" w:sz="0" w:space="0" w:color="auto"/>
          </w:divBdr>
        </w:div>
      </w:divsChild>
    </w:div>
    <w:div w:id="1914588238">
      <w:bodyDiv w:val="1"/>
      <w:marLeft w:val="0"/>
      <w:marRight w:val="0"/>
      <w:marTop w:val="0"/>
      <w:marBottom w:val="0"/>
      <w:divBdr>
        <w:top w:val="none" w:sz="0" w:space="0" w:color="auto"/>
        <w:left w:val="none" w:sz="0" w:space="0" w:color="auto"/>
        <w:bottom w:val="none" w:sz="0" w:space="0" w:color="auto"/>
        <w:right w:val="none" w:sz="0" w:space="0" w:color="auto"/>
      </w:divBdr>
      <w:divsChild>
        <w:div w:id="1700858056">
          <w:marLeft w:val="0"/>
          <w:marRight w:val="0"/>
          <w:marTop w:val="0"/>
          <w:marBottom w:val="150"/>
          <w:divBdr>
            <w:top w:val="none" w:sz="0" w:space="0" w:color="auto"/>
            <w:left w:val="none" w:sz="0" w:space="0" w:color="auto"/>
            <w:bottom w:val="none" w:sz="0" w:space="0" w:color="auto"/>
            <w:right w:val="none" w:sz="0" w:space="0" w:color="auto"/>
          </w:divBdr>
        </w:div>
        <w:div w:id="1942179992">
          <w:marLeft w:val="0"/>
          <w:marRight w:val="0"/>
          <w:marTop w:val="0"/>
          <w:marBottom w:val="150"/>
          <w:divBdr>
            <w:top w:val="none" w:sz="0" w:space="0" w:color="auto"/>
            <w:left w:val="none" w:sz="0" w:space="0" w:color="auto"/>
            <w:bottom w:val="none" w:sz="0" w:space="0" w:color="auto"/>
            <w:right w:val="none" w:sz="0" w:space="0" w:color="auto"/>
          </w:divBdr>
        </w:div>
      </w:divsChild>
    </w:div>
    <w:div w:id="1947618625">
      <w:bodyDiv w:val="1"/>
      <w:marLeft w:val="0"/>
      <w:marRight w:val="0"/>
      <w:marTop w:val="0"/>
      <w:marBottom w:val="0"/>
      <w:divBdr>
        <w:top w:val="none" w:sz="0" w:space="0" w:color="auto"/>
        <w:left w:val="none" w:sz="0" w:space="0" w:color="auto"/>
        <w:bottom w:val="none" w:sz="0" w:space="0" w:color="auto"/>
        <w:right w:val="none" w:sz="0" w:space="0" w:color="auto"/>
      </w:divBdr>
    </w:div>
    <w:div w:id="1985695581">
      <w:bodyDiv w:val="1"/>
      <w:marLeft w:val="0"/>
      <w:marRight w:val="0"/>
      <w:marTop w:val="0"/>
      <w:marBottom w:val="0"/>
      <w:divBdr>
        <w:top w:val="none" w:sz="0" w:space="0" w:color="auto"/>
        <w:left w:val="none" w:sz="0" w:space="0" w:color="auto"/>
        <w:bottom w:val="none" w:sz="0" w:space="0" w:color="auto"/>
        <w:right w:val="none" w:sz="0" w:space="0" w:color="auto"/>
      </w:divBdr>
    </w:div>
    <w:div w:id="1992635523">
      <w:bodyDiv w:val="1"/>
      <w:marLeft w:val="0"/>
      <w:marRight w:val="0"/>
      <w:marTop w:val="0"/>
      <w:marBottom w:val="0"/>
      <w:divBdr>
        <w:top w:val="none" w:sz="0" w:space="0" w:color="auto"/>
        <w:left w:val="none" w:sz="0" w:space="0" w:color="auto"/>
        <w:bottom w:val="none" w:sz="0" w:space="0" w:color="auto"/>
        <w:right w:val="none" w:sz="0" w:space="0" w:color="auto"/>
      </w:divBdr>
    </w:div>
    <w:div w:id="2140608613">
      <w:bodyDiv w:val="1"/>
      <w:marLeft w:val="0"/>
      <w:marRight w:val="0"/>
      <w:marTop w:val="0"/>
      <w:marBottom w:val="0"/>
      <w:divBdr>
        <w:top w:val="none" w:sz="0" w:space="0" w:color="auto"/>
        <w:left w:val="none" w:sz="0" w:space="0" w:color="auto"/>
        <w:bottom w:val="none" w:sz="0" w:space="0" w:color="auto"/>
        <w:right w:val="none" w:sz="0" w:space="0" w:color="auto"/>
      </w:divBdr>
      <w:divsChild>
        <w:div w:id="1867283862">
          <w:marLeft w:val="0"/>
          <w:marRight w:val="0"/>
          <w:marTop w:val="0"/>
          <w:marBottom w:val="0"/>
          <w:divBdr>
            <w:top w:val="none" w:sz="0" w:space="0" w:color="auto"/>
            <w:left w:val="none" w:sz="0" w:space="0" w:color="auto"/>
            <w:bottom w:val="none" w:sz="0" w:space="0" w:color="auto"/>
            <w:right w:val="none" w:sz="0" w:space="0" w:color="auto"/>
          </w:divBdr>
          <w:divsChild>
            <w:div w:id="285550027">
              <w:marLeft w:val="0"/>
              <w:marRight w:val="0"/>
              <w:marTop w:val="0"/>
              <w:marBottom w:val="0"/>
              <w:divBdr>
                <w:top w:val="none" w:sz="0" w:space="0" w:color="auto"/>
                <w:left w:val="none" w:sz="0" w:space="0" w:color="auto"/>
                <w:bottom w:val="none" w:sz="0" w:space="0" w:color="auto"/>
                <w:right w:val="none" w:sz="0" w:space="0" w:color="auto"/>
              </w:divBdr>
              <w:divsChild>
                <w:div w:id="1664427424">
                  <w:marLeft w:val="0"/>
                  <w:marRight w:val="0"/>
                  <w:marTop w:val="0"/>
                  <w:marBottom w:val="0"/>
                  <w:divBdr>
                    <w:top w:val="none" w:sz="0" w:space="0" w:color="auto"/>
                    <w:left w:val="none" w:sz="0" w:space="0" w:color="auto"/>
                    <w:bottom w:val="none" w:sz="0" w:space="0" w:color="auto"/>
                    <w:right w:val="none" w:sz="0" w:space="0" w:color="auto"/>
                  </w:divBdr>
                  <w:divsChild>
                    <w:div w:id="1742024993">
                      <w:marLeft w:val="0"/>
                      <w:marRight w:val="0"/>
                      <w:marTop w:val="0"/>
                      <w:marBottom w:val="0"/>
                      <w:divBdr>
                        <w:top w:val="none" w:sz="0" w:space="0" w:color="auto"/>
                        <w:left w:val="none" w:sz="0" w:space="0" w:color="auto"/>
                        <w:bottom w:val="none" w:sz="0" w:space="0" w:color="auto"/>
                        <w:right w:val="none" w:sz="0" w:space="0" w:color="auto"/>
                      </w:divBdr>
                      <w:divsChild>
                        <w:div w:id="1575121804">
                          <w:marLeft w:val="0"/>
                          <w:marRight w:val="0"/>
                          <w:marTop w:val="0"/>
                          <w:marBottom w:val="0"/>
                          <w:divBdr>
                            <w:top w:val="none" w:sz="0" w:space="0" w:color="auto"/>
                            <w:left w:val="none" w:sz="0" w:space="0" w:color="auto"/>
                            <w:bottom w:val="none" w:sz="0" w:space="0" w:color="auto"/>
                            <w:right w:val="none" w:sz="0" w:space="0" w:color="auto"/>
                          </w:divBdr>
                          <w:divsChild>
                            <w:div w:id="1979216132">
                              <w:marLeft w:val="0"/>
                              <w:marRight w:val="0"/>
                              <w:marTop w:val="0"/>
                              <w:marBottom w:val="0"/>
                              <w:divBdr>
                                <w:top w:val="none" w:sz="0" w:space="0" w:color="auto"/>
                                <w:left w:val="none" w:sz="0" w:space="0" w:color="auto"/>
                                <w:bottom w:val="none" w:sz="0" w:space="0" w:color="auto"/>
                                <w:right w:val="none" w:sz="0" w:space="0" w:color="auto"/>
                              </w:divBdr>
                              <w:divsChild>
                                <w:div w:id="780953227">
                                  <w:marLeft w:val="0"/>
                                  <w:marRight w:val="0"/>
                                  <w:marTop w:val="0"/>
                                  <w:marBottom w:val="0"/>
                                  <w:divBdr>
                                    <w:top w:val="none" w:sz="0" w:space="0" w:color="auto"/>
                                    <w:left w:val="none" w:sz="0" w:space="0" w:color="auto"/>
                                    <w:bottom w:val="none" w:sz="0" w:space="0" w:color="auto"/>
                                    <w:right w:val="none" w:sz="0" w:space="0" w:color="auto"/>
                                  </w:divBdr>
                                  <w:divsChild>
                                    <w:div w:id="1105228435">
                                      <w:marLeft w:val="0"/>
                                      <w:marRight w:val="0"/>
                                      <w:marTop w:val="0"/>
                                      <w:marBottom w:val="0"/>
                                      <w:divBdr>
                                        <w:top w:val="none" w:sz="0" w:space="0" w:color="auto"/>
                                        <w:left w:val="none" w:sz="0" w:space="0" w:color="auto"/>
                                        <w:bottom w:val="none" w:sz="0" w:space="0" w:color="auto"/>
                                        <w:right w:val="none" w:sz="0" w:space="0" w:color="auto"/>
                                      </w:divBdr>
                                      <w:divsChild>
                                        <w:div w:id="19408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iroslav.vujasinovic@sll.s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62708-705A-4B1D-A0EF-C6754F8D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374</Words>
  <Characters>59137</Characters>
  <Application>Microsoft Office Word</Application>
  <DocSecurity>0</DocSecurity>
  <Lines>492</Lines>
  <Paragraphs>13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9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oslav Vujasinovic</dc:creator>
  <cp:lastModifiedBy>User</cp:lastModifiedBy>
  <cp:revision>4</cp:revision>
  <dcterms:created xsi:type="dcterms:W3CDTF">2019-11-16T01:47:00Z</dcterms:created>
  <dcterms:modified xsi:type="dcterms:W3CDTF">2019-11-28T04:34:00Z</dcterms:modified>
</cp:coreProperties>
</file>